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60560A2F" w:rsidR="008F2CE2" w:rsidRPr="00CC2F87" w:rsidRDefault="001E6923" w:rsidP="00220B2F">
      <w:pPr>
        <w:pStyle w:val="titlepage"/>
      </w:pPr>
      <w:r w:rsidRPr="00CC2F87">
        <w:t>Supervisor</w:t>
      </w:r>
      <w:r w:rsidR="00220B2F">
        <w:t>s</w:t>
      </w:r>
      <w:r w:rsidRPr="00CC2F87">
        <w:t>:</w:t>
      </w:r>
      <w:r w:rsidRPr="00CC2F87">
        <w:br/>
        <w:t>Tuuli Toivonen</w:t>
      </w:r>
      <w:r w:rsidR="00220B2F">
        <w:br/>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2695C93F" w:rsidR="006A3FD7" w:rsidRPr="00CC2F87" w:rsidRDefault="002F3343" w:rsidP="001B73B8">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1B73B8">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1B73B8">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1B73B8">
            <w:pPr>
              <w:pStyle w:val="tiivistelma"/>
              <w:framePr w:hSpace="0" w:wrap="auto" w:vAnchor="margin" w:hAnchor="text" w:yAlign="inline"/>
            </w:pPr>
            <w:r w:rsidRPr="00CC2F87">
              <w:t>Department of Geosciences and Geography</w:t>
            </w:r>
          </w:p>
        </w:tc>
      </w:tr>
      <w:tr w:rsidR="006A3FD7" w:rsidRPr="00CC2F87"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CC2F87" w:rsidRDefault="006A3FD7" w:rsidP="001B73B8">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1B73B8">
            <w:pPr>
              <w:pStyle w:val="tiivistelma"/>
              <w:framePr w:hSpace="0" w:wrap="auto" w:vAnchor="margin" w:hAnchor="text" w:yAlign="inline"/>
            </w:pPr>
            <w:r w:rsidRPr="00CC2F87">
              <w:t>Joose Helle</w:t>
            </w:r>
          </w:p>
        </w:tc>
      </w:tr>
      <w:tr w:rsidR="006A3FD7" w:rsidRPr="00CC2F87"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CC2F87" w:rsidRDefault="006A3FD7" w:rsidP="001B73B8">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1B73B8">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CC2F87" w:rsidRDefault="006A3FD7" w:rsidP="001B73B8">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1B73B8">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1B73B8">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1B73B8">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1B73B8">
            <w:pPr>
              <w:pStyle w:val="tiivistelmatitles"/>
              <w:framePr w:hSpace="0" w:wrap="auto" w:vAnchor="margin" w:hAnchor="text" w:yAlign="inline"/>
            </w:pPr>
            <w:proofErr w:type="spellStart"/>
            <w:r w:rsidRPr="00CC2F87">
              <w:t>Aika</w:t>
            </w:r>
            <w:proofErr w:type="spellEnd"/>
            <w:r w:rsidRPr="00CC2F87">
              <w:t>/Datum – Month and year</w:t>
            </w:r>
          </w:p>
          <w:p w14:paraId="4E47CE8D" w14:textId="18AEAAD0" w:rsidR="006A3FD7" w:rsidRPr="00CC2F87" w:rsidRDefault="00C74229" w:rsidP="001B73B8">
            <w:pPr>
              <w:pStyle w:val="tiivistelma"/>
              <w:framePr w:hSpace="0" w:wrap="auto" w:vAnchor="margin" w:hAnchor="text" w:yAlign="inline"/>
              <w:rPr>
                <w:sz w:val="16"/>
              </w:rPr>
            </w:pPr>
            <w:r>
              <w:t>May</w:t>
            </w:r>
            <w:r w:rsidR="006A3FD7" w:rsidRPr="00CC2F87">
              <w:t xml:space="preserve"> 20</w:t>
            </w:r>
            <w:r w:rsidR="00965068">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1B73B8">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1B73B8">
            <w:pPr>
              <w:pStyle w:val="tiivistelma"/>
              <w:framePr w:hSpace="0" w:wrap="auto" w:vAnchor="margin" w:hAnchor="text" w:yAlign="inline"/>
            </w:pPr>
          </w:p>
        </w:tc>
      </w:tr>
      <w:tr w:rsidR="006A3FD7" w:rsidRPr="00CC2F87"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CC2F87" w:rsidRDefault="006A3FD7" w:rsidP="001B73B8">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546B9853" w14:textId="59209498" w:rsidR="00936EC6" w:rsidRPr="00931F45" w:rsidRDefault="00A07D4E" w:rsidP="001B73B8">
            <w:pPr>
              <w:pStyle w:val="tiivistelmateksti"/>
              <w:framePr w:hSpace="0" w:wrap="auto" w:yAlign="inline"/>
            </w:pPr>
            <w:r>
              <w:t xml:space="preserve">It </w:t>
            </w:r>
            <w:r w:rsidR="009F14C9">
              <w:t>is likely</w:t>
            </w:r>
            <w:r>
              <w:t xml:space="preserve"> that </w:t>
            </w:r>
            <w:r w:rsidR="00591490" w:rsidRPr="00931F45">
              <w:t xml:space="preserve">journey-time exposure to pollutants may </w:t>
            </w:r>
            <w:r w:rsidR="00241297">
              <w:t>limit</w:t>
            </w:r>
            <w:r w:rsidR="00591490" w:rsidRPr="00931F45">
              <w:t xml:space="preserv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r w:rsidR="00936EC6">
              <w:t xml:space="preserve">Hence, new methods are needed for both assessing </w:t>
            </w:r>
            <w:r w:rsidR="00C07D04">
              <w:t xml:space="preserve">and reducing </w:t>
            </w:r>
            <w:r w:rsidR="00936EC6">
              <w:t>journey-time exposure</w:t>
            </w:r>
            <w:r w:rsidR="00F30AF9">
              <w:t xml:space="preserve"> to traffic noise as well as </w:t>
            </w:r>
            <w:r w:rsidR="00C904E8">
              <w:t xml:space="preserve">to </w:t>
            </w:r>
            <w:r w:rsidR="00F30AF9">
              <w:t>other pollutants</w:t>
            </w:r>
            <w:r w:rsidR="00936EC6">
              <w:t xml:space="preserve">. </w:t>
            </w:r>
          </w:p>
          <w:p w14:paraId="43996940" w14:textId="406CD8B9" w:rsidR="005036D2" w:rsidRPr="00931F45" w:rsidRDefault="004442F2" w:rsidP="001B73B8">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w:t>
            </w:r>
            <w:r w:rsidR="004A76A9">
              <w:t>alternative,</w:t>
            </w:r>
            <w:r w:rsidR="004A3E58">
              <w:t xml:space="preserve"> quieter</w:t>
            </w:r>
            <w:r w:rsidR="004A76A9">
              <w:t xml:space="preserve"> </w:t>
            </w:r>
            <w:r w:rsidR="004A3E58">
              <w:t>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Pr="00931F45">
              <w:t>I defined a set</w:t>
            </w:r>
            <w:r w:rsidR="001E7A92">
              <w:t xml:space="preserve"> of</w:t>
            </w:r>
            <w:r w:rsidRPr="00931F45">
              <w:t xml:space="preserve"> </w:t>
            </w:r>
            <w:r w:rsidR="00CF5FFC">
              <w:t>indices</w:t>
            </w:r>
            <w:r w:rsidRPr="00931F45">
              <w:t xml:space="preserve"> for quantifying and comparing </w:t>
            </w:r>
            <w:r w:rsidR="009D29D7" w:rsidRPr="00931F45">
              <w:t xml:space="preserve">dynamic (i.e. journey-time) </w:t>
            </w:r>
            <w:r w:rsidRPr="00931F45">
              <w:t xml:space="preserve">exposure to </w:t>
            </w:r>
            <w:r w:rsidR="001C1730">
              <w:t>high</w:t>
            </w:r>
            <w:r w:rsidR="00E172F8">
              <w:t xml:space="preserve"> </w:t>
            </w:r>
            <w:r w:rsidR="008A05C4">
              <w:t>noise</w:t>
            </w:r>
            <w:r w:rsidR="00E172F8">
              <w:t xml:space="preserve"> </w:t>
            </w:r>
            <w:r w:rsidR="008A05C4">
              <w:t>levels</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E04531" w:rsidRPr="00931F45">
              <w:t xml:space="preserve"> </w:t>
            </w:r>
            <w:r w:rsidR="00D52A73">
              <w:t xml:space="preserve">In addition, </w:t>
            </w:r>
            <w:r w:rsidR="001826E3">
              <w:t xml:space="preserve">I assessed </w:t>
            </w:r>
            <w:r w:rsidR="00D52A73">
              <w:t>a</w:t>
            </w:r>
            <w:r w:rsidR="007D3025" w:rsidRPr="00931F45">
              <w:t xml:space="preserve">chievable reductions in exposure to traffic noise by taking quieter paths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4E967CAD" w:rsidR="00DB1FA1" w:rsidRDefault="0011262B" w:rsidP="001B73B8">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EC539C">
              <w:t xml:space="preserve"> At least three factors seem to affect the achievable reduction in noise exposure on alternative paths: 1) exposure to noise on the shortest path, 2) length of the shortest path and 3) length of the quiet path</w:t>
            </w:r>
            <w:r w:rsidR="003D6572">
              <w:t xml:space="preserve"> compared to the shortest path</w:t>
            </w:r>
            <w:r w:rsidR="00EC539C">
              <w:t xml:space="preserve">. </w:t>
            </w:r>
            <w:r w:rsidR="00931F45" w:rsidRPr="00931F45">
              <w:t xml:space="preserve">I </w:t>
            </w:r>
            <w:r w:rsidR="00AB6019">
              <w:t xml:space="preserve">have </w:t>
            </w:r>
            <w:r w:rsidR="00931F45" w:rsidRPr="00931F45">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t xml:space="preserve"> and </w:t>
            </w:r>
            <w:r w:rsidR="000F134F">
              <w:t xml:space="preserve">can </w:t>
            </w:r>
            <w:r w:rsidR="00E44335">
              <w:t xml:space="preserve">thus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r w:rsidR="00E207AC">
              <w:t xml:space="preserve">All methods </w:t>
            </w:r>
            <w:r w:rsidR="00B54AA6">
              <w:t xml:space="preserve">and source codes </w:t>
            </w:r>
            <w:r w:rsidR="00E207AC">
              <w:t xml:space="preserve">developed in the study are openly available </w:t>
            </w:r>
            <w:r w:rsidR="00F22605">
              <w:t xml:space="preserve">via </w:t>
            </w:r>
            <w:r w:rsidR="00E207AC">
              <w:t>GitHub.</w:t>
            </w:r>
            <w:r w:rsidR="0068148A">
              <w:t xml:space="preserve"> </w:t>
            </w:r>
          </w:p>
          <w:p w14:paraId="52B9C13E" w14:textId="7E172298" w:rsidR="00313074" w:rsidRPr="00CC2F87" w:rsidRDefault="008D2A94" w:rsidP="001B73B8">
            <w:pPr>
              <w:pStyle w:val="tiivistelmateksti"/>
              <w:framePr w:hSpace="0" w:wrap="auto" w:yAlign="inline"/>
              <w:spacing w:after="160"/>
            </w:pPr>
            <w:r>
              <w:t xml:space="preserve">Individuals’ and urban planners’ awareness of dynamic exposure to noise </w:t>
            </w:r>
            <w:r w:rsidR="001B38E7">
              <w:t xml:space="preserve">and other pollutants </w:t>
            </w:r>
            <w:r>
              <w:t xml:space="preserve">should be further increased with </w:t>
            </w:r>
            <w:r w:rsidR="002C7A27">
              <w:t xml:space="preserve">advanced </w:t>
            </w:r>
            <w:r>
              <w:t xml:space="preserve">exposure assessments and routing applications. </w:t>
            </w:r>
            <w:r w:rsidR="00A1491A">
              <w:t xml:space="preserve">Web-based </w:t>
            </w:r>
            <w:r w:rsidR="00915A3C">
              <w:t xml:space="preserve">exposure-aware </w:t>
            </w:r>
            <w:r w:rsidR="00A1491A">
              <w:t xml:space="preserve">route planner applications seem to have the potential to help individuals to choose alternative, healthier paths. </w:t>
            </w:r>
            <w:r w:rsidR="00E622B5">
              <w:t>When</w:t>
            </w:r>
            <w:r w:rsidR="002F3343">
              <w:t xml:space="preserve"> </w:t>
            </w:r>
            <w:r w:rsidR="00AC3753">
              <w:t>developing</w:t>
            </w:r>
            <w:r w:rsidR="002F3343">
              <w:t xml:space="preserve"> exposure-based routing </w:t>
            </w:r>
            <w:r w:rsidR="001640D0">
              <w:t xml:space="preserve">analysis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5D4790">
              <w:t>find</w:t>
            </w:r>
            <w:r w:rsidR="003E78FB">
              <w:t xml:space="preserve"> </w:t>
            </w:r>
            <w:r w:rsidR="00AC3753">
              <w:t>overall healthier paths.</w:t>
            </w:r>
            <w:r w:rsidR="002146B3">
              <w:t xml:space="preserve"> </w:t>
            </w:r>
          </w:p>
        </w:tc>
      </w:tr>
      <w:tr w:rsidR="006A3FD7" w:rsidRPr="00CC2F87"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1B73B8">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027319E0" w:rsidR="006A3FD7" w:rsidRPr="00CC2F87" w:rsidRDefault="000A2BEF" w:rsidP="001B73B8">
            <w:pPr>
              <w:pStyle w:val="tiivistelma"/>
              <w:framePr w:hSpace="0" w:wrap="auto" w:vAnchor="margin" w:hAnchor="text" w:yAlign="inline"/>
            </w:pPr>
            <w:r>
              <w:t>Dynamic exposure, traffic noise, environmental impedance, least-cost path analysis, Web GIS</w:t>
            </w:r>
          </w:p>
        </w:tc>
      </w:tr>
      <w:tr w:rsidR="006A3FD7" w:rsidRPr="00CC2F87"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1B73B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1B73B8">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5F4F6E23" w:rsidR="00917092" w:rsidRPr="00CC2F87" w:rsidRDefault="00B97CA5" w:rsidP="00B31DAC">
      <w:r w:rsidRPr="00CC2F87">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17EAB096" w:rsidR="00FB111E" w:rsidRPr="00313074" w:rsidRDefault="00FB111E" w:rsidP="001B73B8">
            <w:pPr>
              <w:pStyle w:val="tiivistelmatitles"/>
              <w:framePr w:hSpace="0" w:wrap="auto" w:vAnchor="margin" w:hAnchor="text" w:yAlign="inline"/>
              <w:rPr>
                <w:lang w:val="fi-FI"/>
              </w:rPr>
            </w:pPr>
            <w:r w:rsidRPr="00313074">
              <w:rPr>
                <w:lang w:val="fi-FI"/>
              </w:rPr>
              <w:lastRenderedPageBreak/>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1B73B8">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1B73B8">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1B73B8">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1B73B8">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1B73B8">
            <w:pPr>
              <w:pStyle w:val="tiivistelma"/>
              <w:framePr w:hSpace="0" w:wrap="auto" w:vAnchor="margin" w:hAnchor="text" w:yAlign="inline"/>
            </w:pPr>
            <w:r w:rsidRPr="00313074">
              <w:t>Joose Helle</w:t>
            </w:r>
          </w:p>
        </w:tc>
      </w:tr>
      <w:tr w:rsidR="00FB111E" w:rsidRPr="00CC2F87"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17182" w:rsidRDefault="00FB111E" w:rsidP="001B73B8">
            <w:pPr>
              <w:pStyle w:val="tiivistelmatitles"/>
              <w:framePr w:hSpace="0" w:wrap="auto" w:vAnchor="margin" w:hAnchor="text" w:yAlign="inline"/>
              <w:rPr>
                <w:sz w:val="32"/>
                <w:szCs w:val="32"/>
                <w:lang w:val="fi-FI"/>
              </w:rPr>
            </w:pPr>
            <w:r w:rsidRPr="00C17182">
              <w:rPr>
                <w:lang w:val="fi-FI"/>
              </w:rPr>
              <w:t xml:space="preserve">Työn nimi / </w:t>
            </w:r>
            <w:proofErr w:type="spellStart"/>
            <w:r w:rsidRPr="00C17182">
              <w:rPr>
                <w:lang w:val="fi-FI"/>
              </w:rPr>
              <w:t>Arbetets</w:t>
            </w:r>
            <w:proofErr w:type="spellEnd"/>
            <w:r w:rsidRPr="00C17182">
              <w:rPr>
                <w:lang w:val="fi-FI"/>
              </w:rPr>
              <w:t xml:space="preserve"> </w:t>
            </w:r>
            <w:proofErr w:type="spellStart"/>
            <w:r w:rsidRPr="00C17182">
              <w:rPr>
                <w:lang w:val="fi-FI"/>
              </w:rPr>
              <w:t>titel</w:t>
            </w:r>
            <w:proofErr w:type="spellEnd"/>
            <w:r w:rsidRPr="00C17182">
              <w:rPr>
                <w:lang w:val="fi-FI"/>
              </w:rPr>
              <w:t xml:space="preserve"> – </w:t>
            </w:r>
            <w:proofErr w:type="spellStart"/>
            <w:r w:rsidRPr="00C17182">
              <w:rPr>
                <w:lang w:val="fi-FI"/>
              </w:rPr>
              <w:t>Title</w:t>
            </w:r>
            <w:proofErr w:type="spellEnd"/>
          </w:p>
          <w:p w14:paraId="31465A5A" w14:textId="04B746EE" w:rsidR="00FB111E" w:rsidRPr="00C17182" w:rsidRDefault="00C17182" w:rsidP="001B73B8">
            <w:pPr>
              <w:pStyle w:val="tiivistelma"/>
              <w:framePr w:hSpace="0" w:wrap="auto" w:vAnchor="margin" w:hAnchor="text" w:yAlign="inline"/>
              <w:rPr>
                <w:lang w:val="fi-FI"/>
              </w:rPr>
            </w:pPr>
            <w:r w:rsidRPr="00C17182">
              <w:rPr>
                <w:lang w:val="fi-FI"/>
              </w:rPr>
              <w:t xml:space="preserve">Reititysanalyysin ja Web GIS sovelluksen kehittäminen hiljaisempien </w:t>
            </w:r>
            <w:r w:rsidR="00C74229">
              <w:rPr>
                <w:lang w:val="fi-FI"/>
              </w:rPr>
              <w:t>kävely</w:t>
            </w:r>
            <w:r w:rsidRPr="00C17182">
              <w:rPr>
                <w:lang w:val="fi-FI"/>
              </w:rPr>
              <w:t>reittien etsintään</w:t>
            </w:r>
          </w:p>
        </w:tc>
      </w:tr>
      <w:tr w:rsidR="00FB111E" w:rsidRPr="00CC2F87" w14:paraId="21B0A087"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1B73B8">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5CD20B45" w:rsidR="00FB111E" w:rsidRPr="00313074" w:rsidRDefault="003202D0" w:rsidP="001B73B8">
            <w:pPr>
              <w:spacing w:after="0"/>
              <w:rPr>
                <w:rFonts w:ascii="Arial" w:hAnsi="Arial" w:cs="Arial"/>
                <w:sz w:val="16"/>
                <w:szCs w:val="16"/>
                <w:lang w:val="fi-FI"/>
              </w:rPr>
            </w:pPr>
            <w:proofErr w:type="spellStart"/>
            <w:r>
              <w:rPr>
                <w:rFonts w:ascii="Arial" w:hAnsi="Arial" w:cs="Arial"/>
                <w:sz w:val="21"/>
                <w:szCs w:val="16"/>
                <w:lang w:val="fi-FI"/>
              </w:rPr>
              <w:t>G</w:t>
            </w:r>
            <w:r w:rsidR="00FB111E" w:rsidRPr="00313074">
              <w:rPr>
                <w:rFonts w:ascii="Arial" w:hAnsi="Arial" w:cs="Arial"/>
                <w:sz w:val="21"/>
                <w:szCs w:val="16"/>
                <w:lang w:val="fi-FI"/>
              </w:rPr>
              <w:t>eoinformatiikka</w:t>
            </w:r>
            <w:proofErr w:type="spellEnd"/>
          </w:p>
        </w:tc>
      </w:tr>
      <w:tr w:rsidR="00FB111E" w:rsidRPr="00CC2F87"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1B73B8">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1B73B8">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213EA2BC" w:rsidR="00FB111E" w:rsidRPr="00313074" w:rsidRDefault="00C74229" w:rsidP="001B73B8">
            <w:pPr>
              <w:pStyle w:val="tiivistelma"/>
              <w:framePr w:hSpace="0" w:wrap="auto" w:vAnchor="margin" w:hAnchor="text" w:yAlign="inline"/>
              <w:rPr>
                <w:sz w:val="16"/>
              </w:rPr>
            </w:pPr>
            <w:proofErr w:type="spellStart"/>
            <w:r>
              <w:t>Toukokuu</w:t>
            </w:r>
            <w:proofErr w:type="spellEnd"/>
            <w:r w:rsidR="00FB111E" w:rsidRPr="00313074">
              <w:t xml:space="preserve"> 20</w:t>
            </w:r>
            <w:r w:rsidR="00313074"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1B73B8">
            <w:pPr>
              <w:pStyle w:val="tiivistelma"/>
              <w:framePr w:hSpace="0" w:wrap="auto" w:vAnchor="margin" w:hAnchor="text" w:yAlign="inline"/>
            </w:pPr>
          </w:p>
        </w:tc>
      </w:tr>
      <w:tr w:rsidR="00FB111E" w:rsidRPr="00CC2F87"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1B73B8">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2F593988" w14:textId="711E701D" w:rsidR="008112DF" w:rsidRDefault="00107B10" w:rsidP="001B73B8">
            <w:pPr>
              <w:pStyle w:val="tiivistelma"/>
              <w:framePr w:hSpace="0" w:wrap="auto" w:vAnchor="margin" w:hAnchor="text" w:yAlign="inline"/>
              <w:spacing w:after="120" w:line="276" w:lineRule="auto"/>
              <w:rPr>
                <w:sz w:val="19"/>
                <w:szCs w:val="19"/>
                <w:lang w:val="fi-FI"/>
              </w:rPr>
            </w:pPr>
            <w:r w:rsidRPr="00107B10">
              <w:rPr>
                <w:sz w:val="19"/>
                <w:szCs w:val="19"/>
                <w:lang w:val="fi-FI"/>
              </w:rPr>
              <w:t>Altistuminen saasteille</w:t>
            </w:r>
            <w:r w:rsidR="008D0344">
              <w:rPr>
                <w:sz w:val="19"/>
                <w:szCs w:val="19"/>
                <w:lang w:val="fi-FI"/>
              </w:rPr>
              <w:t xml:space="preserve"> </w:t>
            </w:r>
            <w:r>
              <w:rPr>
                <w:sz w:val="19"/>
                <w:szCs w:val="19"/>
                <w:lang w:val="fi-FI"/>
              </w:rPr>
              <w:t>saattaa</w:t>
            </w:r>
            <w:r w:rsidR="00757C14">
              <w:rPr>
                <w:sz w:val="19"/>
                <w:szCs w:val="19"/>
                <w:lang w:val="fi-FI"/>
              </w:rPr>
              <w:t xml:space="preserve"> vähentää </w:t>
            </w:r>
            <w:r>
              <w:rPr>
                <w:sz w:val="19"/>
                <w:szCs w:val="19"/>
                <w:lang w:val="fi-FI"/>
              </w:rPr>
              <w:t>merkittävästi aktiivisten liikkumismuotojen, kuten kävelyn ja pyöräilyn terveyshyötyjä.</w:t>
            </w:r>
            <w:r w:rsidR="006C0B28">
              <w:rPr>
                <w:sz w:val="19"/>
                <w:szCs w:val="19"/>
                <w:lang w:val="fi-FI"/>
              </w:rPr>
              <w:t xml:space="preserve"> </w:t>
            </w:r>
            <w:r w:rsidR="00750DA5">
              <w:rPr>
                <w:sz w:val="19"/>
                <w:szCs w:val="19"/>
                <w:lang w:val="fi-FI"/>
              </w:rPr>
              <w:t>Yksi liikentee</w:t>
            </w:r>
            <w:r w:rsidR="008D40CE">
              <w:rPr>
                <w:sz w:val="19"/>
                <w:szCs w:val="19"/>
                <w:lang w:val="fi-FI"/>
              </w:rPr>
              <w:t xml:space="preserve">stä johtuvista </w:t>
            </w:r>
            <w:r w:rsidR="00750DA5">
              <w:rPr>
                <w:sz w:val="19"/>
                <w:szCs w:val="19"/>
                <w:lang w:val="fi-FI"/>
              </w:rPr>
              <w:t xml:space="preserve">saasteista on </w:t>
            </w:r>
            <w:r w:rsidR="006C0B28">
              <w:rPr>
                <w:sz w:val="19"/>
                <w:szCs w:val="19"/>
                <w:lang w:val="fi-FI"/>
              </w:rPr>
              <w:t>melu</w:t>
            </w:r>
            <w:r w:rsidR="00750DA5">
              <w:rPr>
                <w:sz w:val="19"/>
                <w:szCs w:val="19"/>
                <w:lang w:val="fi-FI"/>
              </w:rPr>
              <w:t>, joka</w:t>
            </w:r>
            <w:r w:rsidR="006C0B28">
              <w:rPr>
                <w:sz w:val="19"/>
                <w:szCs w:val="19"/>
                <w:lang w:val="fi-FI"/>
              </w:rPr>
              <w:t xml:space="preserve"> voi aiheuttaa terveyshaittoja, kuten kohonnutta verenpainetta ja stressitasoja. Aikaisemmissa tutkimuksissa</w:t>
            </w:r>
            <w:r w:rsidR="00F624C7">
              <w:rPr>
                <w:sz w:val="19"/>
                <w:szCs w:val="19"/>
                <w:lang w:val="fi-FI"/>
              </w:rPr>
              <w:t xml:space="preserve"> ja selvityksissä</w:t>
            </w:r>
            <w:r w:rsidR="006C0B2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kokonaismelualtistuksesta, tarvitaan kehittyneempiä menetelmiä dynaamisen melualtistuksen arvioimiseen ja vähentämiseen</w:t>
            </w:r>
            <w:r w:rsidR="008112DF">
              <w:rPr>
                <w:sz w:val="19"/>
                <w:szCs w:val="19"/>
                <w:lang w:val="fi-FI"/>
              </w:rPr>
              <w:t xml:space="preserve">. </w:t>
            </w:r>
          </w:p>
          <w:p w14:paraId="7C73BA33" w14:textId="5BD05813" w:rsidR="008112DF" w:rsidRDefault="008112DF" w:rsidP="001B73B8">
            <w:pPr>
              <w:pStyle w:val="tiivistelma"/>
              <w:framePr w:hSpace="0" w:wrap="auto" w:vAnchor="margin" w:hAnchor="text" w:yAlign="inline"/>
              <w:spacing w:after="120" w:line="276" w:lineRule="auto"/>
              <w:rPr>
                <w:sz w:val="19"/>
                <w:szCs w:val="19"/>
                <w:lang w:val="fi-FI"/>
              </w:rPr>
            </w:pPr>
            <w:r>
              <w:rPr>
                <w:sz w:val="19"/>
                <w:szCs w:val="19"/>
                <w:lang w:val="fi-FI"/>
              </w:rPr>
              <w:t xml:space="preserve">Tässä tutkielmassa kehitin kävelyn reititysmenetelmän ja sovelluksen, </w:t>
            </w:r>
            <w:r w:rsidR="007825D2">
              <w:rPr>
                <w:sz w:val="19"/>
                <w:szCs w:val="19"/>
                <w:lang w:val="fi-FI"/>
              </w:rPr>
              <w:t>jolla voi</w:t>
            </w:r>
            <w:r>
              <w:rPr>
                <w:sz w:val="19"/>
                <w:szCs w:val="19"/>
                <w:lang w:val="fi-FI"/>
              </w:rPr>
              <w:t xml:space="preserve"> 1) </w:t>
            </w:r>
            <w:r w:rsidR="007825D2">
              <w:rPr>
                <w:sz w:val="19"/>
                <w:szCs w:val="19"/>
                <w:lang w:val="fi-FI"/>
              </w:rPr>
              <w:t xml:space="preserve">etsiä </w:t>
            </w:r>
            <w:r w:rsidR="000158BF">
              <w:rPr>
                <w:sz w:val="19"/>
                <w:szCs w:val="19"/>
                <w:lang w:val="fi-FI"/>
              </w:rPr>
              <w:t>lyhimmän</w:t>
            </w:r>
            <w:r>
              <w:rPr>
                <w:sz w:val="19"/>
                <w:szCs w:val="19"/>
                <w:lang w:val="fi-FI"/>
              </w:rPr>
              <w:t xml:space="preserve"> reitin, 2) </w:t>
            </w:r>
            <w:r w:rsidR="0081219E">
              <w:rPr>
                <w:sz w:val="19"/>
                <w:szCs w:val="19"/>
                <w:lang w:val="fi-FI"/>
              </w:rPr>
              <w:t xml:space="preserve">mallintaa </w:t>
            </w:r>
            <w:r>
              <w:rPr>
                <w:sz w:val="19"/>
                <w:szCs w:val="19"/>
                <w:lang w:val="fi-FI"/>
              </w:rPr>
              <w:t xml:space="preserve">kävelyn aikaisen melualtistuksen ja 3) </w:t>
            </w:r>
            <w:r w:rsidR="0081219E">
              <w:rPr>
                <w:sz w:val="19"/>
                <w:szCs w:val="19"/>
                <w:lang w:val="fi-FI"/>
              </w:rPr>
              <w:t xml:space="preserve">löytää </w:t>
            </w:r>
            <w:r>
              <w:rPr>
                <w:sz w:val="19"/>
                <w:szCs w:val="19"/>
                <w:lang w:val="fi-FI"/>
              </w:rPr>
              <w:t xml:space="preserve">vaihtoehtoisia, hiljaisempia reittejä. Sovellus </w:t>
            </w:r>
            <w:r w:rsidR="002061B7">
              <w:rPr>
                <w:sz w:val="19"/>
                <w:szCs w:val="19"/>
                <w:lang w:val="fi-FI"/>
              </w:rPr>
              <w:t>hyödyntää</w:t>
            </w:r>
            <w:r>
              <w:rPr>
                <w:sz w:val="19"/>
                <w:szCs w:val="19"/>
                <w:lang w:val="fi-FI"/>
              </w:rPr>
              <w:t xml:space="preserve"> </w:t>
            </w:r>
            <w:proofErr w:type="spellStart"/>
            <w:r>
              <w:rPr>
                <w:sz w:val="19"/>
                <w:szCs w:val="19"/>
                <w:lang w:val="fi-FI"/>
              </w:rPr>
              <w:t>OpenStreetMap</w:t>
            </w:r>
            <w:proofErr w:type="spellEnd"/>
            <w:r w:rsidR="005C018B">
              <w:rPr>
                <w:sz w:val="19"/>
                <w:szCs w:val="19"/>
                <w:lang w:val="fi-FI"/>
              </w:rPr>
              <w:t>-</w:t>
            </w:r>
            <w:r>
              <w:rPr>
                <w:sz w:val="19"/>
                <w:szCs w:val="19"/>
                <w:lang w:val="fi-FI"/>
              </w:rPr>
              <w:t xml:space="preserve">tieverkostoaineistoa ja </w:t>
            </w:r>
            <w:r w:rsidR="002061B7">
              <w:rPr>
                <w:sz w:val="19"/>
                <w:szCs w:val="19"/>
                <w:lang w:val="fi-FI"/>
              </w:rPr>
              <w:t xml:space="preserve">mallinnettua </w:t>
            </w:r>
            <w:r w:rsidR="000158BF">
              <w:rPr>
                <w:sz w:val="19"/>
                <w:szCs w:val="19"/>
                <w:lang w:val="fi-FI"/>
              </w:rPr>
              <w:t>aineistoa</w:t>
            </w:r>
            <w:r w:rsidR="002061B7">
              <w:rPr>
                <w:sz w:val="19"/>
                <w:szCs w:val="19"/>
                <w:lang w:val="fi-FI"/>
              </w:rPr>
              <w:t xml:space="preserve"> </w:t>
            </w:r>
            <w:r w:rsidR="00C8263B">
              <w:rPr>
                <w:sz w:val="19"/>
                <w:szCs w:val="19"/>
                <w:lang w:val="fi-FI"/>
              </w:rPr>
              <w:t xml:space="preserve">tieliikenteen </w:t>
            </w:r>
            <w:r w:rsidR="002061B7">
              <w:rPr>
                <w:sz w:val="19"/>
                <w:szCs w:val="19"/>
                <w:lang w:val="fi-FI"/>
              </w:rPr>
              <w:t xml:space="preserve">tyypillisistä päiväajan melutasoista. </w:t>
            </w:r>
            <w:r w:rsidR="004E3582">
              <w:rPr>
                <w:sz w:val="19"/>
                <w:szCs w:val="19"/>
                <w:lang w:val="fi-FI"/>
              </w:rPr>
              <w:t xml:space="preserve">Reitinetsintä perustuu kehittämääni </w:t>
            </w:r>
            <w:r w:rsidR="002061B7">
              <w:rPr>
                <w:sz w:val="19"/>
                <w:szCs w:val="19"/>
                <w:lang w:val="fi-FI"/>
              </w:rPr>
              <w:t>melukustannusfunk</w:t>
            </w:r>
            <w:r w:rsidR="00114045">
              <w:rPr>
                <w:sz w:val="19"/>
                <w:szCs w:val="19"/>
                <w:lang w:val="fi-FI"/>
              </w:rPr>
              <w:t>t</w:t>
            </w:r>
            <w:r w:rsidR="004E3582">
              <w:rPr>
                <w:sz w:val="19"/>
                <w:szCs w:val="19"/>
                <w:lang w:val="fi-FI"/>
              </w:rPr>
              <w:t>ioon ja alhaisimman kustannuksen reititysanalyysiin</w:t>
            </w:r>
            <w:r w:rsidR="002061B7">
              <w:rPr>
                <w:sz w:val="19"/>
                <w:szCs w:val="19"/>
                <w:lang w:val="fi-FI"/>
              </w:rPr>
              <w:t>.</w:t>
            </w:r>
            <w:r w:rsidR="00086F79">
              <w:rPr>
                <w:sz w:val="19"/>
                <w:szCs w:val="19"/>
                <w:lang w:val="fi-FI"/>
              </w:rPr>
              <w:t xml:space="preserve"> Melukustannukset lasketaan sovelluksessa lukuisilla eri </w:t>
            </w:r>
            <w:r w:rsidR="000124C5">
              <w:rPr>
                <w:sz w:val="19"/>
                <w:szCs w:val="19"/>
                <w:lang w:val="fi-FI"/>
              </w:rPr>
              <w:t>melu</w:t>
            </w:r>
            <w:r w:rsidR="00086F79">
              <w:rPr>
                <w:sz w:val="19"/>
                <w:szCs w:val="19"/>
                <w:lang w:val="fi-FI"/>
              </w:rPr>
              <w:t>herkkyyskertoimilla, minkä ansiosta sovellus löytää useita vaihtoehtoisia (hiljaisempia) reittejä.</w:t>
            </w:r>
            <w:r w:rsidR="002061B7">
              <w:rPr>
                <w:sz w:val="19"/>
                <w:szCs w:val="19"/>
                <w:lang w:val="fi-FI"/>
              </w:rPr>
              <w:t xml:space="preserve"> </w:t>
            </w:r>
            <w:r w:rsidR="000124C5">
              <w:rPr>
                <w:sz w:val="19"/>
                <w:szCs w:val="19"/>
                <w:lang w:val="fi-FI"/>
              </w:rPr>
              <w:t xml:space="preserve">Jotta eri reittien </w:t>
            </w:r>
            <w:r w:rsidR="003F055E">
              <w:rPr>
                <w:sz w:val="19"/>
                <w:szCs w:val="19"/>
                <w:lang w:val="fi-FI"/>
              </w:rPr>
              <w:t>meluisuutta (</w:t>
            </w:r>
            <w:r w:rsidR="000124C5">
              <w:rPr>
                <w:sz w:val="19"/>
                <w:szCs w:val="19"/>
                <w:lang w:val="fi-FI"/>
              </w:rPr>
              <w:t>melualtistuksia</w:t>
            </w:r>
            <w:r w:rsidR="003F055E">
              <w:rPr>
                <w:sz w:val="19"/>
                <w:szCs w:val="19"/>
                <w:lang w:val="fi-FI"/>
              </w:rPr>
              <w:t>)</w:t>
            </w:r>
            <w:r w:rsidR="000124C5">
              <w:rPr>
                <w:sz w:val="19"/>
                <w:szCs w:val="19"/>
                <w:lang w:val="fi-FI"/>
              </w:rPr>
              <w:t xml:space="preserve"> voidaan vertailla, k</w:t>
            </w:r>
            <w:r w:rsidR="004E3582">
              <w:rPr>
                <w:sz w:val="19"/>
                <w:szCs w:val="19"/>
                <w:lang w:val="fi-FI"/>
              </w:rPr>
              <w:t xml:space="preserve">ehitin sarjan </w:t>
            </w:r>
            <w:r w:rsidR="000124C5">
              <w:rPr>
                <w:sz w:val="19"/>
                <w:szCs w:val="19"/>
                <w:lang w:val="fi-FI"/>
              </w:rPr>
              <w:t>melualtistusindeksejä</w:t>
            </w:r>
            <w:r w:rsidR="004E3582">
              <w:rPr>
                <w:sz w:val="19"/>
                <w:szCs w:val="19"/>
                <w:lang w:val="fi-FI"/>
              </w:rPr>
              <w:t xml:space="preserve">. </w:t>
            </w:r>
            <w:r w:rsidR="00D8306C">
              <w:rPr>
                <w:sz w:val="19"/>
                <w:szCs w:val="19"/>
                <w:lang w:val="fi-FI"/>
              </w:rPr>
              <w:t xml:space="preserve"> Tapaustutkimuksessa t</w:t>
            </w:r>
            <w:r w:rsidR="00C8263B">
              <w:rPr>
                <w:sz w:val="19"/>
                <w:szCs w:val="19"/>
                <w:lang w:val="fi-FI"/>
              </w:rPr>
              <w:t>utkin Helsingistä tehtävien työmatkojen aikaisia melualtistuksia</w:t>
            </w:r>
            <w:r w:rsidR="00D8306C">
              <w:rPr>
                <w:sz w:val="19"/>
                <w:szCs w:val="19"/>
                <w:lang w:val="fi-FI"/>
              </w:rPr>
              <w:t>; selvitin rekistereihin perustuvien työmatk</w:t>
            </w:r>
            <w:r w:rsidR="00C9335E">
              <w:rPr>
                <w:sz w:val="19"/>
                <w:szCs w:val="19"/>
                <w:lang w:val="fi-FI"/>
              </w:rPr>
              <w:t>ojen</w:t>
            </w:r>
            <w:r w:rsidR="00D8306C">
              <w:rPr>
                <w:sz w:val="19"/>
                <w:szCs w:val="19"/>
                <w:lang w:val="fi-FI"/>
              </w:rPr>
              <w:t xml:space="preserve"> mukaiset joukkoliikennereitit ja tutkin reittien kävelyosuuksien aikaisia melualtistuksia </w:t>
            </w:r>
            <w:r w:rsidR="00683635">
              <w:rPr>
                <w:sz w:val="19"/>
                <w:szCs w:val="19"/>
                <w:lang w:val="fi-FI"/>
              </w:rPr>
              <w:t>reitittämällä kävelyreitit uudestaan</w:t>
            </w:r>
            <w:r w:rsidR="00723D86">
              <w:rPr>
                <w:sz w:val="19"/>
                <w:szCs w:val="19"/>
                <w:lang w:val="fi-FI"/>
              </w:rPr>
              <w:t xml:space="preserve"> </w:t>
            </w:r>
            <w:r w:rsidR="00586374">
              <w:rPr>
                <w:sz w:val="19"/>
                <w:szCs w:val="19"/>
                <w:lang w:val="fi-FI"/>
              </w:rPr>
              <w:t xml:space="preserve">kehittämälläni </w:t>
            </w:r>
            <w:r w:rsidR="00114045">
              <w:rPr>
                <w:sz w:val="19"/>
                <w:szCs w:val="19"/>
                <w:lang w:val="fi-FI"/>
              </w:rPr>
              <w:t>reitityssovelluksella</w:t>
            </w:r>
            <w:r w:rsidR="00D8306C">
              <w:rPr>
                <w:sz w:val="19"/>
                <w:szCs w:val="19"/>
                <w:lang w:val="fi-FI"/>
              </w:rPr>
              <w:t xml:space="preserve">. </w:t>
            </w:r>
            <w:r w:rsidR="005F547A">
              <w:rPr>
                <w:sz w:val="19"/>
                <w:szCs w:val="19"/>
                <w:lang w:val="fi-FI"/>
              </w:rPr>
              <w:t xml:space="preserve">Lisäksi tutkin hiljaisempien reittivaihtoehtojen mahdollistamia vähennyksiä melualtistuksissa työmatkoihin liittyvillä kävelyreiteillä joukkoliikenteen pysäkeille. </w:t>
            </w:r>
          </w:p>
          <w:p w14:paraId="624E3A4D" w14:textId="55FE2064" w:rsidR="005F547A" w:rsidRDefault="005F547A" w:rsidP="001B73B8">
            <w:pPr>
              <w:pStyle w:val="tiivistelma"/>
              <w:framePr w:hSpace="0" w:wrap="auto" w:vAnchor="margin" w:hAnchor="text" w:yAlign="inline"/>
              <w:spacing w:after="120" w:line="276" w:lineRule="auto"/>
              <w:rPr>
                <w:sz w:val="19"/>
                <w:szCs w:val="19"/>
                <w:lang w:val="fi-FI"/>
              </w:rPr>
            </w:pPr>
            <w:r>
              <w:rPr>
                <w:sz w:val="19"/>
                <w:szCs w:val="19"/>
                <w:lang w:val="fi-FI"/>
              </w:rPr>
              <w:t>T</w:t>
            </w:r>
            <w:r w:rsidR="00A9564F">
              <w:rPr>
                <w:sz w:val="19"/>
                <w:szCs w:val="19"/>
                <w:lang w:val="fi-FI"/>
              </w:rPr>
              <w:t>apaust</w:t>
            </w:r>
            <w:r>
              <w:rPr>
                <w:sz w:val="19"/>
                <w:szCs w:val="19"/>
                <w:lang w:val="fi-FI"/>
              </w:rPr>
              <w:t xml:space="preserve">utkimuksen tulokset </w:t>
            </w:r>
            <w:r w:rsidR="00A9564F">
              <w:rPr>
                <w:sz w:val="19"/>
                <w:szCs w:val="19"/>
                <w:lang w:val="fi-FI"/>
              </w:rPr>
              <w:t>indikoivat</w:t>
            </w:r>
            <w:r>
              <w:rPr>
                <w:sz w:val="19"/>
                <w:szCs w:val="19"/>
                <w:lang w:val="fi-FI"/>
              </w:rPr>
              <w:t xml:space="preserve">, että tyypilliset dynaamiset melualtistukset vaihtelevat huomattavasti eri </w:t>
            </w:r>
            <w:r w:rsidR="00A9564F">
              <w:rPr>
                <w:sz w:val="19"/>
                <w:szCs w:val="19"/>
                <w:lang w:val="fi-FI"/>
              </w:rPr>
              <w:t>asuinpaikkojen</w:t>
            </w:r>
            <w:r>
              <w:rPr>
                <w:sz w:val="19"/>
                <w:szCs w:val="19"/>
                <w:lang w:val="fi-FI"/>
              </w:rPr>
              <w:t xml:space="preserve"> välillä. Toisaalta </w:t>
            </w:r>
            <w:r w:rsidR="00BF77DC">
              <w:rPr>
                <w:sz w:val="19"/>
                <w:szCs w:val="19"/>
                <w:lang w:val="fi-FI"/>
              </w:rPr>
              <w:t xml:space="preserve">merkittävä </w:t>
            </w:r>
            <w:r>
              <w:rPr>
                <w:sz w:val="19"/>
                <w:szCs w:val="19"/>
                <w:lang w:val="fi-FI"/>
              </w:rPr>
              <w:t xml:space="preserve">osa melulle altistumisesta on mahdollista välttää hiljaisemmilla reittivaihtoehdoilla; tilanteesta riippuen, hiljaisemmat reitit tarjoavat keskimäärin </w:t>
            </w:r>
            <w:r w:rsidRPr="005F547A">
              <w:rPr>
                <w:sz w:val="19"/>
                <w:szCs w:val="19"/>
                <w:lang w:val="fi-FI"/>
              </w:rPr>
              <w:t>12–57 %</w:t>
            </w:r>
            <w:r>
              <w:rPr>
                <w:sz w:val="19"/>
                <w:szCs w:val="19"/>
                <w:lang w:val="fi-FI"/>
              </w:rPr>
              <w:t xml:space="preserve"> vähennyksen altistuksessa yli 65 dB melutasoille ja </w:t>
            </w:r>
            <w:r w:rsidRPr="005F547A">
              <w:rPr>
                <w:sz w:val="19"/>
                <w:szCs w:val="19"/>
              </w:rPr>
              <w:t>1</w:t>
            </w:r>
            <w:r w:rsidRPr="005F547A">
              <w:rPr>
                <w:sz w:val="19"/>
                <w:szCs w:val="19"/>
                <w:lang w:val="fi-FI"/>
              </w:rPr>
              <w:t xml:space="preserve">.6–9.6 dB </w:t>
            </w:r>
            <w:r w:rsidR="00A9564F">
              <w:rPr>
                <w:sz w:val="19"/>
                <w:szCs w:val="19"/>
                <w:lang w:val="fi-FI"/>
              </w:rPr>
              <w:t xml:space="preserve">keskimääräisen </w:t>
            </w:r>
            <w:r>
              <w:rPr>
                <w:sz w:val="19"/>
                <w:szCs w:val="19"/>
                <w:lang w:val="fi-FI"/>
              </w:rPr>
              <w:t xml:space="preserve">vähennyksen reittien keskimääräisessä melutasossa. </w:t>
            </w:r>
            <w:r w:rsidR="0067640B">
              <w:rPr>
                <w:sz w:val="19"/>
                <w:szCs w:val="19"/>
                <w:lang w:val="fi-FI"/>
              </w:rPr>
              <w:t>Altistuksen mahdollise</w:t>
            </w:r>
            <w:r w:rsidR="00F86B04">
              <w:rPr>
                <w:sz w:val="19"/>
                <w:szCs w:val="19"/>
                <w:lang w:val="fi-FI"/>
              </w:rPr>
              <w:t>e</w:t>
            </w:r>
            <w:r w:rsidR="0067640B">
              <w:rPr>
                <w:sz w:val="19"/>
                <w:szCs w:val="19"/>
                <w:lang w:val="fi-FI"/>
              </w:rPr>
              <w:t>n vähennykse</w:t>
            </w:r>
            <w:r w:rsidR="00F86B04">
              <w:rPr>
                <w:sz w:val="19"/>
                <w:szCs w:val="19"/>
                <w:lang w:val="fi-FI"/>
              </w:rPr>
              <w:t>e</w:t>
            </w:r>
            <w:r w:rsidR="0067640B">
              <w:rPr>
                <w:sz w:val="19"/>
                <w:szCs w:val="19"/>
                <w:lang w:val="fi-FI"/>
              </w:rPr>
              <w:t>n näyttäisivät vaikuttavan</w:t>
            </w:r>
            <w:r w:rsidR="006E1A01">
              <w:rPr>
                <w:sz w:val="19"/>
                <w:szCs w:val="19"/>
                <w:lang w:val="fi-FI"/>
              </w:rPr>
              <w:t xml:space="preserve"> ainakin</w:t>
            </w:r>
            <w:r w:rsidR="0067640B">
              <w:rPr>
                <w:sz w:val="19"/>
                <w:szCs w:val="19"/>
                <w:lang w:val="fi-FI"/>
              </w:rPr>
              <w:t xml:space="preserve"> 1) melualtistuksen suuruus lyhimmällä (ts. verrokki) reitillä, 2) lyhimmän reitin pituus</w:t>
            </w:r>
            <w:r w:rsidR="00EE474B">
              <w:rPr>
                <w:sz w:val="19"/>
                <w:szCs w:val="19"/>
                <w:lang w:val="fi-FI"/>
              </w:rPr>
              <w:t xml:space="preserve">, eli etäisyys lähtö- ja kohdepisteen välillä reititysgraafissa </w:t>
            </w:r>
            <w:r w:rsidR="0067640B">
              <w:rPr>
                <w:sz w:val="19"/>
                <w:szCs w:val="19"/>
                <w:lang w:val="fi-FI"/>
              </w:rPr>
              <w:t>ja 3) hiljaisemman reitin pituus</w:t>
            </w:r>
            <w:r w:rsidR="00EE474B">
              <w:rPr>
                <w:sz w:val="19"/>
                <w:szCs w:val="19"/>
                <w:lang w:val="fi-FI"/>
              </w:rPr>
              <w:t xml:space="preserve"> lyhimpään reittiin verrattuna</w:t>
            </w:r>
            <w:r w:rsidR="0067640B">
              <w:rPr>
                <w:sz w:val="19"/>
                <w:szCs w:val="19"/>
                <w:lang w:val="fi-FI"/>
              </w:rPr>
              <w:t xml:space="preserve">. </w:t>
            </w:r>
            <w:r>
              <w:rPr>
                <w:sz w:val="19"/>
                <w:szCs w:val="19"/>
                <w:lang w:val="fi-FI"/>
              </w:rPr>
              <w:t xml:space="preserve">Julkaisin hiljaisten kävelyreittien </w:t>
            </w:r>
            <w:r w:rsidR="007372B1">
              <w:rPr>
                <w:sz w:val="19"/>
                <w:szCs w:val="19"/>
                <w:lang w:val="fi-FI"/>
              </w:rPr>
              <w:t>reitityssovelluksen avoimena web-rajapintapalveluna (API</w:t>
            </w:r>
            <w:r w:rsidR="00EE474B">
              <w:rPr>
                <w:sz w:val="19"/>
                <w:szCs w:val="19"/>
                <w:lang w:val="fi-FI"/>
              </w:rPr>
              <w:t xml:space="preserve"> -</w:t>
            </w:r>
            <w:r w:rsidR="007372B1">
              <w:rPr>
                <w:sz w:val="19"/>
                <w:szCs w:val="19"/>
                <w:lang w:val="fi-FI"/>
              </w:rPr>
              <w:t xml:space="preserve"> Application Programming </w:t>
            </w:r>
            <w:proofErr w:type="spellStart"/>
            <w:r w:rsidR="007372B1">
              <w:rPr>
                <w:sz w:val="19"/>
                <w:szCs w:val="19"/>
                <w:lang w:val="fi-FI"/>
              </w:rPr>
              <w:t>Interface</w:t>
            </w:r>
            <w:proofErr w:type="spellEnd"/>
            <w:r w:rsidR="007372B1">
              <w:rPr>
                <w:sz w:val="19"/>
                <w:szCs w:val="19"/>
                <w:lang w:val="fi-FI"/>
              </w:rPr>
              <w:t xml:space="preserve">) ja kehitin hiljaisten kävelyreittien reittioppaan </w:t>
            </w:r>
            <w:r w:rsidR="00AC6C47">
              <w:rPr>
                <w:sz w:val="19"/>
                <w:szCs w:val="19"/>
                <w:lang w:val="fi-FI"/>
              </w:rPr>
              <w:t xml:space="preserve">mobiilioptimoituna </w:t>
            </w:r>
            <w:r w:rsidR="007372B1">
              <w:rPr>
                <w:sz w:val="19"/>
                <w:szCs w:val="19"/>
                <w:lang w:val="fi-FI"/>
              </w:rPr>
              <w:t xml:space="preserve">web-karttasovelluksena. Kaikki </w:t>
            </w:r>
            <w:r w:rsidR="0096444B">
              <w:rPr>
                <w:sz w:val="19"/>
                <w:szCs w:val="19"/>
                <w:lang w:val="fi-FI"/>
              </w:rPr>
              <w:t xml:space="preserve">tutkielmassa kehitetyt </w:t>
            </w:r>
            <w:r w:rsidR="007372B1">
              <w:rPr>
                <w:sz w:val="19"/>
                <w:szCs w:val="19"/>
                <w:lang w:val="fi-FI"/>
              </w:rPr>
              <w:t xml:space="preserve">menetelmät ja lähdekoodit ovat avoimesti saatavilla GitHub palvelussa. </w:t>
            </w:r>
          </w:p>
          <w:p w14:paraId="585CFD50" w14:textId="100306E5" w:rsidR="00D8306C" w:rsidRPr="00107B10" w:rsidRDefault="007372B1" w:rsidP="001B73B8">
            <w:pPr>
              <w:pStyle w:val="tiivistelma"/>
              <w:framePr w:hSpace="0" w:wrap="auto" w:vAnchor="margin" w:hAnchor="text" w:yAlign="inline"/>
              <w:spacing w:after="160" w:line="276" w:lineRule="auto"/>
              <w:rPr>
                <w:sz w:val="19"/>
                <w:szCs w:val="19"/>
                <w:lang w:val="fi-FI"/>
              </w:rPr>
            </w:pPr>
            <w:r>
              <w:rPr>
                <w:sz w:val="19"/>
                <w:szCs w:val="19"/>
                <w:lang w:val="fi-FI"/>
              </w:rPr>
              <w:t xml:space="preserve">Yksilöiden ja kaupunkisuunnittelijoiden tietoutta dynaamisesta altistuksesta melulle (ja muille saasteille) tulisi lisätä </w:t>
            </w:r>
            <w:r w:rsidR="00EE699C">
              <w:rPr>
                <w:sz w:val="19"/>
                <w:szCs w:val="19"/>
                <w:lang w:val="fi-FI"/>
              </w:rPr>
              <w:t>kehittämällä</w:t>
            </w:r>
            <w:r>
              <w:rPr>
                <w:sz w:val="19"/>
                <w:szCs w:val="19"/>
                <w:lang w:val="fi-FI"/>
              </w:rPr>
              <w:t xml:space="preserve"> altistu</w:t>
            </w:r>
            <w:r w:rsidR="001163C0">
              <w:rPr>
                <w:sz w:val="19"/>
                <w:szCs w:val="19"/>
                <w:lang w:val="fi-FI"/>
              </w:rPr>
              <w:t>sten</w:t>
            </w:r>
            <w:r>
              <w:rPr>
                <w:sz w:val="19"/>
                <w:szCs w:val="19"/>
                <w:lang w:val="fi-FI"/>
              </w:rPr>
              <w:t xml:space="preserve"> arviointiin ja vähentämiseen kehittyneempiä analyyseja ja sovelluksia. </w:t>
            </w:r>
            <w:r w:rsidR="007A0887">
              <w:rPr>
                <w:sz w:val="19"/>
                <w:szCs w:val="19"/>
                <w:lang w:val="fi-FI"/>
              </w:rPr>
              <w:t xml:space="preserve">Tässä tutkielmassa kehitetty </w:t>
            </w:r>
            <w:r w:rsidR="001163C0">
              <w:rPr>
                <w:sz w:val="19"/>
                <w:szCs w:val="19"/>
                <w:lang w:val="fi-FI"/>
              </w:rPr>
              <w:t>web-karttasovellus havainnollistaa hiljaisten reittien reititysmenetelmän toimivuutta tosielämän tilanteissa ja voi siten auttaa jalankulkijoita löytämään hiljaisempia</w:t>
            </w:r>
            <w:r w:rsidR="006A6300">
              <w:rPr>
                <w:sz w:val="19"/>
                <w:szCs w:val="19"/>
                <w:lang w:val="fi-FI"/>
              </w:rPr>
              <w:t xml:space="preserve">, </w:t>
            </w:r>
            <w:r w:rsidR="00582CB0">
              <w:rPr>
                <w:sz w:val="19"/>
                <w:szCs w:val="19"/>
                <w:lang w:val="fi-FI"/>
              </w:rPr>
              <w:t>ja siten terveellisempiä</w:t>
            </w:r>
            <w:r w:rsidR="006A6300">
              <w:rPr>
                <w:sz w:val="19"/>
                <w:szCs w:val="19"/>
                <w:lang w:val="fi-FI"/>
              </w:rPr>
              <w:t>,</w:t>
            </w:r>
            <w:r w:rsidR="001163C0">
              <w:rPr>
                <w:sz w:val="19"/>
                <w:szCs w:val="19"/>
                <w:lang w:val="fi-FI"/>
              </w:rPr>
              <w:t xml:space="preserve"> reittivaihtoehtoja. </w:t>
            </w:r>
            <w:r w:rsidR="00FC4244">
              <w:rPr>
                <w:sz w:val="19"/>
                <w:szCs w:val="19"/>
                <w:lang w:val="fi-FI"/>
              </w:rPr>
              <w:t xml:space="preserve">Kun ympäristöllisiin altistuksiin perustuvaa reitinetsintää kehitetään pidemmälle, tulisi pyrkiä huomioimaan </w:t>
            </w:r>
            <w:r w:rsidR="00EE699C">
              <w:rPr>
                <w:sz w:val="19"/>
                <w:szCs w:val="19"/>
                <w:lang w:val="fi-FI"/>
              </w:rPr>
              <w:t xml:space="preserve">useampia erillisiä </w:t>
            </w:r>
            <w:r w:rsidR="00FC4244">
              <w:rPr>
                <w:sz w:val="19"/>
                <w:szCs w:val="19"/>
                <w:lang w:val="fi-FI"/>
              </w:rPr>
              <w:t xml:space="preserve">altistuksia samanaikaisesti ja siten reitittämään yleisesti ottaen terveellisempiä reittejä. </w:t>
            </w:r>
          </w:p>
        </w:tc>
      </w:tr>
      <w:tr w:rsidR="00FB111E" w:rsidRPr="00CC2F87"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4EC2C31A" w:rsidR="00FB111E" w:rsidRPr="00B37051" w:rsidRDefault="001A0201" w:rsidP="001B73B8">
            <w:pPr>
              <w:pStyle w:val="tiivistelma"/>
              <w:framePr w:hSpace="0" w:wrap="auto" w:vAnchor="margin" w:hAnchor="text" w:yAlign="inline"/>
              <w:rPr>
                <w:lang w:val="fi-FI"/>
              </w:rPr>
            </w:pPr>
            <w:r w:rsidRPr="00B37051">
              <w:rPr>
                <w:lang w:val="fi-FI"/>
              </w:rPr>
              <w:t xml:space="preserve">Dynaaminen altistus, liikennemelu, </w:t>
            </w:r>
            <w:r w:rsidR="00B37051" w:rsidRPr="00B37051">
              <w:rPr>
                <w:lang w:val="fi-FI"/>
              </w:rPr>
              <w:t xml:space="preserve">alhaisimman kustannuksen reitinetsintä, </w:t>
            </w:r>
            <w:r w:rsidR="00B37051">
              <w:rPr>
                <w:lang w:val="fi-FI"/>
              </w:rPr>
              <w:t>Web GIS</w:t>
            </w:r>
          </w:p>
        </w:tc>
      </w:tr>
      <w:tr w:rsidR="00FB111E" w:rsidRPr="00CC2F87"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1B73B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1B73B8">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7B5E223D" w14:textId="7462FAE3" w:rsidR="001B73B8" w:rsidRDefault="001B73B8" w:rsidP="00EE474B">
      <w:r w:rsidRPr="00CC2F87">
        <w:rPr>
          <w:noProof/>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Default="001B73B8" w:rsidP="00EE474B">
      <w:pPr>
        <w:rPr>
          <w:b/>
          <w:bCs/>
          <w:sz w:val="30"/>
          <w:szCs w:val="30"/>
        </w:rPr>
      </w:pPr>
    </w:p>
    <w:p w14:paraId="58F3BE5C" w14:textId="143FC1B1" w:rsidR="0024470A" w:rsidRPr="00EE474B" w:rsidRDefault="003177DE" w:rsidP="00EE474B">
      <w:r w:rsidRPr="002D51B6">
        <w:rPr>
          <w:b/>
          <w:bCs/>
          <w:sz w:val="30"/>
          <w:szCs w:val="30"/>
        </w:rPr>
        <w:lastRenderedPageBreak/>
        <w:t xml:space="preserve">TABLE OF </w:t>
      </w:r>
      <w:r w:rsidR="0024470A" w:rsidRPr="002D51B6">
        <w:rPr>
          <w:b/>
          <w:bCs/>
          <w:sz w:val="30"/>
          <w:szCs w:val="30"/>
        </w:rPr>
        <w:t>CONTENTS</w:t>
      </w:r>
    </w:p>
    <w:p w14:paraId="2FB65AB3" w14:textId="0F15682B" w:rsidR="001B73B8"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811311" w:history="1">
        <w:r w:rsidR="001B73B8" w:rsidRPr="00C640E8">
          <w:rPr>
            <w:rStyle w:val="Hyperlink"/>
            <w:noProof/>
          </w:rPr>
          <w:t>I.</w:t>
        </w:r>
        <w:r w:rsidR="001B73B8">
          <w:rPr>
            <w:rFonts w:asciiTheme="minorHAnsi" w:eastAsiaTheme="minorEastAsia" w:hAnsiTheme="minorHAnsi" w:cstheme="minorBidi"/>
            <w:noProof/>
            <w:lang w:val="en-FI" w:eastAsia="en-GB"/>
          </w:rPr>
          <w:tab/>
        </w:r>
        <w:r w:rsidR="001B73B8" w:rsidRPr="00C640E8">
          <w:rPr>
            <w:rStyle w:val="Hyperlink"/>
            <w:noProof/>
          </w:rPr>
          <w:t>INTRODUCTION</w:t>
        </w:r>
        <w:r w:rsidR="001B73B8">
          <w:rPr>
            <w:noProof/>
            <w:webHidden/>
          </w:rPr>
          <w:tab/>
        </w:r>
        <w:r w:rsidR="001B73B8">
          <w:rPr>
            <w:noProof/>
            <w:webHidden/>
          </w:rPr>
          <w:fldChar w:fldCharType="begin"/>
        </w:r>
        <w:r w:rsidR="001B73B8">
          <w:rPr>
            <w:noProof/>
            <w:webHidden/>
          </w:rPr>
          <w:instrText xml:space="preserve"> PAGEREF _Toc38811311 \h </w:instrText>
        </w:r>
        <w:r w:rsidR="001B73B8">
          <w:rPr>
            <w:noProof/>
            <w:webHidden/>
          </w:rPr>
        </w:r>
        <w:r w:rsidR="001B73B8">
          <w:rPr>
            <w:noProof/>
            <w:webHidden/>
          </w:rPr>
          <w:fldChar w:fldCharType="separate"/>
        </w:r>
        <w:r w:rsidR="004A4362">
          <w:rPr>
            <w:noProof/>
            <w:webHidden/>
          </w:rPr>
          <w:t>1</w:t>
        </w:r>
        <w:r w:rsidR="001B73B8">
          <w:rPr>
            <w:noProof/>
            <w:webHidden/>
          </w:rPr>
          <w:fldChar w:fldCharType="end"/>
        </w:r>
      </w:hyperlink>
    </w:p>
    <w:p w14:paraId="01C260AB" w14:textId="0997A18A" w:rsidR="001B73B8" w:rsidRDefault="006C5147">
      <w:pPr>
        <w:pStyle w:val="TOC1"/>
        <w:tabs>
          <w:tab w:val="left" w:pos="482"/>
          <w:tab w:val="right" w:leader="dot" w:pos="9622"/>
        </w:tabs>
        <w:rPr>
          <w:rFonts w:asciiTheme="minorHAnsi" w:eastAsiaTheme="minorEastAsia" w:hAnsiTheme="minorHAnsi" w:cstheme="minorBidi"/>
          <w:noProof/>
          <w:lang w:val="en-FI" w:eastAsia="en-GB"/>
        </w:rPr>
      </w:pPr>
      <w:hyperlink w:anchor="_Toc38811312" w:history="1">
        <w:r w:rsidR="001B73B8" w:rsidRPr="00C640E8">
          <w:rPr>
            <w:rStyle w:val="Hyperlink"/>
            <w:noProof/>
          </w:rPr>
          <w:t>II.</w:t>
        </w:r>
        <w:r w:rsidR="001B73B8">
          <w:rPr>
            <w:rFonts w:asciiTheme="minorHAnsi" w:eastAsiaTheme="minorEastAsia" w:hAnsiTheme="minorHAnsi" w:cstheme="minorBidi"/>
            <w:noProof/>
            <w:lang w:val="en-FI" w:eastAsia="en-GB"/>
          </w:rPr>
          <w:tab/>
        </w:r>
        <w:r w:rsidR="001B73B8" w:rsidRPr="00C640E8">
          <w:rPr>
            <w:rStyle w:val="Hyperlink"/>
            <w:noProof/>
          </w:rPr>
          <w:t>BACKGROUND</w:t>
        </w:r>
        <w:r w:rsidR="001B73B8">
          <w:rPr>
            <w:noProof/>
            <w:webHidden/>
          </w:rPr>
          <w:tab/>
        </w:r>
        <w:r w:rsidR="001B73B8">
          <w:rPr>
            <w:noProof/>
            <w:webHidden/>
          </w:rPr>
          <w:fldChar w:fldCharType="begin"/>
        </w:r>
        <w:r w:rsidR="001B73B8">
          <w:rPr>
            <w:noProof/>
            <w:webHidden/>
          </w:rPr>
          <w:instrText xml:space="preserve"> PAGEREF _Toc38811312 \h </w:instrText>
        </w:r>
        <w:r w:rsidR="001B73B8">
          <w:rPr>
            <w:noProof/>
            <w:webHidden/>
          </w:rPr>
        </w:r>
        <w:r w:rsidR="001B73B8">
          <w:rPr>
            <w:noProof/>
            <w:webHidden/>
          </w:rPr>
          <w:fldChar w:fldCharType="separate"/>
        </w:r>
        <w:r w:rsidR="004A4362">
          <w:rPr>
            <w:noProof/>
            <w:webHidden/>
          </w:rPr>
          <w:t>4</w:t>
        </w:r>
        <w:r w:rsidR="001B73B8">
          <w:rPr>
            <w:noProof/>
            <w:webHidden/>
          </w:rPr>
          <w:fldChar w:fldCharType="end"/>
        </w:r>
      </w:hyperlink>
    </w:p>
    <w:p w14:paraId="19033938" w14:textId="012AD427"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3" w:history="1">
        <w:r w:rsidR="001B73B8" w:rsidRPr="00C640E8">
          <w:rPr>
            <w:rStyle w:val="Hyperlink"/>
            <w:noProof/>
          </w:rPr>
          <w:t>2.1 Defining noise</w:t>
        </w:r>
        <w:r w:rsidR="001B73B8">
          <w:rPr>
            <w:noProof/>
            <w:webHidden/>
          </w:rPr>
          <w:tab/>
        </w:r>
        <w:r w:rsidR="001B73B8">
          <w:rPr>
            <w:noProof/>
            <w:webHidden/>
          </w:rPr>
          <w:fldChar w:fldCharType="begin"/>
        </w:r>
        <w:r w:rsidR="001B73B8">
          <w:rPr>
            <w:noProof/>
            <w:webHidden/>
          </w:rPr>
          <w:instrText xml:space="preserve"> PAGEREF _Toc38811313 \h </w:instrText>
        </w:r>
        <w:r w:rsidR="001B73B8">
          <w:rPr>
            <w:noProof/>
            <w:webHidden/>
          </w:rPr>
        </w:r>
        <w:r w:rsidR="001B73B8">
          <w:rPr>
            <w:noProof/>
            <w:webHidden/>
          </w:rPr>
          <w:fldChar w:fldCharType="separate"/>
        </w:r>
        <w:r w:rsidR="004A4362">
          <w:rPr>
            <w:noProof/>
            <w:webHidden/>
          </w:rPr>
          <w:t>4</w:t>
        </w:r>
        <w:r w:rsidR="001B73B8">
          <w:rPr>
            <w:noProof/>
            <w:webHidden/>
          </w:rPr>
          <w:fldChar w:fldCharType="end"/>
        </w:r>
      </w:hyperlink>
    </w:p>
    <w:p w14:paraId="2BB6DC8F" w14:textId="6724190D"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4" w:history="1">
        <w:r w:rsidR="001B73B8" w:rsidRPr="00C640E8">
          <w:rPr>
            <w:rStyle w:val="Hyperlink"/>
            <w:noProof/>
          </w:rPr>
          <w:t>2.2 Traffic noise and health</w:t>
        </w:r>
        <w:r w:rsidR="001B73B8">
          <w:rPr>
            <w:noProof/>
            <w:webHidden/>
          </w:rPr>
          <w:tab/>
        </w:r>
        <w:r w:rsidR="001B73B8">
          <w:rPr>
            <w:noProof/>
            <w:webHidden/>
          </w:rPr>
          <w:fldChar w:fldCharType="begin"/>
        </w:r>
        <w:r w:rsidR="001B73B8">
          <w:rPr>
            <w:noProof/>
            <w:webHidden/>
          </w:rPr>
          <w:instrText xml:space="preserve"> PAGEREF _Toc38811314 \h </w:instrText>
        </w:r>
        <w:r w:rsidR="001B73B8">
          <w:rPr>
            <w:noProof/>
            <w:webHidden/>
          </w:rPr>
        </w:r>
        <w:r w:rsidR="001B73B8">
          <w:rPr>
            <w:noProof/>
            <w:webHidden/>
          </w:rPr>
          <w:fldChar w:fldCharType="separate"/>
        </w:r>
        <w:r w:rsidR="004A4362">
          <w:rPr>
            <w:noProof/>
            <w:webHidden/>
          </w:rPr>
          <w:t>4</w:t>
        </w:r>
        <w:r w:rsidR="001B73B8">
          <w:rPr>
            <w:noProof/>
            <w:webHidden/>
          </w:rPr>
          <w:fldChar w:fldCharType="end"/>
        </w:r>
      </w:hyperlink>
    </w:p>
    <w:p w14:paraId="213821CF" w14:textId="6E6E36C1"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5" w:history="1">
        <w:r w:rsidR="001B73B8" w:rsidRPr="00C640E8">
          <w:rPr>
            <w:rStyle w:val="Hyperlink"/>
            <w:noProof/>
          </w:rPr>
          <w:t>2.3 Traffic noise modeling</w:t>
        </w:r>
        <w:r w:rsidR="001B73B8">
          <w:rPr>
            <w:noProof/>
            <w:webHidden/>
          </w:rPr>
          <w:tab/>
        </w:r>
        <w:r w:rsidR="001B73B8">
          <w:rPr>
            <w:noProof/>
            <w:webHidden/>
          </w:rPr>
          <w:fldChar w:fldCharType="begin"/>
        </w:r>
        <w:r w:rsidR="001B73B8">
          <w:rPr>
            <w:noProof/>
            <w:webHidden/>
          </w:rPr>
          <w:instrText xml:space="preserve"> PAGEREF _Toc38811315 \h </w:instrText>
        </w:r>
        <w:r w:rsidR="001B73B8">
          <w:rPr>
            <w:noProof/>
            <w:webHidden/>
          </w:rPr>
        </w:r>
        <w:r w:rsidR="001B73B8">
          <w:rPr>
            <w:noProof/>
            <w:webHidden/>
          </w:rPr>
          <w:fldChar w:fldCharType="separate"/>
        </w:r>
        <w:r w:rsidR="004A4362">
          <w:rPr>
            <w:noProof/>
            <w:webHidden/>
          </w:rPr>
          <w:t>6</w:t>
        </w:r>
        <w:r w:rsidR="001B73B8">
          <w:rPr>
            <w:noProof/>
            <w:webHidden/>
          </w:rPr>
          <w:fldChar w:fldCharType="end"/>
        </w:r>
      </w:hyperlink>
    </w:p>
    <w:p w14:paraId="0175BD19" w14:textId="0A7248D6"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6" w:history="1">
        <w:r w:rsidR="001B73B8" w:rsidRPr="00C640E8">
          <w:rPr>
            <w:rStyle w:val="Hyperlink"/>
            <w:noProof/>
          </w:rPr>
          <w:t>2.4 Active modes of transport in cities</w:t>
        </w:r>
        <w:r w:rsidR="001B73B8">
          <w:rPr>
            <w:noProof/>
            <w:webHidden/>
          </w:rPr>
          <w:tab/>
        </w:r>
        <w:r w:rsidR="001B73B8">
          <w:rPr>
            <w:noProof/>
            <w:webHidden/>
          </w:rPr>
          <w:fldChar w:fldCharType="begin"/>
        </w:r>
        <w:r w:rsidR="001B73B8">
          <w:rPr>
            <w:noProof/>
            <w:webHidden/>
          </w:rPr>
          <w:instrText xml:space="preserve"> PAGEREF _Toc38811316 \h </w:instrText>
        </w:r>
        <w:r w:rsidR="001B73B8">
          <w:rPr>
            <w:noProof/>
            <w:webHidden/>
          </w:rPr>
        </w:r>
        <w:r w:rsidR="001B73B8">
          <w:rPr>
            <w:noProof/>
            <w:webHidden/>
          </w:rPr>
          <w:fldChar w:fldCharType="separate"/>
        </w:r>
        <w:r w:rsidR="004A4362">
          <w:rPr>
            <w:noProof/>
            <w:webHidden/>
          </w:rPr>
          <w:t>7</w:t>
        </w:r>
        <w:r w:rsidR="001B73B8">
          <w:rPr>
            <w:noProof/>
            <w:webHidden/>
          </w:rPr>
          <w:fldChar w:fldCharType="end"/>
        </w:r>
      </w:hyperlink>
    </w:p>
    <w:p w14:paraId="1CE412B8" w14:textId="6CE35335"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7" w:history="1">
        <w:r w:rsidR="001B73B8" w:rsidRPr="00C640E8">
          <w:rPr>
            <w:rStyle w:val="Hyperlink"/>
            <w:noProof/>
          </w:rPr>
          <w:t>2.5 Concepts and approaches in assessing dynamic exposure</w:t>
        </w:r>
        <w:r w:rsidR="001B73B8">
          <w:rPr>
            <w:noProof/>
            <w:webHidden/>
          </w:rPr>
          <w:tab/>
        </w:r>
        <w:r w:rsidR="001B73B8">
          <w:rPr>
            <w:noProof/>
            <w:webHidden/>
          </w:rPr>
          <w:fldChar w:fldCharType="begin"/>
        </w:r>
        <w:r w:rsidR="001B73B8">
          <w:rPr>
            <w:noProof/>
            <w:webHidden/>
          </w:rPr>
          <w:instrText xml:space="preserve"> PAGEREF _Toc38811317 \h </w:instrText>
        </w:r>
        <w:r w:rsidR="001B73B8">
          <w:rPr>
            <w:noProof/>
            <w:webHidden/>
          </w:rPr>
        </w:r>
        <w:r w:rsidR="001B73B8">
          <w:rPr>
            <w:noProof/>
            <w:webHidden/>
          </w:rPr>
          <w:fldChar w:fldCharType="separate"/>
        </w:r>
        <w:r w:rsidR="004A4362">
          <w:rPr>
            <w:noProof/>
            <w:webHidden/>
          </w:rPr>
          <w:t>8</w:t>
        </w:r>
        <w:r w:rsidR="001B73B8">
          <w:rPr>
            <w:noProof/>
            <w:webHidden/>
          </w:rPr>
          <w:fldChar w:fldCharType="end"/>
        </w:r>
      </w:hyperlink>
    </w:p>
    <w:p w14:paraId="74AEDDE1" w14:textId="4CA4F94A"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8" w:history="1">
        <w:r w:rsidR="001B73B8" w:rsidRPr="00C640E8">
          <w:rPr>
            <w:rStyle w:val="Hyperlink"/>
            <w:noProof/>
          </w:rPr>
          <w:t>2.6 Graph theory and least cost path analysis</w:t>
        </w:r>
        <w:r w:rsidR="001B73B8">
          <w:rPr>
            <w:noProof/>
            <w:webHidden/>
          </w:rPr>
          <w:tab/>
        </w:r>
        <w:r w:rsidR="001B73B8">
          <w:rPr>
            <w:noProof/>
            <w:webHidden/>
          </w:rPr>
          <w:fldChar w:fldCharType="begin"/>
        </w:r>
        <w:r w:rsidR="001B73B8">
          <w:rPr>
            <w:noProof/>
            <w:webHidden/>
          </w:rPr>
          <w:instrText xml:space="preserve"> PAGEREF _Toc38811318 \h </w:instrText>
        </w:r>
        <w:r w:rsidR="001B73B8">
          <w:rPr>
            <w:noProof/>
            <w:webHidden/>
          </w:rPr>
        </w:r>
        <w:r w:rsidR="001B73B8">
          <w:rPr>
            <w:noProof/>
            <w:webHidden/>
          </w:rPr>
          <w:fldChar w:fldCharType="separate"/>
        </w:r>
        <w:r w:rsidR="004A4362">
          <w:rPr>
            <w:noProof/>
            <w:webHidden/>
          </w:rPr>
          <w:t>10</w:t>
        </w:r>
        <w:r w:rsidR="001B73B8">
          <w:rPr>
            <w:noProof/>
            <w:webHidden/>
          </w:rPr>
          <w:fldChar w:fldCharType="end"/>
        </w:r>
      </w:hyperlink>
    </w:p>
    <w:p w14:paraId="7382FF8D" w14:textId="403EE2BC"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19" w:history="1">
        <w:r w:rsidR="001B73B8" w:rsidRPr="00C640E8">
          <w:rPr>
            <w:rStyle w:val="Hyperlink"/>
            <w:noProof/>
          </w:rPr>
          <w:t>2.7 Exposure-based impedances in routing</w:t>
        </w:r>
        <w:r w:rsidR="001B73B8">
          <w:rPr>
            <w:noProof/>
            <w:webHidden/>
          </w:rPr>
          <w:tab/>
        </w:r>
        <w:r w:rsidR="001B73B8">
          <w:rPr>
            <w:noProof/>
            <w:webHidden/>
          </w:rPr>
          <w:fldChar w:fldCharType="begin"/>
        </w:r>
        <w:r w:rsidR="001B73B8">
          <w:rPr>
            <w:noProof/>
            <w:webHidden/>
          </w:rPr>
          <w:instrText xml:space="preserve"> PAGEREF _Toc38811319 \h </w:instrText>
        </w:r>
        <w:r w:rsidR="001B73B8">
          <w:rPr>
            <w:noProof/>
            <w:webHidden/>
          </w:rPr>
        </w:r>
        <w:r w:rsidR="001B73B8">
          <w:rPr>
            <w:noProof/>
            <w:webHidden/>
          </w:rPr>
          <w:fldChar w:fldCharType="separate"/>
        </w:r>
        <w:r w:rsidR="004A4362">
          <w:rPr>
            <w:noProof/>
            <w:webHidden/>
          </w:rPr>
          <w:t>12</w:t>
        </w:r>
        <w:r w:rsidR="001B73B8">
          <w:rPr>
            <w:noProof/>
            <w:webHidden/>
          </w:rPr>
          <w:fldChar w:fldCharType="end"/>
        </w:r>
      </w:hyperlink>
    </w:p>
    <w:p w14:paraId="0392C1BB" w14:textId="0A450557"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20" w:history="1">
        <w:r w:rsidR="001B73B8" w:rsidRPr="00C640E8">
          <w:rPr>
            <w:rStyle w:val="Hyperlink"/>
            <w:noProof/>
          </w:rPr>
          <w:t>2.8 Web GIS concepts and developments</w:t>
        </w:r>
        <w:r w:rsidR="001B73B8">
          <w:rPr>
            <w:noProof/>
            <w:webHidden/>
          </w:rPr>
          <w:tab/>
        </w:r>
        <w:r w:rsidR="001B73B8">
          <w:rPr>
            <w:noProof/>
            <w:webHidden/>
          </w:rPr>
          <w:fldChar w:fldCharType="begin"/>
        </w:r>
        <w:r w:rsidR="001B73B8">
          <w:rPr>
            <w:noProof/>
            <w:webHidden/>
          </w:rPr>
          <w:instrText xml:space="preserve"> PAGEREF _Toc38811320 \h </w:instrText>
        </w:r>
        <w:r w:rsidR="001B73B8">
          <w:rPr>
            <w:noProof/>
            <w:webHidden/>
          </w:rPr>
        </w:r>
        <w:r w:rsidR="001B73B8">
          <w:rPr>
            <w:noProof/>
            <w:webHidden/>
          </w:rPr>
          <w:fldChar w:fldCharType="separate"/>
        </w:r>
        <w:r w:rsidR="004A4362">
          <w:rPr>
            <w:noProof/>
            <w:webHidden/>
          </w:rPr>
          <w:t>14</w:t>
        </w:r>
        <w:r w:rsidR="001B73B8">
          <w:rPr>
            <w:noProof/>
            <w:webHidden/>
          </w:rPr>
          <w:fldChar w:fldCharType="end"/>
        </w:r>
      </w:hyperlink>
    </w:p>
    <w:p w14:paraId="301EE000" w14:textId="07987370" w:rsidR="001B73B8" w:rsidRDefault="006C5147">
      <w:pPr>
        <w:pStyle w:val="TOC1"/>
        <w:tabs>
          <w:tab w:val="left" w:pos="720"/>
          <w:tab w:val="right" w:leader="dot" w:pos="9622"/>
        </w:tabs>
        <w:rPr>
          <w:rFonts w:asciiTheme="minorHAnsi" w:eastAsiaTheme="minorEastAsia" w:hAnsiTheme="minorHAnsi" w:cstheme="minorBidi"/>
          <w:noProof/>
          <w:lang w:val="en-FI" w:eastAsia="en-GB"/>
        </w:rPr>
      </w:pPr>
      <w:hyperlink w:anchor="_Toc38811321" w:history="1">
        <w:r w:rsidR="001B73B8" w:rsidRPr="00C640E8">
          <w:rPr>
            <w:rStyle w:val="Hyperlink"/>
            <w:noProof/>
          </w:rPr>
          <w:t>III.</w:t>
        </w:r>
        <w:r w:rsidR="001B73B8">
          <w:rPr>
            <w:rFonts w:asciiTheme="minorHAnsi" w:eastAsiaTheme="minorEastAsia" w:hAnsiTheme="minorHAnsi" w:cstheme="minorBidi"/>
            <w:noProof/>
            <w:lang w:val="en-FI" w:eastAsia="en-GB"/>
          </w:rPr>
          <w:tab/>
        </w:r>
        <w:r w:rsidR="001B73B8" w:rsidRPr="00C640E8">
          <w:rPr>
            <w:rStyle w:val="Hyperlink"/>
            <w:noProof/>
          </w:rPr>
          <w:t>DATA &amp; METHODS</w:t>
        </w:r>
        <w:r w:rsidR="001B73B8">
          <w:rPr>
            <w:noProof/>
            <w:webHidden/>
          </w:rPr>
          <w:tab/>
        </w:r>
        <w:r w:rsidR="001B73B8">
          <w:rPr>
            <w:noProof/>
            <w:webHidden/>
          </w:rPr>
          <w:fldChar w:fldCharType="begin"/>
        </w:r>
        <w:r w:rsidR="001B73B8">
          <w:rPr>
            <w:noProof/>
            <w:webHidden/>
          </w:rPr>
          <w:instrText xml:space="preserve"> PAGEREF _Toc38811321 \h </w:instrText>
        </w:r>
        <w:r w:rsidR="001B73B8">
          <w:rPr>
            <w:noProof/>
            <w:webHidden/>
          </w:rPr>
        </w:r>
        <w:r w:rsidR="001B73B8">
          <w:rPr>
            <w:noProof/>
            <w:webHidden/>
          </w:rPr>
          <w:fldChar w:fldCharType="separate"/>
        </w:r>
        <w:r w:rsidR="004A4362">
          <w:rPr>
            <w:noProof/>
            <w:webHidden/>
          </w:rPr>
          <w:t>18</w:t>
        </w:r>
        <w:r w:rsidR="001B73B8">
          <w:rPr>
            <w:noProof/>
            <w:webHidden/>
          </w:rPr>
          <w:fldChar w:fldCharType="end"/>
        </w:r>
      </w:hyperlink>
    </w:p>
    <w:p w14:paraId="2B843B44" w14:textId="28B01291"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22" w:history="1">
        <w:r w:rsidR="001B73B8" w:rsidRPr="00C640E8">
          <w:rPr>
            <w:rStyle w:val="Hyperlink"/>
            <w:noProof/>
          </w:rPr>
          <w:t>3.1 Overview of the methods</w:t>
        </w:r>
        <w:r w:rsidR="001B73B8">
          <w:rPr>
            <w:noProof/>
            <w:webHidden/>
          </w:rPr>
          <w:tab/>
        </w:r>
        <w:r w:rsidR="001B73B8">
          <w:rPr>
            <w:noProof/>
            <w:webHidden/>
          </w:rPr>
          <w:fldChar w:fldCharType="begin"/>
        </w:r>
        <w:r w:rsidR="001B73B8">
          <w:rPr>
            <w:noProof/>
            <w:webHidden/>
          </w:rPr>
          <w:instrText xml:space="preserve"> PAGEREF _Toc38811322 \h </w:instrText>
        </w:r>
        <w:r w:rsidR="001B73B8">
          <w:rPr>
            <w:noProof/>
            <w:webHidden/>
          </w:rPr>
        </w:r>
        <w:r w:rsidR="001B73B8">
          <w:rPr>
            <w:noProof/>
            <w:webHidden/>
          </w:rPr>
          <w:fldChar w:fldCharType="separate"/>
        </w:r>
        <w:r w:rsidR="004A4362">
          <w:rPr>
            <w:noProof/>
            <w:webHidden/>
          </w:rPr>
          <w:t>18</w:t>
        </w:r>
        <w:r w:rsidR="001B73B8">
          <w:rPr>
            <w:noProof/>
            <w:webHidden/>
          </w:rPr>
          <w:fldChar w:fldCharType="end"/>
        </w:r>
      </w:hyperlink>
    </w:p>
    <w:p w14:paraId="0AE25C53" w14:textId="72032FBB"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23" w:history="1">
        <w:r w:rsidR="001B73B8" w:rsidRPr="00C640E8">
          <w:rPr>
            <w:rStyle w:val="Hyperlink"/>
            <w:noProof/>
          </w:rPr>
          <w:t>3.2 Study area</w:t>
        </w:r>
        <w:r w:rsidR="001B73B8">
          <w:rPr>
            <w:noProof/>
            <w:webHidden/>
          </w:rPr>
          <w:tab/>
        </w:r>
        <w:r w:rsidR="001B73B8">
          <w:rPr>
            <w:noProof/>
            <w:webHidden/>
          </w:rPr>
          <w:fldChar w:fldCharType="begin"/>
        </w:r>
        <w:r w:rsidR="001B73B8">
          <w:rPr>
            <w:noProof/>
            <w:webHidden/>
          </w:rPr>
          <w:instrText xml:space="preserve"> PAGEREF _Toc38811323 \h </w:instrText>
        </w:r>
        <w:r w:rsidR="001B73B8">
          <w:rPr>
            <w:noProof/>
            <w:webHidden/>
          </w:rPr>
        </w:r>
        <w:r w:rsidR="001B73B8">
          <w:rPr>
            <w:noProof/>
            <w:webHidden/>
          </w:rPr>
          <w:fldChar w:fldCharType="separate"/>
        </w:r>
        <w:r w:rsidR="004A4362">
          <w:rPr>
            <w:noProof/>
            <w:webHidden/>
          </w:rPr>
          <w:t>18</w:t>
        </w:r>
        <w:r w:rsidR="001B73B8">
          <w:rPr>
            <w:noProof/>
            <w:webHidden/>
          </w:rPr>
          <w:fldChar w:fldCharType="end"/>
        </w:r>
      </w:hyperlink>
    </w:p>
    <w:p w14:paraId="28FC8D9B" w14:textId="7EC568D2"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24" w:history="1">
        <w:r w:rsidR="001B73B8" w:rsidRPr="00C640E8">
          <w:rPr>
            <w:rStyle w:val="Hyperlink"/>
            <w:noProof/>
          </w:rPr>
          <w:t>3.3 Data</w:t>
        </w:r>
        <w:r w:rsidR="001B73B8">
          <w:rPr>
            <w:noProof/>
            <w:webHidden/>
          </w:rPr>
          <w:tab/>
        </w:r>
        <w:r w:rsidR="001B73B8">
          <w:rPr>
            <w:noProof/>
            <w:webHidden/>
          </w:rPr>
          <w:fldChar w:fldCharType="begin"/>
        </w:r>
        <w:r w:rsidR="001B73B8">
          <w:rPr>
            <w:noProof/>
            <w:webHidden/>
          </w:rPr>
          <w:instrText xml:space="preserve"> PAGEREF _Toc38811324 \h </w:instrText>
        </w:r>
        <w:r w:rsidR="001B73B8">
          <w:rPr>
            <w:noProof/>
            <w:webHidden/>
          </w:rPr>
        </w:r>
        <w:r w:rsidR="001B73B8">
          <w:rPr>
            <w:noProof/>
            <w:webHidden/>
          </w:rPr>
          <w:fldChar w:fldCharType="separate"/>
        </w:r>
        <w:r w:rsidR="004A4362">
          <w:rPr>
            <w:noProof/>
            <w:webHidden/>
          </w:rPr>
          <w:t>19</w:t>
        </w:r>
        <w:r w:rsidR="001B73B8">
          <w:rPr>
            <w:noProof/>
            <w:webHidden/>
          </w:rPr>
          <w:fldChar w:fldCharType="end"/>
        </w:r>
      </w:hyperlink>
    </w:p>
    <w:p w14:paraId="7BD148A6" w14:textId="72AA35D8"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25" w:history="1">
        <w:r w:rsidR="001B73B8" w:rsidRPr="00C640E8">
          <w:rPr>
            <w:rStyle w:val="Hyperlink"/>
            <w:noProof/>
          </w:rPr>
          <w:t>3.3.1 Modelled traffic noise data</w:t>
        </w:r>
        <w:r w:rsidR="001B73B8">
          <w:rPr>
            <w:noProof/>
            <w:webHidden/>
          </w:rPr>
          <w:tab/>
        </w:r>
        <w:r w:rsidR="001B73B8">
          <w:rPr>
            <w:noProof/>
            <w:webHidden/>
          </w:rPr>
          <w:fldChar w:fldCharType="begin"/>
        </w:r>
        <w:r w:rsidR="001B73B8">
          <w:rPr>
            <w:noProof/>
            <w:webHidden/>
          </w:rPr>
          <w:instrText xml:space="preserve"> PAGEREF _Toc38811325 \h </w:instrText>
        </w:r>
        <w:r w:rsidR="001B73B8">
          <w:rPr>
            <w:noProof/>
            <w:webHidden/>
          </w:rPr>
        </w:r>
        <w:r w:rsidR="001B73B8">
          <w:rPr>
            <w:noProof/>
            <w:webHidden/>
          </w:rPr>
          <w:fldChar w:fldCharType="separate"/>
        </w:r>
        <w:r w:rsidR="004A4362">
          <w:rPr>
            <w:noProof/>
            <w:webHidden/>
          </w:rPr>
          <w:t>20</w:t>
        </w:r>
        <w:r w:rsidR="001B73B8">
          <w:rPr>
            <w:noProof/>
            <w:webHidden/>
          </w:rPr>
          <w:fldChar w:fldCharType="end"/>
        </w:r>
      </w:hyperlink>
    </w:p>
    <w:p w14:paraId="26DD043D" w14:textId="72F5943F"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26" w:history="1">
        <w:r w:rsidR="001B73B8" w:rsidRPr="00C640E8">
          <w:rPr>
            <w:rStyle w:val="Hyperlink"/>
            <w:noProof/>
          </w:rPr>
          <w:t>3.3.2 OpenStreetMap data</w:t>
        </w:r>
        <w:r w:rsidR="001B73B8">
          <w:rPr>
            <w:noProof/>
            <w:webHidden/>
          </w:rPr>
          <w:tab/>
        </w:r>
        <w:r w:rsidR="001B73B8">
          <w:rPr>
            <w:noProof/>
            <w:webHidden/>
          </w:rPr>
          <w:fldChar w:fldCharType="begin"/>
        </w:r>
        <w:r w:rsidR="001B73B8">
          <w:rPr>
            <w:noProof/>
            <w:webHidden/>
          </w:rPr>
          <w:instrText xml:space="preserve"> PAGEREF _Toc38811326 \h </w:instrText>
        </w:r>
        <w:r w:rsidR="001B73B8">
          <w:rPr>
            <w:noProof/>
            <w:webHidden/>
          </w:rPr>
        </w:r>
        <w:r w:rsidR="001B73B8">
          <w:rPr>
            <w:noProof/>
            <w:webHidden/>
          </w:rPr>
          <w:fldChar w:fldCharType="separate"/>
        </w:r>
        <w:r w:rsidR="004A4362">
          <w:rPr>
            <w:noProof/>
            <w:webHidden/>
          </w:rPr>
          <w:t>25</w:t>
        </w:r>
        <w:r w:rsidR="001B73B8">
          <w:rPr>
            <w:noProof/>
            <w:webHidden/>
          </w:rPr>
          <w:fldChar w:fldCharType="end"/>
        </w:r>
      </w:hyperlink>
    </w:p>
    <w:p w14:paraId="07F85C6C" w14:textId="40720ECD"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27" w:history="1">
        <w:r w:rsidR="001B73B8" w:rsidRPr="00C640E8">
          <w:rPr>
            <w:rStyle w:val="Hyperlink"/>
            <w:noProof/>
          </w:rPr>
          <w:t>3.3.3 Register based origin-destination (OD) commuting data</w:t>
        </w:r>
        <w:r w:rsidR="001B73B8">
          <w:rPr>
            <w:noProof/>
            <w:webHidden/>
          </w:rPr>
          <w:tab/>
        </w:r>
        <w:r w:rsidR="001B73B8">
          <w:rPr>
            <w:noProof/>
            <w:webHidden/>
          </w:rPr>
          <w:fldChar w:fldCharType="begin"/>
        </w:r>
        <w:r w:rsidR="001B73B8">
          <w:rPr>
            <w:noProof/>
            <w:webHidden/>
          </w:rPr>
          <w:instrText xml:space="preserve"> PAGEREF _Toc38811327 \h </w:instrText>
        </w:r>
        <w:r w:rsidR="001B73B8">
          <w:rPr>
            <w:noProof/>
            <w:webHidden/>
          </w:rPr>
        </w:r>
        <w:r w:rsidR="001B73B8">
          <w:rPr>
            <w:noProof/>
            <w:webHidden/>
          </w:rPr>
          <w:fldChar w:fldCharType="separate"/>
        </w:r>
        <w:r w:rsidR="004A4362">
          <w:rPr>
            <w:noProof/>
            <w:webHidden/>
          </w:rPr>
          <w:t>26</w:t>
        </w:r>
        <w:r w:rsidR="001B73B8">
          <w:rPr>
            <w:noProof/>
            <w:webHidden/>
          </w:rPr>
          <w:fldChar w:fldCharType="end"/>
        </w:r>
      </w:hyperlink>
    </w:p>
    <w:p w14:paraId="5DFE60EB" w14:textId="2FAD0B8F"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28" w:history="1">
        <w:r w:rsidR="001B73B8" w:rsidRPr="00C640E8">
          <w:rPr>
            <w:rStyle w:val="Hyperlink"/>
            <w:noProof/>
          </w:rPr>
          <w:t>3.3.4 Online routing service of the local public transport authority</w:t>
        </w:r>
        <w:r w:rsidR="001B73B8">
          <w:rPr>
            <w:noProof/>
            <w:webHidden/>
          </w:rPr>
          <w:tab/>
        </w:r>
        <w:r w:rsidR="001B73B8">
          <w:rPr>
            <w:noProof/>
            <w:webHidden/>
          </w:rPr>
          <w:fldChar w:fldCharType="begin"/>
        </w:r>
        <w:r w:rsidR="001B73B8">
          <w:rPr>
            <w:noProof/>
            <w:webHidden/>
          </w:rPr>
          <w:instrText xml:space="preserve"> PAGEREF _Toc38811328 \h </w:instrText>
        </w:r>
        <w:r w:rsidR="001B73B8">
          <w:rPr>
            <w:noProof/>
            <w:webHidden/>
          </w:rPr>
        </w:r>
        <w:r w:rsidR="001B73B8">
          <w:rPr>
            <w:noProof/>
            <w:webHidden/>
          </w:rPr>
          <w:fldChar w:fldCharType="separate"/>
        </w:r>
        <w:r w:rsidR="004A4362">
          <w:rPr>
            <w:noProof/>
            <w:webHidden/>
          </w:rPr>
          <w:t>27</w:t>
        </w:r>
        <w:r w:rsidR="001B73B8">
          <w:rPr>
            <w:noProof/>
            <w:webHidden/>
          </w:rPr>
          <w:fldChar w:fldCharType="end"/>
        </w:r>
      </w:hyperlink>
    </w:p>
    <w:p w14:paraId="02D8EE5E" w14:textId="6E097463"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29" w:history="1">
        <w:r w:rsidR="001B73B8" w:rsidRPr="00C640E8">
          <w:rPr>
            <w:rStyle w:val="Hyperlink"/>
            <w:noProof/>
          </w:rPr>
          <w:t>3.4 Technical framework and architecture</w:t>
        </w:r>
        <w:r w:rsidR="001B73B8">
          <w:rPr>
            <w:noProof/>
            <w:webHidden/>
          </w:rPr>
          <w:tab/>
        </w:r>
        <w:r w:rsidR="001B73B8">
          <w:rPr>
            <w:noProof/>
            <w:webHidden/>
          </w:rPr>
          <w:fldChar w:fldCharType="begin"/>
        </w:r>
        <w:r w:rsidR="001B73B8">
          <w:rPr>
            <w:noProof/>
            <w:webHidden/>
          </w:rPr>
          <w:instrText xml:space="preserve"> PAGEREF _Toc38811329 \h </w:instrText>
        </w:r>
        <w:r w:rsidR="001B73B8">
          <w:rPr>
            <w:noProof/>
            <w:webHidden/>
          </w:rPr>
        </w:r>
        <w:r w:rsidR="001B73B8">
          <w:rPr>
            <w:noProof/>
            <w:webHidden/>
          </w:rPr>
          <w:fldChar w:fldCharType="separate"/>
        </w:r>
        <w:r w:rsidR="004A4362">
          <w:rPr>
            <w:noProof/>
            <w:webHidden/>
          </w:rPr>
          <w:t>27</w:t>
        </w:r>
        <w:r w:rsidR="001B73B8">
          <w:rPr>
            <w:noProof/>
            <w:webHidden/>
          </w:rPr>
          <w:fldChar w:fldCharType="end"/>
        </w:r>
      </w:hyperlink>
    </w:p>
    <w:p w14:paraId="573D3B34" w14:textId="7E04C368"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30" w:history="1">
        <w:r w:rsidR="001B73B8" w:rsidRPr="00C640E8">
          <w:rPr>
            <w:rStyle w:val="Hyperlink"/>
            <w:noProof/>
          </w:rPr>
          <w:t>3.5 Quiet path routing method</w:t>
        </w:r>
        <w:r w:rsidR="001B73B8">
          <w:rPr>
            <w:noProof/>
            <w:webHidden/>
          </w:rPr>
          <w:tab/>
        </w:r>
        <w:r w:rsidR="001B73B8">
          <w:rPr>
            <w:noProof/>
            <w:webHidden/>
          </w:rPr>
          <w:fldChar w:fldCharType="begin"/>
        </w:r>
        <w:r w:rsidR="001B73B8">
          <w:rPr>
            <w:noProof/>
            <w:webHidden/>
          </w:rPr>
          <w:instrText xml:space="preserve"> PAGEREF _Toc38811330 \h </w:instrText>
        </w:r>
        <w:r w:rsidR="001B73B8">
          <w:rPr>
            <w:noProof/>
            <w:webHidden/>
          </w:rPr>
        </w:r>
        <w:r w:rsidR="001B73B8">
          <w:rPr>
            <w:noProof/>
            <w:webHidden/>
          </w:rPr>
          <w:fldChar w:fldCharType="separate"/>
        </w:r>
        <w:r w:rsidR="004A4362">
          <w:rPr>
            <w:noProof/>
            <w:webHidden/>
          </w:rPr>
          <w:t>28</w:t>
        </w:r>
        <w:r w:rsidR="001B73B8">
          <w:rPr>
            <w:noProof/>
            <w:webHidden/>
          </w:rPr>
          <w:fldChar w:fldCharType="end"/>
        </w:r>
      </w:hyperlink>
    </w:p>
    <w:p w14:paraId="6315166D" w14:textId="22087818"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1" w:history="1">
        <w:r w:rsidR="001B73B8" w:rsidRPr="00C640E8">
          <w:rPr>
            <w:rStyle w:val="Hyperlink"/>
            <w:noProof/>
          </w:rPr>
          <w:t>3.5.1 Network acquisition and manipulation</w:t>
        </w:r>
        <w:r w:rsidR="001B73B8">
          <w:rPr>
            <w:noProof/>
            <w:webHidden/>
          </w:rPr>
          <w:tab/>
        </w:r>
        <w:r w:rsidR="001B73B8">
          <w:rPr>
            <w:noProof/>
            <w:webHidden/>
          </w:rPr>
          <w:fldChar w:fldCharType="begin"/>
        </w:r>
        <w:r w:rsidR="001B73B8">
          <w:rPr>
            <w:noProof/>
            <w:webHidden/>
          </w:rPr>
          <w:instrText xml:space="preserve"> PAGEREF _Toc38811331 \h </w:instrText>
        </w:r>
        <w:r w:rsidR="001B73B8">
          <w:rPr>
            <w:noProof/>
            <w:webHidden/>
          </w:rPr>
        </w:r>
        <w:r w:rsidR="001B73B8">
          <w:rPr>
            <w:noProof/>
            <w:webHidden/>
          </w:rPr>
          <w:fldChar w:fldCharType="separate"/>
        </w:r>
        <w:r w:rsidR="004A4362">
          <w:rPr>
            <w:noProof/>
            <w:webHidden/>
          </w:rPr>
          <w:t>29</w:t>
        </w:r>
        <w:r w:rsidR="001B73B8">
          <w:rPr>
            <w:noProof/>
            <w:webHidden/>
          </w:rPr>
          <w:fldChar w:fldCharType="end"/>
        </w:r>
      </w:hyperlink>
    </w:p>
    <w:p w14:paraId="3B0A50F4" w14:textId="5ECDA995"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2" w:history="1">
        <w:r w:rsidR="001B73B8" w:rsidRPr="00C640E8">
          <w:rPr>
            <w:rStyle w:val="Hyperlink"/>
            <w:noProof/>
          </w:rPr>
          <w:t>3.5.2 Environmental impedance function</w:t>
        </w:r>
        <w:r w:rsidR="001B73B8">
          <w:rPr>
            <w:noProof/>
            <w:webHidden/>
          </w:rPr>
          <w:tab/>
        </w:r>
        <w:r w:rsidR="001B73B8">
          <w:rPr>
            <w:noProof/>
            <w:webHidden/>
          </w:rPr>
          <w:fldChar w:fldCharType="begin"/>
        </w:r>
        <w:r w:rsidR="001B73B8">
          <w:rPr>
            <w:noProof/>
            <w:webHidden/>
          </w:rPr>
          <w:instrText xml:space="preserve"> PAGEREF _Toc38811332 \h </w:instrText>
        </w:r>
        <w:r w:rsidR="001B73B8">
          <w:rPr>
            <w:noProof/>
            <w:webHidden/>
          </w:rPr>
        </w:r>
        <w:r w:rsidR="001B73B8">
          <w:rPr>
            <w:noProof/>
            <w:webHidden/>
          </w:rPr>
          <w:fldChar w:fldCharType="separate"/>
        </w:r>
        <w:r w:rsidR="004A4362">
          <w:rPr>
            <w:noProof/>
            <w:webHidden/>
          </w:rPr>
          <w:t>31</w:t>
        </w:r>
        <w:r w:rsidR="001B73B8">
          <w:rPr>
            <w:noProof/>
            <w:webHidden/>
          </w:rPr>
          <w:fldChar w:fldCharType="end"/>
        </w:r>
      </w:hyperlink>
    </w:p>
    <w:p w14:paraId="15D07610" w14:textId="0CF159BE"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3" w:history="1">
        <w:r w:rsidR="001B73B8" w:rsidRPr="00C640E8">
          <w:rPr>
            <w:rStyle w:val="Hyperlink"/>
            <w:noProof/>
          </w:rPr>
          <w:t>3.5.3 Quiet path routing application</w:t>
        </w:r>
        <w:r w:rsidR="001B73B8">
          <w:rPr>
            <w:noProof/>
            <w:webHidden/>
          </w:rPr>
          <w:tab/>
        </w:r>
        <w:r w:rsidR="001B73B8">
          <w:rPr>
            <w:noProof/>
            <w:webHidden/>
          </w:rPr>
          <w:fldChar w:fldCharType="begin"/>
        </w:r>
        <w:r w:rsidR="001B73B8">
          <w:rPr>
            <w:noProof/>
            <w:webHidden/>
          </w:rPr>
          <w:instrText xml:space="preserve"> PAGEREF _Toc38811333 \h </w:instrText>
        </w:r>
        <w:r w:rsidR="001B73B8">
          <w:rPr>
            <w:noProof/>
            <w:webHidden/>
          </w:rPr>
        </w:r>
        <w:r w:rsidR="001B73B8">
          <w:rPr>
            <w:noProof/>
            <w:webHidden/>
          </w:rPr>
          <w:fldChar w:fldCharType="separate"/>
        </w:r>
        <w:r w:rsidR="004A4362">
          <w:rPr>
            <w:noProof/>
            <w:webHidden/>
          </w:rPr>
          <w:t>34</w:t>
        </w:r>
        <w:r w:rsidR="001B73B8">
          <w:rPr>
            <w:noProof/>
            <w:webHidden/>
          </w:rPr>
          <w:fldChar w:fldCharType="end"/>
        </w:r>
      </w:hyperlink>
    </w:p>
    <w:p w14:paraId="794DF9FC" w14:textId="54CDFD4D"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4" w:history="1">
        <w:r w:rsidR="001B73B8" w:rsidRPr="00C640E8">
          <w:rPr>
            <w:rStyle w:val="Hyperlink"/>
            <w:noProof/>
          </w:rPr>
          <w:t>3.5.4 Noise exposure assessment of short and quiet paths</w:t>
        </w:r>
        <w:r w:rsidR="001B73B8">
          <w:rPr>
            <w:noProof/>
            <w:webHidden/>
          </w:rPr>
          <w:tab/>
        </w:r>
        <w:r w:rsidR="001B73B8">
          <w:rPr>
            <w:noProof/>
            <w:webHidden/>
          </w:rPr>
          <w:fldChar w:fldCharType="begin"/>
        </w:r>
        <w:r w:rsidR="001B73B8">
          <w:rPr>
            <w:noProof/>
            <w:webHidden/>
          </w:rPr>
          <w:instrText xml:space="preserve"> PAGEREF _Toc38811334 \h </w:instrText>
        </w:r>
        <w:r w:rsidR="001B73B8">
          <w:rPr>
            <w:noProof/>
            <w:webHidden/>
          </w:rPr>
        </w:r>
        <w:r w:rsidR="001B73B8">
          <w:rPr>
            <w:noProof/>
            <w:webHidden/>
          </w:rPr>
          <w:fldChar w:fldCharType="separate"/>
        </w:r>
        <w:r w:rsidR="004A4362">
          <w:rPr>
            <w:noProof/>
            <w:webHidden/>
          </w:rPr>
          <w:t>37</w:t>
        </w:r>
        <w:r w:rsidR="001B73B8">
          <w:rPr>
            <w:noProof/>
            <w:webHidden/>
          </w:rPr>
          <w:fldChar w:fldCharType="end"/>
        </w:r>
      </w:hyperlink>
    </w:p>
    <w:p w14:paraId="3F7C1EE6" w14:textId="7ECB72E5"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35" w:history="1">
        <w:r w:rsidR="001B73B8" w:rsidRPr="00C640E8">
          <w:rPr>
            <w:rStyle w:val="Hyperlink"/>
            <w:noProof/>
          </w:rPr>
          <w:t>3.6 Web-based quiet path route planner</w:t>
        </w:r>
        <w:r w:rsidR="001B73B8">
          <w:rPr>
            <w:noProof/>
            <w:webHidden/>
          </w:rPr>
          <w:tab/>
        </w:r>
        <w:r w:rsidR="001B73B8">
          <w:rPr>
            <w:noProof/>
            <w:webHidden/>
          </w:rPr>
          <w:fldChar w:fldCharType="begin"/>
        </w:r>
        <w:r w:rsidR="001B73B8">
          <w:rPr>
            <w:noProof/>
            <w:webHidden/>
          </w:rPr>
          <w:instrText xml:space="preserve"> PAGEREF _Toc38811335 \h </w:instrText>
        </w:r>
        <w:r w:rsidR="001B73B8">
          <w:rPr>
            <w:noProof/>
            <w:webHidden/>
          </w:rPr>
        </w:r>
        <w:r w:rsidR="001B73B8">
          <w:rPr>
            <w:noProof/>
            <w:webHidden/>
          </w:rPr>
          <w:fldChar w:fldCharType="separate"/>
        </w:r>
        <w:r w:rsidR="004A4362">
          <w:rPr>
            <w:noProof/>
            <w:webHidden/>
          </w:rPr>
          <w:t>39</w:t>
        </w:r>
        <w:r w:rsidR="001B73B8">
          <w:rPr>
            <w:noProof/>
            <w:webHidden/>
          </w:rPr>
          <w:fldChar w:fldCharType="end"/>
        </w:r>
      </w:hyperlink>
    </w:p>
    <w:p w14:paraId="17BA3C31" w14:textId="4EA6758B"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36" w:history="1">
        <w:r w:rsidR="001B73B8" w:rsidRPr="00C640E8">
          <w:rPr>
            <w:rStyle w:val="Hyperlink"/>
            <w:noProof/>
          </w:rPr>
          <w:t>3.7 Case study: pedestrians’ exposure to traffic noise in Helsinki</w:t>
        </w:r>
        <w:r w:rsidR="001B73B8">
          <w:rPr>
            <w:noProof/>
            <w:webHidden/>
          </w:rPr>
          <w:tab/>
        </w:r>
        <w:r w:rsidR="001B73B8">
          <w:rPr>
            <w:noProof/>
            <w:webHidden/>
          </w:rPr>
          <w:fldChar w:fldCharType="begin"/>
        </w:r>
        <w:r w:rsidR="001B73B8">
          <w:rPr>
            <w:noProof/>
            <w:webHidden/>
          </w:rPr>
          <w:instrText xml:space="preserve"> PAGEREF _Toc38811336 \h </w:instrText>
        </w:r>
        <w:r w:rsidR="001B73B8">
          <w:rPr>
            <w:noProof/>
            <w:webHidden/>
          </w:rPr>
        </w:r>
        <w:r w:rsidR="001B73B8">
          <w:rPr>
            <w:noProof/>
            <w:webHidden/>
          </w:rPr>
          <w:fldChar w:fldCharType="separate"/>
        </w:r>
        <w:r w:rsidR="004A4362">
          <w:rPr>
            <w:noProof/>
            <w:webHidden/>
          </w:rPr>
          <w:t>41</w:t>
        </w:r>
        <w:r w:rsidR="001B73B8">
          <w:rPr>
            <w:noProof/>
            <w:webHidden/>
          </w:rPr>
          <w:fldChar w:fldCharType="end"/>
        </w:r>
      </w:hyperlink>
    </w:p>
    <w:p w14:paraId="5EA3E716" w14:textId="67705A13"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7" w:history="1">
        <w:r w:rsidR="001B73B8" w:rsidRPr="00C640E8">
          <w:rPr>
            <w:rStyle w:val="Hyperlink"/>
            <w:noProof/>
          </w:rPr>
          <w:t>3.7.1 Overview of the analysis</w:t>
        </w:r>
        <w:r w:rsidR="001B73B8">
          <w:rPr>
            <w:noProof/>
            <w:webHidden/>
          </w:rPr>
          <w:tab/>
        </w:r>
        <w:r w:rsidR="001B73B8">
          <w:rPr>
            <w:noProof/>
            <w:webHidden/>
          </w:rPr>
          <w:fldChar w:fldCharType="begin"/>
        </w:r>
        <w:r w:rsidR="001B73B8">
          <w:rPr>
            <w:noProof/>
            <w:webHidden/>
          </w:rPr>
          <w:instrText xml:space="preserve"> PAGEREF _Toc38811337 \h </w:instrText>
        </w:r>
        <w:r w:rsidR="001B73B8">
          <w:rPr>
            <w:noProof/>
            <w:webHidden/>
          </w:rPr>
        </w:r>
        <w:r w:rsidR="001B73B8">
          <w:rPr>
            <w:noProof/>
            <w:webHidden/>
          </w:rPr>
          <w:fldChar w:fldCharType="separate"/>
        </w:r>
        <w:r w:rsidR="004A4362">
          <w:rPr>
            <w:noProof/>
            <w:webHidden/>
          </w:rPr>
          <w:t>41</w:t>
        </w:r>
        <w:r w:rsidR="001B73B8">
          <w:rPr>
            <w:noProof/>
            <w:webHidden/>
          </w:rPr>
          <w:fldChar w:fldCharType="end"/>
        </w:r>
      </w:hyperlink>
    </w:p>
    <w:p w14:paraId="50E5152D" w14:textId="16C8DDFB"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8" w:history="1">
        <w:r w:rsidR="001B73B8" w:rsidRPr="00C640E8">
          <w:rPr>
            <w:rStyle w:val="Hyperlink"/>
            <w:noProof/>
          </w:rPr>
          <w:t>3.7.2 Estimating local walking routes by PT commutes</w:t>
        </w:r>
        <w:r w:rsidR="001B73B8">
          <w:rPr>
            <w:noProof/>
            <w:webHidden/>
          </w:rPr>
          <w:tab/>
        </w:r>
        <w:r w:rsidR="001B73B8">
          <w:rPr>
            <w:noProof/>
            <w:webHidden/>
          </w:rPr>
          <w:fldChar w:fldCharType="begin"/>
        </w:r>
        <w:r w:rsidR="001B73B8">
          <w:rPr>
            <w:noProof/>
            <w:webHidden/>
          </w:rPr>
          <w:instrText xml:space="preserve"> PAGEREF _Toc38811338 \h </w:instrText>
        </w:r>
        <w:r w:rsidR="001B73B8">
          <w:rPr>
            <w:noProof/>
            <w:webHidden/>
          </w:rPr>
        </w:r>
        <w:r w:rsidR="001B73B8">
          <w:rPr>
            <w:noProof/>
            <w:webHidden/>
          </w:rPr>
          <w:fldChar w:fldCharType="separate"/>
        </w:r>
        <w:r w:rsidR="004A4362">
          <w:rPr>
            <w:noProof/>
            <w:webHidden/>
          </w:rPr>
          <w:t>44</w:t>
        </w:r>
        <w:r w:rsidR="001B73B8">
          <w:rPr>
            <w:noProof/>
            <w:webHidden/>
          </w:rPr>
          <w:fldChar w:fldCharType="end"/>
        </w:r>
      </w:hyperlink>
    </w:p>
    <w:p w14:paraId="7F6A458C" w14:textId="0514E69D"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39" w:history="1">
        <w:r w:rsidR="001B73B8" w:rsidRPr="00C640E8">
          <w:rPr>
            <w:rStyle w:val="Hyperlink"/>
            <w:noProof/>
          </w:rPr>
          <w:t>3.7.3 Least cost path calculations: short and quiet paths</w:t>
        </w:r>
        <w:r w:rsidR="001B73B8">
          <w:rPr>
            <w:noProof/>
            <w:webHidden/>
          </w:rPr>
          <w:tab/>
        </w:r>
        <w:r w:rsidR="001B73B8">
          <w:rPr>
            <w:noProof/>
            <w:webHidden/>
          </w:rPr>
          <w:fldChar w:fldCharType="begin"/>
        </w:r>
        <w:r w:rsidR="001B73B8">
          <w:rPr>
            <w:noProof/>
            <w:webHidden/>
          </w:rPr>
          <w:instrText xml:space="preserve"> PAGEREF _Toc38811339 \h </w:instrText>
        </w:r>
        <w:r w:rsidR="001B73B8">
          <w:rPr>
            <w:noProof/>
            <w:webHidden/>
          </w:rPr>
        </w:r>
        <w:r w:rsidR="001B73B8">
          <w:rPr>
            <w:noProof/>
            <w:webHidden/>
          </w:rPr>
          <w:fldChar w:fldCharType="separate"/>
        </w:r>
        <w:r w:rsidR="004A4362">
          <w:rPr>
            <w:noProof/>
            <w:webHidden/>
          </w:rPr>
          <w:t>49</w:t>
        </w:r>
        <w:r w:rsidR="001B73B8">
          <w:rPr>
            <w:noProof/>
            <w:webHidden/>
          </w:rPr>
          <w:fldChar w:fldCharType="end"/>
        </w:r>
      </w:hyperlink>
    </w:p>
    <w:p w14:paraId="2AFB02C6" w14:textId="5F74E03B"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40" w:history="1">
        <w:r w:rsidR="001B73B8" w:rsidRPr="00C640E8">
          <w:rPr>
            <w:rStyle w:val="Hyperlink"/>
            <w:noProof/>
          </w:rPr>
          <w:t>3.7.4 Assessment of dynamic exposure to traffic noise</w:t>
        </w:r>
        <w:r w:rsidR="001B73B8">
          <w:rPr>
            <w:noProof/>
            <w:webHidden/>
          </w:rPr>
          <w:tab/>
        </w:r>
        <w:r w:rsidR="001B73B8">
          <w:rPr>
            <w:noProof/>
            <w:webHidden/>
          </w:rPr>
          <w:fldChar w:fldCharType="begin"/>
        </w:r>
        <w:r w:rsidR="001B73B8">
          <w:rPr>
            <w:noProof/>
            <w:webHidden/>
          </w:rPr>
          <w:instrText xml:space="preserve"> PAGEREF _Toc38811340 \h </w:instrText>
        </w:r>
        <w:r w:rsidR="001B73B8">
          <w:rPr>
            <w:noProof/>
            <w:webHidden/>
          </w:rPr>
        </w:r>
        <w:r w:rsidR="001B73B8">
          <w:rPr>
            <w:noProof/>
            <w:webHidden/>
          </w:rPr>
          <w:fldChar w:fldCharType="separate"/>
        </w:r>
        <w:r w:rsidR="004A4362">
          <w:rPr>
            <w:noProof/>
            <w:webHidden/>
          </w:rPr>
          <w:t>50</w:t>
        </w:r>
        <w:r w:rsidR="001B73B8">
          <w:rPr>
            <w:noProof/>
            <w:webHidden/>
          </w:rPr>
          <w:fldChar w:fldCharType="end"/>
        </w:r>
      </w:hyperlink>
    </w:p>
    <w:p w14:paraId="7AA62398" w14:textId="0978F88A"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41" w:history="1">
        <w:r w:rsidR="001B73B8" w:rsidRPr="00C640E8">
          <w:rPr>
            <w:rStyle w:val="Hyperlink"/>
            <w:noProof/>
          </w:rPr>
          <w:t>3.8 Assessment of achievable reductions in exposure to traffic noise</w:t>
        </w:r>
        <w:r w:rsidR="001B73B8">
          <w:rPr>
            <w:noProof/>
            <w:webHidden/>
          </w:rPr>
          <w:tab/>
        </w:r>
        <w:r w:rsidR="001B73B8">
          <w:rPr>
            <w:noProof/>
            <w:webHidden/>
          </w:rPr>
          <w:fldChar w:fldCharType="begin"/>
        </w:r>
        <w:r w:rsidR="001B73B8">
          <w:rPr>
            <w:noProof/>
            <w:webHidden/>
          </w:rPr>
          <w:instrText xml:space="preserve"> PAGEREF _Toc38811341 \h </w:instrText>
        </w:r>
        <w:r w:rsidR="001B73B8">
          <w:rPr>
            <w:noProof/>
            <w:webHidden/>
          </w:rPr>
        </w:r>
        <w:r w:rsidR="001B73B8">
          <w:rPr>
            <w:noProof/>
            <w:webHidden/>
          </w:rPr>
          <w:fldChar w:fldCharType="separate"/>
        </w:r>
        <w:r w:rsidR="004A4362">
          <w:rPr>
            <w:noProof/>
            <w:webHidden/>
          </w:rPr>
          <w:t>51</w:t>
        </w:r>
        <w:r w:rsidR="001B73B8">
          <w:rPr>
            <w:noProof/>
            <w:webHidden/>
          </w:rPr>
          <w:fldChar w:fldCharType="end"/>
        </w:r>
      </w:hyperlink>
    </w:p>
    <w:p w14:paraId="52B06ADD" w14:textId="344F69BB" w:rsidR="001B73B8" w:rsidRDefault="006C5147">
      <w:pPr>
        <w:pStyle w:val="TOC1"/>
        <w:tabs>
          <w:tab w:val="left" w:pos="720"/>
          <w:tab w:val="right" w:leader="dot" w:pos="9622"/>
        </w:tabs>
        <w:rPr>
          <w:rFonts w:asciiTheme="minorHAnsi" w:eastAsiaTheme="minorEastAsia" w:hAnsiTheme="minorHAnsi" w:cstheme="minorBidi"/>
          <w:noProof/>
          <w:lang w:val="en-FI" w:eastAsia="en-GB"/>
        </w:rPr>
      </w:pPr>
      <w:hyperlink w:anchor="_Toc38811342" w:history="1">
        <w:r w:rsidR="001B73B8" w:rsidRPr="00C640E8">
          <w:rPr>
            <w:rStyle w:val="Hyperlink"/>
            <w:noProof/>
          </w:rPr>
          <w:t>IV.</w:t>
        </w:r>
        <w:r w:rsidR="001B73B8">
          <w:rPr>
            <w:rFonts w:asciiTheme="minorHAnsi" w:eastAsiaTheme="minorEastAsia" w:hAnsiTheme="minorHAnsi" w:cstheme="minorBidi"/>
            <w:noProof/>
            <w:lang w:val="en-FI" w:eastAsia="en-GB"/>
          </w:rPr>
          <w:tab/>
        </w:r>
        <w:r w:rsidR="001B73B8" w:rsidRPr="00C640E8">
          <w:rPr>
            <w:rStyle w:val="Hyperlink"/>
            <w:noProof/>
          </w:rPr>
          <w:t>RESULTS</w:t>
        </w:r>
        <w:r w:rsidR="001B73B8">
          <w:rPr>
            <w:noProof/>
            <w:webHidden/>
          </w:rPr>
          <w:tab/>
        </w:r>
        <w:r w:rsidR="001B73B8">
          <w:rPr>
            <w:noProof/>
            <w:webHidden/>
          </w:rPr>
          <w:fldChar w:fldCharType="begin"/>
        </w:r>
        <w:r w:rsidR="001B73B8">
          <w:rPr>
            <w:noProof/>
            <w:webHidden/>
          </w:rPr>
          <w:instrText xml:space="preserve"> PAGEREF _Toc38811342 \h </w:instrText>
        </w:r>
        <w:r w:rsidR="001B73B8">
          <w:rPr>
            <w:noProof/>
            <w:webHidden/>
          </w:rPr>
        </w:r>
        <w:r w:rsidR="001B73B8">
          <w:rPr>
            <w:noProof/>
            <w:webHidden/>
          </w:rPr>
          <w:fldChar w:fldCharType="separate"/>
        </w:r>
        <w:r w:rsidR="004A4362">
          <w:rPr>
            <w:noProof/>
            <w:webHidden/>
          </w:rPr>
          <w:t>53</w:t>
        </w:r>
        <w:r w:rsidR="001B73B8">
          <w:rPr>
            <w:noProof/>
            <w:webHidden/>
          </w:rPr>
          <w:fldChar w:fldCharType="end"/>
        </w:r>
      </w:hyperlink>
    </w:p>
    <w:p w14:paraId="550088CF" w14:textId="10784596"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43" w:history="1">
        <w:r w:rsidR="001B73B8" w:rsidRPr="00C640E8">
          <w:rPr>
            <w:rStyle w:val="Hyperlink"/>
            <w:noProof/>
          </w:rPr>
          <w:t>4.1 Quiet path routing API</w:t>
        </w:r>
        <w:r w:rsidR="001B73B8">
          <w:rPr>
            <w:noProof/>
            <w:webHidden/>
          </w:rPr>
          <w:tab/>
        </w:r>
        <w:r w:rsidR="001B73B8">
          <w:rPr>
            <w:noProof/>
            <w:webHidden/>
          </w:rPr>
          <w:fldChar w:fldCharType="begin"/>
        </w:r>
        <w:r w:rsidR="001B73B8">
          <w:rPr>
            <w:noProof/>
            <w:webHidden/>
          </w:rPr>
          <w:instrText xml:space="preserve"> PAGEREF _Toc38811343 \h </w:instrText>
        </w:r>
        <w:r w:rsidR="001B73B8">
          <w:rPr>
            <w:noProof/>
            <w:webHidden/>
          </w:rPr>
        </w:r>
        <w:r w:rsidR="001B73B8">
          <w:rPr>
            <w:noProof/>
            <w:webHidden/>
          </w:rPr>
          <w:fldChar w:fldCharType="separate"/>
        </w:r>
        <w:r w:rsidR="004A4362">
          <w:rPr>
            <w:noProof/>
            <w:webHidden/>
          </w:rPr>
          <w:t>53</w:t>
        </w:r>
        <w:r w:rsidR="001B73B8">
          <w:rPr>
            <w:noProof/>
            <w:webHidden/>
          </w:rPr>
          <w:fldChar w:fldCharType="end"/>
        </w:r>
      </w:hyperlink>
    </w:p>
    <w:p w14:paraId="108D55F4" w14:textId="63FDE227"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44" w:history="1">
        <w:r w:rsidR="001B73B8" w:rsidRPr="00C640E8">
          <w:rPr>
            <w:rStyle w:val="Hyperlink"/>
            <w:noProof/>
          </w:rPr>
          <w:t>4.2 Quiet path route planner</w:t>
        </w:r>
        <w:r w:rsidR="001B73B8">
          <w:rPr>
            <w:noProof/>
            <w:webHidden/>
          </w:rPr>
          <w:tab/>
        </w:r>
        <w:r w:rsidR="001B73B8">
          <w:rPr>
            <w:noProof/>
            <w:webHidden/>
          </w:rPr>
          <w:fldChar w:fldCharType="begin"/>
        </w:r>
        <w:r w:rsidR="001B73B8">
          <w:rPr>
            <w:noProof/>
            <w:webHidden/>
          </w:rPr>
          <w:instrText xml:space="preserve"> PAGEREF _Toc38811344 \h </w:instrText>
        </w:r>
        <w:r w:rsidR="001B73B8">
          <w:rPr>
            <w:noProof/>
            <w:webHidden/>
          </w:rPr>
        </w:r>
        <w:r w:rsidR="001B73B8">
          <w:rPr>
            <w:noProof/>
            <w:webHidden/>
          </w:rPr>
          <w:fldChar w:fldCharType="separate"/>
        </w:r>
        <w:r w:rsidR="004A4362">
          <w:rPr>
            <w:noProof/>
            <w:webHidden/>
          </w:rPr>
          <w:t>57</w:t>
        </w:r>
        <w:r w:rsidR="001B73B8">
          <w:rPr>
            <w:noProof/>
            <w:webHidden/>
          </w:rPr>
          <w:fldChar w:fldCharType="end"/>
        </w:r>
      </w:hyperlink>
    </w:p>
    <w:p w14:paraId="19272292" w14:textId="494025B5"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45" w:history="1">
        <w:r w:rsidR="001B73B8" w:rsidRPr="00C640E8">
          <w:rPr>
            <w:rStyle w:val="Hyperlink"/>
            <w:noProof/>
          </w:rPr>
          <w:t>4.3 Case study: Pedestrians’ exposure to traffic noise in Helsinki</w:t>
        </w:r>
        <w:r w:rsidR="001B73B8">
          <w:rPr>
            <w:noProof/>
            <w:webHidden/>
          </w:rPr>
          <w:tab/>
        </w:r>
        <w:r w:rsidR="001B73B8">
          <w:rPr>
            <w:noProof/>
            <w:webHidden/>
          </w:rPr>
          <w:fldChar w:fldCharType="begin"/>
        </w:r>
        <w:r w:rsidR="001B73B8">
          <w:rPr>
            <w:noProof/>
            <w:webHidden/>
          </w:rPr>
          <w:instrText xml:space="preserve"> PAGEREF _Toc38811345 \h </w:instrText>
        </w:r>
        <w:r w:rsidR="001B73B8">
          <w:rPr>
            <w:noProof/>
            <w:webHidden/>
          </w:rPr>
        </w:r>
        <w:r w:rsidR="001B73B8">
          <w:rPr>
            <w:noProof/>
            <w:webHidden/>
          </w:rPr>
          <w:fldChar w:fldCharType="separate"/>
        </w:r>
        <w:r w:rsidR="004A4362">
          <w:rPr>
            <w:noProof/>
            <w:webHidden/>
          </w:rPr>
          <w:t>61</w:t>
        </w:r>
        <w:r w:rsidR="001B73B8">
          <w:rPr>
            <w:noProof/>
            <w:webHidden/>
          </w:rPr>
          <w:fldChar w:fldCharType="end"/>
        </w:r>
      </w:hyperlink>
    </w:p>
    <w:p w14:paraId="0D6605F9" w14:textId="6027E815"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46" w:history="1">
        <w:r w:rsidR="001B73B8" w:rsidRPr="00C640E8">
          <w:rPr>
            <w:rStyle w:val="Hyperlink"/>
            <w:noProof/>
          </w:rPr>
          <w:t>4.3.1 Pedestrians’ exposure to traffic noise</w:t>
        </w:r>
        <w:r w:rsidR="001B73B8">
          <w:rPr>
            <w:noProof/>
            <w:webHidden/>
          </w:rPr>
          <w:tab/>
        </w:r>
        <w:r w:rsidR="001B73B8">
          <w:rPr>
            <w:noProof/>
            <w:webHidden/>
          </w:rPr>
          <w:fldChar w:fldCharType="begin"/>
        </w:r>
        <w:r w:rsidR="001B73B8">
          <w:rPr>
            <w:noProof/>
            <w:webHidden/>
          </w:rPr>
          <w:instrText xml:space="preserve"> PAGEREF _Toc38811346 \h </w:instrText>
        </w:r>
        <w:r w:rsidR="001B73B8">
          <w:rPr>
            <w:noProof/>
            <w:webHidden/>
          </w:rPr>
        </w:r>
        <w:r w:rsidR="001B73B8">
          <w:rPr>
            <w:noProof/>
            <w:webHidden/>
          </w:rPr>
          <w:fldChar w:fldCharType="separate"/>
        </w:r>
        <w:r w:rsidR="004A4362">
          <w:rPr>
            <w:noProof/>
            <w:webHidden/>
          </w:rPr>
          <w:t>61</w:t>
        </w:r>
        <w:r w:rsidR="001B73B8">
          <w:rPr>
            <w:noProof/>
            <w:webHidden/>
          </w:rPr>
          <w:fldChar w:fldCharType="end"/>
        </w:r>
      </w:hyperlink>
    </w:p>
    <w:p w14:paraId="1DFFC726" w14:textId="5D151BE3" w:rsidR="001B73B8" w:rsidRDefault="006C5147">
      <w:pPr>
        <w:pStyle w:val="TOC3"/>
        <w:tabs>
          <w:tab w:val="right" w:leader="dot" w:pos="9622"/>
        </w:tabs>
        <w:rPr>
          <w:rFonts w:asciiTheme="minorHAnsi" w:eastAsiaTheme="minorEastAsia" w:hAnsiTheme="minorHAnsi" w:cstheme="minorBidi"/>
          <w:noProof/>
          <w:lang w:val="en-FI" w:eastAsia="en-GB"/>
        </w:rPr>
      </w:pPr>
      <w:hyperlink w:anchor="_Toc38811347" w:history="1">
        <w:r w:rsidR="001B73B8" w:rsidRPr="00C640E8">
          <w:rPr>
            <w:rStyle w:val="Hyperlink"/>
            <w:noProof/>
          </w:rPr>
          <w:t>4.3.2 Spatial patterns in pedestrians’ exposures to traffic noise</w:t>
        </w:r>
        <w:r w:rsidR="001B73B8">
          <w:rPr>
            <w:noProof/>
            <w:webHidden/>
          </w:rPr>
          <w:tab/>
        </w:r>
        <w:r w:rsidR="001B73B8">
          <w:rPr>
            <w:noProof/>
            <w:webHidden/>
          </w:rPr>
          <w:fldChar w:fldCharType="begin"/>
        </w:r>
        <w:r w:rsidR="001B73B8">
          <w:rPr>
            <w:noProof/>
            <w:webHidden/>
          </w:rPr>
          <w:instrText xml:space="preserve"> PAGEREF _Toc38811347 \h </w:instrText>
        </w:r>
        <w:r w:rsidR="001B73B8">
          <w:rPr>
            <w:noProof/>
            <w:webHidden/>
          </w:rPr>
        </w:r>
        <w:r w:rsidR="001B73B8">
          <w:rPr>
            <w:noProof/>
            <w:webHidden/>
          </w:rPr>
          <w:fldChar w:fldCharType="separate"/>
        </w:r>
        <w:r w:rsidR="004A4362">
          <w:rPr>
            <w:noProof/>
            <w:webHidden/>
          </w:rPr>
          <w:t>63</w:t>
        </w:r>
        <w:r w:rsidR="001B73B8">
          <w:rPr>
            <w:noProof/>
            <w:webHidden/>
          </w:rPr>
          <w:fldChar w:fldCharType="end"/>
        </w:r>
      </w:hyperlink>
    </w:p>
    <w:p w14:paraId="7887BE4A" w14:textId="3F945B02"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48" w:history="1">
        <w:r w:rsidR="001B73B8" w:rsidRPr="00C640E8">
          <w:rPr>
            <w:rStyle w:val="Hyperlink"/>
            <w:noProof/>
          </w:rPr>
          <w:t>4.4 Achievable reductions in exposure to traffic noise</w:t>
        </w:r>
        <w:r w:rsidR="001B73B8">
          <w:rPr>
            <w:noProof/>
            <w:webHidden/>
          </w:rPr>
          <w:tab/>
        </w:r>
        <w:r w:rsidR="001B73B8">
          <w:rPr>
            <w:noProof/>
            <w:webHidden/>
          </w:rPr>
          <w:fldChar w:fldCharType="begin"/>
        </w:r>
        <w:r w:rsidR="001B73B8">
          <w:rPr>
            <w:noProof/>
            <w:webHidden/>
          </w:rPr>
          <w:instrText xml:space="preserve"> PAGEREF _Toc38811348 \h </w:instrText>
        </w:r>
        <w:r w:rsidR="001B73B8">
          <w:rPr>
            <w:noProof/>
            <w:webHidden/>
          </w:rPr>
        </w:r>
        <w:r w:rsidR="001B73B8">
          <w:rPr>
            <w:noProof/>
            <w:webHidden/>
          </w:rPr>
          <w:fldChar w:fldCharType="separate"/>
        </w:r>
        <w:r w:rsidR="004A4362">
          <w:rPr>
            <w:noProof/>
            <w:webHidden/>
          </w:rPr>
          <w:t>69</w:t>
        </w:r>
        <w:r w:rsidR="001B73B8">
          <w:rPr>
            <w:noProof/>
            <w:webHidden/>
          </w:rPr>
          <w:fldChar w:fldCharType="end"/>
        </w:r>
      </w:hyperlink>
    </w:p>
    <w:p w14:paraId="0A9C13A6" w14:textId="3A268E20"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49" w:history="1">
        <w:r w:rsidR="001B73B8" w:rsidRPr="00C640E8">
          <w:rPr>
            <w:rStyle w:val="Hyperlink"/>
            <w:noProof/>
          </w:rPr>
          <w:t>4.5 Sharing of the methods and results</w:t>
        </w:r>
        <w:r w:rsidR="001B73B8">
          <w:rPr>
            <w:noProof/>
            <w:webHidden/>
          </w:rPr>
          <w:tab/>
        </w:r>
        <w:r w:rsidR="001B73B8">
          <w:rPr>
            <w:noProof/>
            <w:webHidden/>
          </w:rPr>
          <w:fldChar w:fldCharType="begin"/>
        </w:r>
        <w:r w:rsidR="001B73B8">
          <w:rPr>
            <w:noProof/>
            <w:webHidden/>
          </w:rPr>
          <w:instrText xml:space="preserve"> PAGEREF _Toc38811349 \h </w:instrText>
        </w:r>
        <w:r w:rsidR="001B73B8">
          <w:rPr>
            <w:noProof/>
            <w:webHidden/>
          </w:rPr>
        </w:r>
        <w:r w:rsidR="001B73B8">
          <w:rPr>
            <w:noProof/>
            <w:webHidden/>
          </w:rPr>
          <w:fldChar w:fldCharType="separate"/>
        </w:r>
        <w:r w:rsidR="004A4362">
          <w:rPr>
            <w:noProof/>
            <w:webHidden/>
          </w:rPr>
          <w:t>74</w:t>
        </w:r>
        <w:r w:rsidR="001B73B8">
          <w:rPr>
            <w:noProof/>
            <w:webHidden/>
          </w:rPr>
          <w:fldChar w:fldCharType="end"/>
        </w:r>
      </w:hyperlink>
    </w:p>
    <w:p w14:paraId="20AA7709" w14:textId="1E04AE38" w:rsidR="001B73B8" w:rsidRDefault="006C5147">
      <w:pPr>
        <w:pStyle w:val="TOC1"/>
        <w:tabs>
          <w:tab w:val="left" w:pos="482"/>
          <w:tab w:val="right" w:leader="dot" w:pos="9622"/>
        </w:tabs>
        <w:rPr>
          <w:rFonts w:asciiTheme="minorHAnsi" w:eastAsiaTheme="minorEastAsia" w:hAnsiTheme="minorHAnsi" w:cstheme="minorBidi"/>
          <w:noProof/>
          <w:lang w:val="en-FI" w:eastAsia="en-GB"/>
        </w:rPr>
      </w:pPr>
      <w:hyperlink w:anchor="_Toc38811350" w:history="1">
        <w:r w:rsidR="001B73B8" w:rsidRPr="00C640E8">
          <w:rPr>
            <w:rStyle w:val="Hyperlink"/>
            <w:noProof/>
          </w:rPr>
          <w:t>V.</w:t>
        </w:r>
        <w:r w:rsidR="001B73B8">
          <w:rPr>
            <w:rFonts w:asciiTheme="minorHAnsi" w:eastAsiaTheme="minorEastAsia" w:hAnsiTheme="minorHAnsi" w:cstheme="minorBidi"/>
            <w:noProof/>
            <w:lang w:val="en-FI" w:eastAsia="en-GB"/>
          </w:rPr>
          <w:tab/>
        </w:r>
        <w:r w:rsidR="001B73B8" w:rsidRPr="00C640E8">
          <w:rPr>
            <w:rStyle w:val="Hyperlink"/>
            <w:noProof/>
          </w:rPr>
          <w:t>DISCUSSION AND CONCLUSIONS</w:t>
        </w:r>
        <w:r w:rsidR="001B73B8">
          <w:rPr>
            <w:noProof/>
            <w:webHidden/>
          </w:rPr>
          <w:tab/>
        </w:r>
        <w:r w:rsidR="001B73B8">
          <w:rPr>
            <w:noProof/>
            <w:webHidden/>
          </w:rPr>
          <w:fldChar w:fldCharType="begin"/>
        </w:r>
        <w:r w:rsidR="001B73B8">
          <w:rPr>
            <w:noProof/>
            <w:webHidden/>
          </w:rPr>
          <w:instrText xml:space="preserve"> PAGEREF _Toc38811350 \h </w:instrText>
        </w:r>
        <w:r w:rsidR="001B73B8">
          <w:rPr>
            <w:noProof/>
            <w:webHidden/>
          </w:rPr>
        </w:r>
        <w:r w:rsidR="001B73B8">
          <w:rPr>
            <w:noProof/>
            <w:webHidden/>
          </w:rPr>
          <w:fldChar w:fldCharType="separate"/>
        </w:r>
        <w:r w:rsidR="004A4362">
          <w:rPr>
            <w:noProof/>
            <w:webHidden/>
          </w:rPr>
          <w:t>76</w:t>
        </w:r>
        <w:r w:rsidR="001B73B8">
          <w:rPr>
            <w:noProof/>
            <w:webHidden/>
          </w:rPr>
          <w:fldChar w:fldCharType="end"/>
        </w:r>
      </w:hyperlink>
    </w:p>
    <w:p w14:paraId="46A562CB" w14:textId="6C76368B"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1" w:history="1">
        <w:r w:rsidR="001B73B8" w:rsidRPr="00C640E8">
          <w:rPr>
            <w:rStyle w:val="Hyperlink"/>
            <w:noProof/>
          </w:rPr>
          <w:t>5.1 Significant but varying reductions in traffic noise exposure can be achieved by routing quiet paths</w:t>
        </w:r>
        <w:r w:rsidR="001B73B8">
          <w:rPr>
            <w:noProof/>
            <w:webHidden/>
          </w:rPr>
          <w:tab/>
        </w:r>
        <w:r w:rsidR="001B73B8">
          <w:rPr>
            <w:noProof/>
            <w:webHidden/>
          </w:rPr>
          <w:fldChar w:fldCharType="begin"/>
        </w:r>
        <w:r w:rsidR="001B73B8">
          <w:rPr>
            <w:noProof/>
            <w:webHidden/>
          </w:rPr>
          <w:instrText xml:space="preserve"> PAGEREF _Toc38811351 \h </w:instrText>
        </w:r>
        <w:r w:rsidR="001B73B8">
          <w:rPr>
            <w:noProof/>
            <w:webHidden/>
          </w:rPr>
        </w:r>
        <w:r w:rsidR="001B73B8">
          <w:rPr>
            <w:noProof/>
            <w:webHidden/>
          </w:rPr>
          <w:fldChar w:fldCharType="separate"/>
        </w:r>
        <w:r w:rsidR="004A4362">
          <w:rPr>
            <w:noProof/>
            <w:webHidden/>
          </w:rPr>
          <w:t>76</w:t>
        </w:r>
        <w:r w:rsidR="001B73B8">
          <w:rPr>
            <w:noProof/>
            <w:webHidden/>
          </w:rPr>
          <w:fldChar w:fldCharType="end"/>
        </w:r>
      </w:hyperlink>
    </w:p>
    <w:p w14:paraId="51CBED5F" w14:textId="32BAE43E"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2" w:history="1">
        <w:r w:rsidR="001B73B8" w:rsidRPr="00C640E8">
          <w:rPr>
            <w:rStyle w:val="Hyperlink"/>
            <w:noProof/>
          </w:rPr>
          <w:t>5.2 Publishing a green path routing application online can facilitate citizens to choose healthier paths</w:t>
        </w:r>
        <w:r w:rsidR="001B73B8">
          <w:rPr>
            <w:noProof/>
            <w:webHidden/>
          </w:rPr>
          <w:tab/>
        </w:r>
        <w:r w:rsidR="001B73B8">
          <w:rPr>
            <w:noProof/>
            <w:webHidden/>
          </w:rPr>
          <w:fldChar w:fldCharType="begin"/>
        </w:r>
        <w:r w:rsidR="001B73B8">
          <w:rPr>
            <w:noProof/>
            <w:webHidden/>
          </w:rPr>
          <w:instrText xml:space="preserve"> PAGEREF _Toc38811352 \h </w:instrText>
        </w:r>
        <w:r w:rsidR="001B73B8">
          <w:rPr>
            <w:noProof/>
            <w:webHidden/>
          </w:rPr>
        </w:r>
        <w:r w:rsidR="001B73B8">
          <w:rPr>
            <w:noProof/>
            <w:webHidden/>
          </w:rPr>
          <w:fldChar w:fldCharType="separate"/>
        </w:r>
        <w:r w:rsidR="004A4362">
          <w:rPr>
            <w:noProof/>
            <w:webHidden/>
          </w:rPr>
          <w:t>77</w:t>
        </w:r>
        <w:r w:rsidR="001B73B8">
          <w:rPr>
            <w:noProof/>
            <w:webHidden/>
          </w:rPr>
          <w:fldChar w:fldCharType="end"/>
        </w:r>
      </w:hyperlink>
    </w:p>
    <w:p w14:paraId="175E375F" w14:textId="2691B954"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3" w:history="1">
        <w:r w:rsidR="001B73B8" w:rsidRPr="00C640E8">
          <w:rPr>
            <w:rStyle w:val="Hyperlink"/>
            <w:noProof/>
          </w:rPr>
          <w:t>5.3 Alternative quiet paths need to be calculated to suit different situations and personal preferences</w:t>
        </w:r>
        <w:r w:rsidR="001B73B8">
          <w:rPr>
            <w:noProof/>
            <w:webHidden/>
          </w:rPr>
          <w:tab/>
        </w:r>
        <w:r w:rsidR="001B73B8">
          <w:rPr>
            <w:noProof/>
            <w:webHidden/>
          </w:rPr>
          <w:fldChar w:fldCharType="begin"/>
        </w:r>
        <w:r w:rsidR="001B73B8">
          <w:rPr>
            <w:noProof/>
            <w:webHidden/>
          </w:rPr>
          <w:instrText xml:space="preserve"> PAGEREF _Toc38811353 \h </w:instrText>
        </w:r>
        <w:r w:rsidR="001B73B8">
          <w:rPr>
            <w:noProof/>
            <w:webHidden/>
          </w:rPr>
        </w:r>
        <w:r w:rsidR="001B73B8">
          <w:rPr>
            <w:noProof/>
            <w:webHidden/>
          </w:rPr>
          <w:fldChar w:fldCharType="separate"/>
        </w:r>
        <w:r w:rsidR="004A4362">
          <w:rPr>
            <w:noProof/>
            <w:webHidden/>
          </w:rPr>
          <w:t>78</w:t>
        </w:r>
        <w:r w:rsidR="001B73B8">
          <w:rPr>
            <w:noProof/>
            <w:webHidden/>
          </w:rPr>
          <w:fldChar w:fldCharType="end"/>
        </w:r>
      </w:hyperlink>
    </w:p>
    <w:p w14:paraId="147EF388" w14:textId="1E480D9F"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4" w:history="1">
        <w:r w:rsidR="001B73B8" w:rsidRPr="00C640E8">
          <w:rPr>
            <w:rStyle w:val="Hyperlink"/>
            <w:noProof/>
          </w:rPr>
          <w:t xml:space="preserve">5.4 Advanced routing features and higher performance may require revised technical </w:t>
        </w:r>
        <w:r w:rsidR="001B73B8" w:rsidRPr="00C640E8">
          <w:rPr>
            <w:rStyle w:val="Hyperlink"/>
            <w:noProof/>
            <w:highlight w:val="yellow"/>
          </w:rPr>
          <w:t>implementation</w:t>
        </w:r>
        <w:r w:rsidR="001B73B8">
          <w:rPr>
            <w:noProof/>
            <w:webHidden/>
          </w:rPr>
          <w:tab/>
        </w:r>
        <w:r w:rsidR="001B73B8">
          <w:rPr>
            <w:noProof/>
            <w:webHidden/>
          </w:rPr>
          <w:fldChar w:fldCharType="begin"/>
        </w:r>
        <w:r w:rsidR="001B73B8">
          <w:rPr>
            <w:noProof/>
            <w:webHidden/>
          </w:rPr>
          <w:instrText xml:space="preserve"> PAGEREF _Toc38811354 \h </w:instrText>
        </w:r>
        <w:r w:rsidR="001B73B8">
          <w:rPr>
            <w:noProof/>
            <w:webHidden/>
          </w:rPr>
        </w:r>
        <w:r w:rsidR="001B73B8">
          <w:rPr>
            <w:noProof/>
            <w:webHidden/>
          </w:rPr>
          <w:fldChar w:fldCharType="separate"/>
        </w:r>
        <w:r w:rsidR="004A4362">
          <w:rPr>
            <w:noProof/>
            <w:webHidden/>
          </w:rPr>
          <w:t>79</w:t>
        </w:r>
        <w:r w:rsidR="001B73B8">
          <w:rPr>
            <w:noProof/>
            <w:webHidden/>
          </w:rPr>
          <w:fldChar w:fldCharType="end"/>
        </w:r>
      </w:hyperlink>
    </w:p>
    <w:p w14:paraId="65516ED6" w14:textId="11AC7203"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5" w:history="1">
        <w:r w:rsidR="001B73B8" w:rsidRPr="00C640E8">
          <w:rPr>
            <w:rStyle w:val="Hyperlink"/>
            <w:noProof/>
          </w:rPr>
          <w:t>5.5 Usability of the quiet path routing application depends also on the quality of the shortest paths</w:t>
        </w:r>
        <w:r w:rsidR="001B73B8">
          <w:rPr>
            <w:noProof/>
            <w:webHidden/>
          </w:rPr>
          <w:tab/>
        </w:r>
        <w:r w:rsidR="001B73B8">
          <w:rPr>
            <w:noProof/>
            <w:webHidden/>
          </w:rPr>
          <w:fldChar w:fldCharType="begin"/>
        </w:r>
        <w:r w:rsidR="001B73B8">
          <w:rPr>
            <w:noProof/>
            <w:webHidden/>
          </w:rPr>
          <w:instrText xml:space="preserve"> PAGEREF _Toc38811355 \h </w:instrText>
        </w:r>
        <w:r w:rsidR="001B73B8">
          <w:rPr>
            <w:noProof/>
            <w:webHidden/>
          </w:rPr>
        </w:r>
        <w:r w:rsidR="001B73B8">
          <w:rPr>
            <w:noProof/>
            <w:webHidden/>
          </w:rPr>
          <w:fldChar w:fldCharType="separate"/>
        </w:r>
        <w:r w:rsidR="004A4362">
          <w:rPr>
            <w:noProof/>
            <w:webHidden/>
          </w:rPr>
          <w:t>80</w:t>
        </w:r>
        <w:r w:rsidR="001B73B8">
          <w:rPr>
            <w:noProof/>
            <w:webHidden/>
          </w:rPr>
          <w:fldChar w:fldCharType="end"/>
        </w:r>
      </w:hyperlink>
    </w:p>
    <w:p w14:paraId="0015FE0F" w14:textId="2272ECF6"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6" w:history="1">
        <w:r w:rsidR="001B73B8" w:rsidRPr="00C640E8">
          <w:rPr>
            <w:rStyle w:val="Hyperlink"/>
            <w:noProof/>
          </w:rPr>
          <w:t>5.6 Indirect assessment of pedestrians’ dynamic exposures to traffic noise can reveal unequal distribution of exposures to high noise levels</w:t>
        </w:r>
        <w:r w:rsidR="001B73B8">
          <w:rPr>
            <w:noProof/>
            <w:webHidden/>
          </w:rPr>
          <w:tab/>
        </w:r>
        <w:r w:rsidR="001B73B8">
          <w:rPr>
            <w:noProof/>
            <w:webHidden/>
          </w:rPr>
          <w:fldChar w:fldCharType="begin"/>
        </w:r>
        <w:r w:rsidR="001B73B8">
          <w:rPr>
            <w:noProof/>
            <w:webHidden/>
          </w:rPr>
          <w:instrText xml:space="preserve"> PAGEREF _Toc38811356 \h </w:instrText>
        </w:r>
        <w:r w:rsidR="001B73B8">
          <w:rPr>
            <w:noProof/>
            <w:webHidden/>
          </w:rPr>
        </w:r>
        <w:r w:rsidR="001B73B8">
          <w:rPr>
            <w:noProof/>
            <w:webHidden/>
          </w:rPr>
          <w:fldChar w:fldCharType="separate"/>
        </w:r>
        <w:r w:rsidR="004A4362">
          <w:rPr>
            <w:noProof/>
            <w:webHidden/>
          </w:rPr>
          <w:t>84</w:t>
        </w:r>
        <w:r w:rsidR="001B73B8">
          <w:rPr>
            <w:noProof/>
            <w:webHidden/>
          </w:rPr>
          <w:fldChar w:fldCharType="end"/>
        </w:r>
      </w:hyperlink>
    </w:p>
    <w:p w14:paraId="66C031A8" w14:textId="51339E90"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7" w:history="1">
        <w:r w:rsidR="001B73B8" w:rsidRPr="00C640E8">
          <w:rPr>
            <w:rStyle w:val="Hyperlink"/>
            <w:noProof/>
          </w:rPr>
          <w:t>5.7 The presence of alternative paths limits the accuracy of the indirect dynamic exposure assessment</w:t>
        </w:r>
        <w:r w:rsidR="001B73B8">
          <w:rPr>
            <w:noProof/>
            <w:webHidden/>
          </w:rPr>
          <w:tab/>
        </w:r>
        <w:r w:rsidR="001B73B8">
          <w:rPr>
            <w:noProof/>
            <w:webHidden/>
          </w:rPr>
          <w:fldChar w:fldCharType="begin"/>
        </w:r>
        <w:r w:rsidR="001B73B8">
          <w:rPr>
            <w:noProof/>
            <w:webHidden/>
          </w:rPr>
          <w:instrText xml:space="preserve"> PAGEREF _Toc38811357 \h </w:instrText>
        </w:r>
        <w:r w:rsidR="001B73B8">
          <w:rPr>
            <w:noProof/>
            <w:webHidden/>
          </w:rPr>
        </w:r>
        <w:r w:rsidR="001B73B8">
          <w:rPr>
            <w:noProof/>
            <w:webHidden/>
          </w:rPr>
          <w:fldChar w:fldCharType="separate"/>
        </w:r>
        <w:r w:rsidR="004A4362">
          <w:rPr>
            <w:noProof/>
            <w:webHidden/>
          </w:rPr>
          <w:t>85</w:t>
        </w:r>
        <w:r w:rsidR="001B73B8">
          <w:rPr>
            <w:noProof/>
            <w:webHidden/>
          </w:rPr>
          <w:fldChar w:fldCharType="end"/>
        </w:r>
      </w:hyperlink>
    </w:p>
    <w:p w14:paraId="763DDA50" w14:textId="5069611C"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8" w:history="1">
        <w:r w:rsidR="001B73B8" w:rsidRPr="00C640E8">
          <w:rPr>
            <w:rStyle w:val="Hyperlink"/>
            <w:noProof/>
          </w:rPr>
          <w:t>5.8 Uncertainties in exposure-response relationships challenge the environmental impedance function</w:t>
        </w:r>
        <w:r w:rsidR="001B73B8">
          <w:rPr>
            <w:noProof/>
            <w:webHidden/>
          </w:rPr>
          <w:tab/>
        </w:r>
        <w:r w:rsidR="001B73B8">
          <w:rPr>
            <w:noProof/>
            <w:webHidden/>
          </w:rPr>
          <w:fldChar w:fldCharType="begin"/>
        </w:r>
        <w:r w:rsidR="001B73B8">
          <w:rPr>
            <w:noProof/>
            <w:webHidden/>
          </w:rPr>
          <w:instrText xml:space="preserve"> PAGEREF _Toc38811358 \h </w:instrText>
        </w:r>
        <w:r w:rsidR="001B73B8">
          <w:rPr>
            <w:noProof/>
            <w:webHidden/>
          </w:rPr>
        </w:r>
        <w:r w:rsidR="001B73B8">
          <w:rPr>
            <w:noProof/>
            <w:webHidden/>
          </w:rPr>
          <w:fldChar w:fldCharType="separate"/>
        </w:r>
        <w:r w:rsidR="004A4362">
          <w:rPr>
            <w:noProof/>
            <w:webHidden/>
          </w:rPr>
          <w:t>86</w:t>
        </w:r>
        <w:r w:rsidR="001B73B8">
          <w:rPr>
            <w:noProof/>
            <w:webHidden/>
          </w:rPr>
          <w:fldChar w:fldCharType="end"/>
        </w:r>
      </w:hyperlink>
    </w:p>
    <w:p w14:paraId="3DED2633" w14:textId="46582A26" w:rsidR="001B73B8" w:rsidRDefault="006C5147">
      <w:pPr>
        <w:pStyle w:val="TOC2"/>
        <w:tabs>
          <w:tab w:val="right" w:leader="dot" w:pos="9622"/>
        </w:tabs>
        <w:rPr>
          <w:rFonts w:asciiTheme="minorHAnsi" w:eastAsiaTheme="minorEastAsia" w:hAnsiTheme="minorHAnsi" w:cstheme="minorBidi"/>
          <w:noProof/>
          <w:lang w:val="en-FI" w:eastAsia="en-GB"/>
        </w:rPr>
      </w:pPr>
      <w:hyperlink w:anchor="_Toc38811359" w:history="1">
        <w:r w:rsidR="001B73B8" w:rsidRPr="00C640E8">
          <w:rPr>
            <w:rStyle w:val="Hyperlink"/>
            <w:noProof/>
          </w:rPr>
          <w:t>5.9 Exposure-based routing should be developed as a concept to simultaneously consider multiple exposures</w:t>
        </w:r>
        <w:r w:rsidR="001B73B8">
          <w:rPr>
            <w:noProof/>
            <w:webHidden/>
          </w:rPr>
          <w:tab/>
        </w:r>
        <w:r w:rsidR="001B73B8">
          <w:rPr>
            <w:noProof/>
            <w:webHidden/>
          </w:rPr>
          <w:fldChar w:fldCharType="begin"/>
        </w:r>
        <w:r w:rsidR="001B73B8">
          <w:rPr>
            <w:noProof/>
            <w:webHidden/>
          </w:rPr>
          <w:instrText xml:space="preserve"> PAGEREF _Toc38811359 \h </w:instrText>
        </w:r>
        <w:r w:rsidR="001B73B8">
          <w:rPr>
            <w:noProof/>
            <w:webHidden/>
          </w:rPr>
        </w:r>
        <w:r w:rsidR="001B73B8">
          <w:rPr>
            <w:noProof/>
            <w:webHidden/>
          </w:rPr>
          <w:fldChar w:fldCharType="separate"/>
        </w:r>
        <w:r w:rsidR="004A4362">
          <w:rPr>
            <w:noProof/>
            <w:webHidden/>
          </w:rPr>
          <w:t>88</w:t>
        </w:r>
        <w:r w:rsidR="001B73B8">
          <w:rPr>
            <w:noProof/>
            <w:webHidden/>
          </w:rPr>
          <w:fldChar w:fldCharType="end"/>
        </w:r>
      </w:hyperlink>
    </w:p>
    <w:p w14:paraId="4DDF452C" w14:textId="5B8AEFEB" w:rsidR="001B73B8" w:rsidRDefault="006C5147">
      <w:pPr>
        <w:pStyle w:val="TOC1"/>
        <w:tabs>
          <w:tab w:val="left" w:pos="720"/>
          <w:tab w:val="right" w:leader="dot" w:pos="9622"/>
        </w:tabs>
        <w:rPr>
          <w:rFonts w:asciiTheme="minorHAnsi" w:eastAsiaTheme="minorEastAsia" w:hAnsiTheme="minorHAnsi" w:cstheme="minorBidi"/>
          <w:noProof/>
          <w:lang w:val="en-FI" w:eastAsia="en-GB"/>
        </w:rPr>
      </w:pPr>
      <w:hyperlink w:anchor="_Toc38811360" w:history="1">
        <w:r w:rsidR="001B73B8" w:rsidRPr="00C640E8">
          <w:rPr>
            <w:rStyle w:val="Hyperlink"/>
            <w:noProof/>
          </w:rPr>
          <w:t>VI.</w:t>
        </w:r>
        <w:r w:rsidR="001B73B8">
          <w:rPr>
            <w:rFonts w:asciiTheme="minorHAnsi" w:eastAsiaTheme="minorEastAsia" w:hAnsiTheme="minorHAnsi" w:cstheme="minorBidi"/>
            <w:noProof/>
            <w:lang w:val="en-FI" w:eastAsia="en-GB"/>
          </w:rPr>
          <w:tab/>
        </w:r>
        <w:r w:rsidR="001B73B8" w:rsidRPr="00C640E8">
          <w:rPr>
            <w:rStyle w:val="Hyperlink"/>
            <w:noProof/>
          </w:rPr>
          <w:t>REFERENCES</w:t>
        </w:r>
        <w:r w:rsidR="001B73B8">
          <w:rPr>
            <w:noProof/>
            <w:webHidden/>
          </w:rPr>
          <w:tab/>
        </w:r>
        <w:r w:rsidR="001B73B8">
          <w:rPr>
            <w:noProof/>
            <w:webHidden/>
          </w:rPr>
          <w:fldChar w:fldCharType="begin"/>
        </w:r>
        <w:r w:rsidR="001B73B8">
          <w:rPr>
            <w:noProof/>
            <w:webHidden/>
          </w:rPr>
          <w:instrText xml:space="preserve"> PAGEREF _Toc38811360 \h </w:instrText>
        </w:r>
        <w:r w:rsidR="001B73B8">
          <w:rPr>
            <w:noProof/>
            <w:webHidden/>
          </w:rPr>
        </w:r>
        <w:r w:rsidR="001B73B8">
          <w:rPr>
            <w:noProof/>
            <w:webHidden/>
          </w:rPr>
          <w:fldChar w:fldCharType="separate"/>
        </w:r>
        <w:r w:rsidR="004A4362">
          <w:rPr>
            <w:noProof/>
            <w:webHidden/>
          </w:rPr>
          <w:t>91</w:t>
        </w:r>
        <w:r w:rsidR="001B73B8">
          <w:rPr>
            <w:noProof/>
            <w:webHidden/>
          </w:rPr>
          <w:fldChar w:fldCharType="end"/>
        </w:r>
      </w:hyperlink>
    </w:p>
    <w:p w14:paraId="096D903D" w14:textId="66344843" w:rsidR="001B73B8" w:rsidRDefault="006C5147">
      <w:pPr>
        <w:pStyle w:val="TOC1"/>
        <w:tabs>
          <w:tab w:val="right" w:leader="dot" w:pos="9622"/>
        </w:tabs>
        <w:rPr>
          <w:rFonts w:asciiTheme="minorHAnsi" w:eastAsiaTheme="minorEastAsia" w:hAnsiTheme="minorHAnsi" w:cstheme="minorBidi"/>
          <w:noProof/>
          <w:lang w:val="en-FI" w:eastAsia="en-GB"/>
        </w:rPr>
      </w:pPr>
      <w:hyperlink w:anchor="_Toc38811361" w:history="1">
        <w:r w:rsidR="001B73B8" w:rsidRPr="00C640E8">
          <w:rPr>
            <w:rStyle w:val="Hyperlink"/>
            <w:noProof/>
          </w:rPr>
          <w:t>ACKNOWLEDGEMENTS</w:t>
        </w:r>
        <w:r w:rsidR="001B73B8">
          <w:rPr>
            <w:noProof/>
            <w:webHidden/>
          </w:rPr>
          <w:tab/>
        </w:r>
        <w:r w:rsidR="001B73B8">
          <w:rPr>
            <w:noProof/>
            <w:webHidden/>
          </w:rPr>
          <w:fldChar w:fldCharType="begin"/>
        </w:r>
        <w:r w:rsidR="001B73B8">
          <w:rPr>
            <w:noProof/>
            <w:webHidden/>
          </w:rPr>
          <w:instrText xml:space="preserve"> PAGEREF _Toc38811361 \h </w:instrText>
        </w:r>
        <w:r w:rsidR="001B73B8">
          <w:rPr>
            <w:noProof/>
            <w:webHidden/>
          </w:rPr>
        </w:r>
        <w:r w:rsidR="001B73B8">
          <w:rPr>
            <w:noProof/>
            <w:webHidden/>
          </w:rPr>
          <w:fldChar w:fldCharType="separate"/>
        </w:r>
        <w:r w:rsidR="004A4362">
          <w:rPr>
            <w:noProof/>
            <w:webHidden/>
          </w:rPr>
          <w:t>97</w:t>
        </w:r>
        <w:r w:rsidR="001B73B8">
          <w:rPr>
            <w:noProof/>
            <w:webHidden/>
          </w:rPr>
          <w:fldChar w:fldCharType="end"/>
        </w:r>
      </w:hyperlink>
    </w:p>
    <w:p w14:paraId="4B43332D" w14:textId="6DE053C9" w:rsidR="001B73B8" w:rsidRDefault="006C5147">
      <w:pPr>
        <w:pStyle w:val="TOC1"/>
        <w:tabs>
          <w:tab w:val="right" w:leader="dot" w:pos="9622"/>
        </w:tabs>
        <w:rPr>
          <w:rFonts w:asciiTheme="minorHAnsi" w:eastAsiaTheme="minorEastAsia" w:hAnsiTheme="minorHAnsi" w:cstheme="minorBidi"/>
          <w:noProof/>
          <w:lang w:val="en-FI" w:eastAsia="en-GB"/>
        </w:rPr>
      </w:pPr>
      <w:hyperlink w:anchor="_Toc38811362" w:history="1">
        <w:r w:rsidR="001B73B8" w:rsidRPr="00C640E8">
          <w:rPr>
            <w:rStyle w:val="Hyperlink"/>
            <w:noProof/>
          </w:rPr>
          <w:t>APPENDICES</w:t>
        </w:r>
        <w:r w:rsidR="001B73B8">
          <w:rPr>
            <w:noProof/>
            <w:webHidden/>
          </w:rPr>
          <w:tab/>
        </w:r>
        <w:r w:rsidR="001B73B8">
          <w:rPr>
            <w:noProof/>
            <w:webHidden/>
          </w:rPr>
          <w:fldChar w:fldCharType="begin"/>
        </w:r>
        <w:r w:rsidR="001B73B8">
          <w:rPr>
            <w:noProof/>
            <w:webHidden/>
          </w:rPr>
          <w:instrText xml:space="preserve"> PAGEREF _Toc38811362 \h </w:instrText>
        </w:r>
        <w:r w:rsidR="001B73B8">
          <w:rPr>
            <w:noProof/>
            <w:webHidden/>
          </w:rPr>
        </w:r>
        <w:r w:rsidR="001B73B8">
          <w:rPr>
            <w:noProof/>
            <w:webHidden/>
          </w:rPr>
          <w:fldChar w:fldCharType="separate"/>
        </w:r>
        <w:r w:rsidR="004A4362">
          <w:rPr>
            <w:noProof/>
            <w:webHidden/>
          </w:rPr>
          <w:t>98</w:t>
        </w:r>
        <w:r w:rsidR="001B73B8">
          <w:rPr>
            <w:noProof/>
            <w:webHidden/>
          </w:rPr>
          <w:fldChar w:fldCharType="end"/>
        </w:r>
      </w:hyperlink>
    </w:p>
    <w:p w14:paraId="30C9A2E9" w14:textId="560A4AC7" w:rsidR="00D908C2" w:rsidRPr="00265C5D" w:rsidRDefault="00B43CC4" w:rsidP="001B73B8">
      <w:pPr>
        <w:jc w:val="left"/>
      </w:pPr>
      <w:r w:rsidRPr="00CC2F87">
        <w:lastRenderedPageBreak/>
        <w:fldChar w:fldCharType="end"/>
      </w:r>
      <w:r w:rsidR="00D908C2" w:rsidRPr="002D51B6">
        <w:rPr>
          <w:b/>
          <w:bCs/>
          <w:sz w:val="30"/>
          <w:szCs w:val="30"/>
        </w:rPr>
        <w:t>LIST OF FIGURES</w:t>
      </w:r>
    </w:p>
    <w:p w14:paraId="00BB1BF2" w14:textId="2FC1CA75" w:rsidR="00CE6D15" w:rsidRPr="006D6993" w:rsidRDefault="00D908C2"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r w:rsidRPr="006D6993">
        <w:fldChar w:fldCharType="begin"/>
      </w:r>
      <w:r w:rsidRPr="006D6993">
        <w:instrText xml:space="preserve"> TOC \h \z \c "Figure" </w:instrText>
      </w:r>
      <w:r w:rsidRPr="006D6993">
        <w:fldChar w:fldCharType="separate"/>
      </w:r>
      <w:hyperlink w:anchor="_Toc38811641" w:history="1">
        <w:r w:rsidR="00CE6D15" w:rsidRPr="006D6993">
          <w:rPr>
            <w:rStyle w:val="Hyperlink"/>
            <w:noProof/>
          </w:rPr>
          <w:t xml:space="preserve">Figure 1. Equal loudness contours as in ISO 226 </w:t>
        </w:r>
        <w:r w:rsidR="00CE6D15" w:rsidRPr="006D6993">
          <w:rPr>
            <w:rStyle w:val="Hyperlink"/>
            <w:noProof/>
            <w:lang w:val="en-GB"/>
          </w:rPr>
          <w:t>(</w:t>
        </w:r>
        <w:r w:rsidR="00CE6D15" w:rsidRPr="006D6993">
          <w:rPr>
            <w:rStyle w:val="Hyperlink"/>
            <w:i/>
            <w:noProof/>
            <w:lang w:val="en-GB"/>
          </w:rPr>
          <w:t>Acoustics – normal equal-loudness contours. International Standard ISO 226</w:t>
        </w:r>
        <w:r w:rsidR="00CE6D15" w:rsidRPr="006D6993">
          <w:rPr>
            <w:rStyle w:val="Hyperlink"/>
            <w:noProof/>
            <w:lang w:val="en-GB"/>
          </w:rPr>
          <w:t>)</w:t>
        </w:r>
        <w:r w:rsidR="00CE6D15" w:rsidRPr="006D6993">
          <w:rPr>
            <w:rStyle w:val="Hyperlink"/>
            <w:noProof/>
          </w:rPr>
          <w:t>.</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1 \h </w:instrText>
        </w:r>
        <w:r w:rsidR="00CE6D15" w:rsidRPr="006D6993">
          <w:rPr>
            <w:noProof/>
            <w:webHidden/>
          </w:rPr>
        </w:r>
        <w:r w:rsidR="00CE6D15" w:rsidRPr="006D6993">
          <w:rPr>
            <w:noProof/>
            <w:webHidden/>
          </w:rPr>
          <w:fldChar w:fldCharType="separate"/>
        </w:r>
        <w:r w:rsidR="004A4362">
          <w:rPr>
            <w:noProof/>
            <w:webHidden/>
          </w:rPr>
          <w:t>4</w:t>
        </w:r>
        <w:r w:rsidR="00CE6D15" w:rsidRPr="006D6993">
          <w:rPr>
            <w:noProof/>
            <w:webHidden/>
          </w:rPr>
          <w:fldChar w:fldCharType="end"/>
        </w:r>
      </w:hyperlink>
    </w:p>
    <w:p w14:paraId="252BBE26" w14:textId="3A338C9B"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2" w:history="1">
        <w:r w:rsidR="00CE6D15" w:rsidRPr="006D6993">
          <w:rPr>
            <w:rStyle w:val="Hyperlink"/>
            <w:noProof/>
          </w:rPr>
          <w:t>Figure 2. Composed scatterplot between L</w:t>
        </w:r>
        <w:r w:rsidR="00CE6D15" w:rsidRPr="006D6993">
          <w:rPr>
            <w:rStyle w:val="Hyperlink"/>
            <w:noProof/>
            <w:vertAlign w:val="subscript"/>
          </w:rPr>
          <w:t>den</w:t>
        </w:r>
        <w:r w:rsidR="00CE6D15" w:rsidRPr="006D6993">
          <w:rPr>
            <w:rStyle w:val="Hyperlink"/>
            <w:noProof/>
          </w:rPr>
          <w:t xml:space="preserve"> and percentage of highly annoyed (HA%) for several studies on road traffic noise and annoyance by Guski et al. (2017).</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2 \h </w:instrText>
        </w:r>
        <w:r w:rsidR="00CE6D15" w:rsidRPr="006D6993">
          <w:rPr>
            <w:noProof/>
            <w:webHidden/>
          </w:rPr>
        </w:r>
        <w:r w:rsidR="00CE6D15" w:rsidRPr="006D6993">
          <w:rPr>
            <w:noProof/>
            <w:webHidden/>
          </w:rPr>
          <w:fldChar w:fldCharType="separate"/>
        </w:r>
        <w:r w:rsidR="004A4362">
          <w:rPr>
            <w:noProof/>
            <w:webHidden/>
          </w:rPr>
          <w:t>6</w:t>
        </w:r>
        <w:r w:rsidR="00CE6D15" w:rsidRPr="006D6993">
          <w:rPr>
            <w:noProof/>
            <w:webHidden/>
          </w:rPr>
          <w:fldChar w:fldCharType="end"/>
        </w:r>
      </w:hyperlink>
    </w:p>
    <w:p w14:paraId="1A2A8A3B" w14:textId="04ECAB26"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3" w:history="1">
        <w:r w:rsidR="00CE6D15" w:rsidRPr="006D6993">
          <w:rPr>
            <w:rStyle w:val="Hyperlink"/>
            <w:noProof/>
          </w:rPr>
          <w:t>Figure 3. Dynamic exposure to traffic noise level on a path as distances (left) and durations (right) of different traffic noise level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3 \h </w:instrText>
        </w:r>
        <w:r w:rsidR="00CE6D15" w:rsidRPr="006D6993">
          <w:rPr>
            <w:noProof/>
            <w:webHidden/>
          </w:rPr>
        </w:r>
        <w:r w:rsidR="00CE6D15" w:rsidRPr="006D6993">
          <w:rPr>
            <w:noProof/>
            <w:webHidden/>
          </w:rPr>
          <w:fldChar w:fldCharType="separate"/>
        </w:r>
        <w:r w:rsidR="004A4362">
          <w:rPr>
            <w:noProof/>
            <w:webHidden/>
          </w:rPr>
          <w:t>9</w:t>
        </w:r>
        <w:r w:rsidR="00CE6D15" w:rsidRPr="006D6993">
          <w:rPr>
            <w:noProof/>
            <w:webHidden/>
          </w:rPr>
          <w:fldChar w:fldCharType="end"/>
        </w:r>
      </w:hyperlink>
    </w:p>
    <w:p w14:paraId="6D05B0EA" w14:textId="56CD473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4" w:history="1">
        <w:r w:rsidR="00CE6D15" w:rsidRPr="006D6993">
          <w:rPr>
            <w:rStyle w:val="Hyperlink"/>
            <w:noProof/>
          </w:rPr>
          <w:t>Figure 4. An illustration of the sequence of steps in finding least cost paths with Dijkstra's algorithm by Jasika et al. (2012).</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4 \h </w:instrText>
        </w:r>
        <w:r w:rsidR="00CE6D15" w:rsidRPr="006D6993">
          <w:rPr>
            <w:noProof/>
            <w:webHidden/>
          </w:rPr>
        </w:r>
        <w:r w:rsidR="00CE6D15" w:rsidRPr="006D6993">
          <w:rPr>
            <w:noProof/>
            <w:webHidden/>
          </w:rPr>
          <w:fldChar w:fldCharType="separate"/>
        </w:r>
        <w:r w:rsidR="004A4362">
          <w:rPr>
            <w:noProof/>
            <w:webHidden/>
          </w:rPr>
          <w:t>11</w:t>
        </w:r>
        <w:r w:rsidR="00CE6D15" w:rsidRPr="006D6993">
          <w:rPr>
            <w:noProof/>
            <w:webHidden/>
          </w:rPr>
          <w:fldChar w:fldCharType="end"/>
        </w:r>
      </w:hyperlink>
    </w:p>
    <w:p w14:paraId="0E610167" w14:textId="60115C4E"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5" w:history="1">
        <w:r w:rsidR="00CE6D15" w:rsidRPr="006D6993">
          <w:rPr>
            <w:rStyle w:val="Hyperlink"/>
            <w:noProof/>
          </w:rPr>
          <w:t>Figure 5.  A figure by Veenendaal et al. (2017): “Interacting web services feeding into apps within application workflow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5 \h </w:instrText>
        </w:r>
        <w:r w:rsidR="00CE6D15" w:rsidRPr="006D6993">
          <w:rPr>
            <w:noProof/>
            <w:webHidden/>
          </w:rPr>
        </w:r>
        <w:r w:rsidR="00CE6D15" w:rsidRPr="006D6993">
          <w:rPr>
            <w:noProof/>
            <w:webHidden/>
          </w:rPr>
          <w:fldChar w:fldCharType="separate"/>
        </w:r>
        <w:r w:rsidR="004A4362">
          <w:rPr>
            <w:noProof/>
            <w:webHidden/>
          </w:rPr>
          <w:t>15</w:t>
        </w:r>
        <w:r w:rsidR="00CE6D15" w:rsidRPr="006D6993">
          <w:rPr>
            <w:noProof/>
            <w:webHidden/>
          </w:rPr>
          <w:fldChar w:fldCharType="end"/>
        </w:r>
      </w:hyperlink>
    </w:p>
    <w:p w14:paraId="3A7F7601" w14:textId="7B73FD98"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6" w:history="1">
        <w:r w:rsidR="00CE6D15" w:rsidRPr="006D6993">
          <w:rPr>
            <w:rStyle w:val="Hyperlink"/>
            <w:noProof/>
          </w:rPr>
          <w:t>Figure 6. Illustration by Veenendaal et al. (2017): "Focus and trends in increasing web mapping functionality".</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6 \h </w:instrText>
        </w:r>
        <w:r w:rsidR="00CE6D15" w:rsidRPr="006D6993">
          <w:rPr>
            <w:noProof/>
            <w:webHidden/>
          </w:rPr>
        </w:r>
        <w:r w:rsidR="00CE6D15" w:rsidRPr="006D6993">
          <w:rPr>
            <w:noProof/>
            <w:webHidden/>
          </w:rPr>
          <w:fldChar w:fldCharType="separate"/>
        </w:r>
        <w:r w:rsidR="004A4362">
          <w:rPr>
            <w:noProof/>
            <w:webHidden/>
          </w:rPr>
          <w:t>17</w:t>
        </w:r>
        <w:r w:rsidR="00CE6D15" w:rsidRPr="006D6993">
          <w:rPr>
            <w:noProof/>
            <w:webHidden/>
          </w:rPr>
          <w:fldChar w:fldCharType="end"/>
        </w:r>
      </w:hyperlink>
    </w:p>
    <w:p w14:paraId="46DED6EF" w14:textId="15BDFC3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7" w:history="1">
        <w:r w:rsidR="00CE6D15" w:rsidRPr="006D6993">
          <w:rPr>
            <w:rStyle w:val="Hyperlink"/>
            <w:noProof/>
          </w:rPr>
          <w:t>Figure 7. Illustration of the internal dependencies of the methods and results of the study.</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7 \h </w:instrText>
        </w:r>
        <w:r w:rsidR="00CE6D15" w:rsidRPr="006D6993">
          <w:rPr>
            <w:noProof/>
            <w:webHidden/>
          </w:rPr>
        </w:r>
        <w:r w:rsidR="00CE6D15" w:rsidRPr="006D6993">
          <w:rPr>
            <w:noProof/>
            <w:webHidden/>
          </w:rPr>
          <w:fldChar w:fldCharType="separate"/>
        </w:r>
        <w:r w:rsidR="004A4362">
          <w:rPr>
            <w:noProof/>
            <w:webHidden/>
          </w:rPr>
          <w:t>18</w:t>
        </w:r>
        <w:r w:rsidR="00CE6D15" w:rsidRPr="006D6993">
          <w:rPr>
            <w:noProof/>
            <w:webHidden/>
          </w:rPr>
          <w:fldChar w:fldCharType="end"/>
        </w:r>
      </w:hyperlink>
    </w:p>
    <w:p w14:paraId="6DE86F1B" w14:textId="035019C9"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8" w:history="1">
        <w:r w:rsidR="00CE6D15" w:rsidRPr="006D6993">
          <w:rPr>
            <w:rStyle w:val="Hyperlink"/>
            <w:noProof/>
          </w:rPr>
          <w:t>Figure 8. The study area and its key transportation network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8 \h </w:instrText>
        </w:r>
        <w:r w:rsidR="00CE6D15" w:rsidRPr="006D6993">
          <w:rPr>
            <w:noProof/>
            <w:webHidden/>
          </w:rPr>
        </w:r>
        <w:r w:rsidR="00CE6D15" w:rsidRPr="006D6993">
          <w:rPr>
            <w:noProof/>
            <w:webHidden/>
          </w:rPr>
          <w:fldChar w:fldCharType="separate"/>
        </w:r>
        <w:r w:rsidR="004A4362">
          <w:rPr>
            <w:noProof/>
            <w:webHidden/>
          </w:rPr>
          <w:t>19</w:t>
        </w:r>
        <w:r w:rsidR="00CE6D15" w:rsidRPr="006D6993">
          <w:rPr>
            <w:noProof/>
            <w:webHidden/>
          </w:rPr>
          <w:fldChar w:fldCharType="end"/>
        </w:r>
      </w:hyperlink>
    </w:p>
    <w:p w14:paraId="08FB4850" w14:textId="3A690B56"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49" w:history="1">
        <w:r w:rsidR="00CE6D15" w:rsidRPr="006D6993">
          <w:rPr>
            <w:rStyle w:val="Hyperlink"/>
            <w:noProof/>
          </w:rPr>
          <w:t>Figure 9. Modelled daytime traffic noise levels (dB(A)) in Helsinki.</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49 \h </w:instrText>
        </w:r>
        <w:r w:rsidR="00CE6D15" w:rsidRPr="006D6993">
          <w:rPr>
            <w:noProof/>
            <w:webHidden/>
          </w:rPr>
        </w:r>
        <w:r w:rsidR="00CE6D15" w:rsidRPr="006D6993">
          <w:rPr>
            <w:noProof/>
            <w:webHidden/>
          </w:rPr>
          <w:fldChar w:fldCharType="separate"/>
        </w:r>
        <w:r w:rsidR="004A4362">
          <w:rPr>
            <w:noProof/>
            <w:webHidden/>
          </w:rPr>
          <w:t>23</w:t>
        </w:r>
        <w:r w:rsidR="00CE6D15" w:rsidRPr="006D6993">
          <w:rPr>
            <w:noProof/>
            <w:webHidden/>
          </w:rPr>
          <w:fldChar w:fldCharType="end"/>
        </w:r>
      </w:hyperlink>
    </w:p>
    <w:p w14:paraId="2B11CEF3" w14:textId="60C32952"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0" w:history="1">
        <w:r w:rsidR="00CE6D15" w:rsidRPr="006D6993">
          <w:rPr>
            <w:rStyle w:val="Hyperlink"/>
            <w:noProof/>
          </w:rPr>
          <w:t>Figure 10. Modelled daytime traffic noise levels (dB(A)) in Viikki.</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0 \h </w:instrText>
        </w:r>
        <w:r w:rsidR="00CE6D15" w:rsidRPr="006D6993">
          <w:rPr>
            <w:noProof/>
            <w:webHidden/>
          </w:rPr>
        </w:r>
        <w:r w:rsidR="00CE6D15" w:rsidRPr="006D6993">
          <w:rPr>
            <w:noProof/>
            <w:webHidden/>
          </w:rPr>
          <w:fldChar w:fldCharType="separate"/>
        </w:r>
        <w:r w:rsidR="004A4362">
          <w:rPr>
            <w:noProof/>
            <w:webHidden/>
          </w:rPr>
          <w:t>24</w:t>
        </w:r>
        <w:r w:rsidR="00CE6D15" w:rsidRPr="006D6993">
          <w:rPr>
            <w:noProof/>
            <w:webHidden/>
          </w:rPr>
          <w:fldChar w:fldCharType="end"/>
        </w:r>
      </w:hyperlink>
    </w:p>
    <w:p w14:paraId="653D085B" w14:textId="57403465"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1" w:history="1">
        <w:r w:rsidR="00CE6D15" w:rsidRPr="006D6993">
          <w:rPr>
            <w:rStyle w:val="Hyperlink"/>
            <w:noProof/>
          </w:rPr>
          <w:t>Figure 11. Modelled daytime traffic noise levels (dB(A)) in Kallio and Vallila (in Helsinki).</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1 \h </w:instrText>
        </w:r>
        <w:r w:rsidR="00CE6D15" w:rsidRPr="006D6993">
          <w:rPr>
            <w:noProof/>
            <w:webHidden/>
          </w:rPr>
        </w:r>
        <w:r w:rsidR="00CE6D15" w:rsidRPr="006D6993">
          <w:rPr>
            <w:noProof/>
            <w:webHidden/>
          </w:rPr>
          <w:fldChar w:fldCharType="separate"/>
        </w:r>
        <w:r w:rsidR="004A4362">
          <w:rPr>
            <w:noProof/>
            <w:webHidden/>
          </w:rPr>
          <w:t>25</w:t>
        </w:r>
        <w:r w:rsidR="00CE6D15" w:rsidRPr="006D6993">
          <w:rPr>
            <w:noProof/>
            <w:webHidden/>
          </w:rPr>
          <w:fldChar w:fldCharType="end"/>
        </w:r>
      </w:hyperlink>
    </w:p>
    <w:p w14:paraId="71768138" w14:textId="5312A9F4"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2" w:history="1">
        <w:r w:rsidR="00CE6D15" w:rsidRPr="006D6993">
          <w:rPr>
            <w:rStyle w:val="Hyperlink"/>
            <w:noProof/>
          </w:rPr>
          <w:t>Figure 12. Technical framework of the study: internal (blue) and external (grey) technical dependencies (* = Python library). The several external dependencies of the used Python libraries are not included in the graph.</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2 \h </w:instrText>
        </w:r>
        <w:r w:rsidR="00CE6D15" w:rsidRPr="006D6993">
          <w:rPr>
            <w:noProof/>
            <w:webHidden/>
          </w:rPr>
        </w:r>
        <w:r w:rsidR="00CE6D15" w:rsidRPr="006D6993">
          <w:rPr>
            <w:noProof/>
            <w:webHidden/>
          </w:rPr>
          <w:fldChar w:fldCharType="separate"/>
        </w:r>
        <w:r w:rsidR="004A4362">
          <w:rPr>
            <w:noProof/>
            <w:webHidden/>
          </w:rPr>
          <w:t>28</w:t>
        </w:r>
        <w:r w:rsidR="00CE6D15" w:rsidRPr="006D6993">
          <w:rPr>
            <w:noProof/>
            <w:webHidden/>
          </w:rPr>
          <w:fldChar w:fldCharType="end"/>
        </w:r>
      </w:hyperlink>
    </w:p>
    <w:p w14:paraId="6A482C57" w14:textId="683D7EB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3" w:history="1">
        <w:r w:rsidR="00CE6D15" w:rsidRPr="006D6993">
          <w:rPr>
            <w:rStyle w:val="Hyperlink"/>
            <w:noProof/>
          </w:rPr>
          <w:t>Figure 13. Workflow of street network graph acquisition and constructio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3 \h </w:instrText>
        </w:r>
        <w:r w:rsidR="00CE6D15" w:rsidRPr="006D6993">
          <w:rPr>
            <w:noProof/>
            <w:webHidden/>
          </w:rPr>
        </w:r>
        <w:r w:rsidR="00CE6D15" w:rsidRPr="006D6993">
          <w:rPr>
            <w:noProof/>
            <w:webHidden/>
          </w:rPr>
          <w:fldChar w:fldCharType="separate"/>
        </w:r>
        <w:r w:rsidR="004A4362">
          <w:rPr>
            <w:noProof/>
            <w:webHidden/>
          </w:rPr>
          <w:t>30</w:t>
        </w:r>
        <w:r w:rsidR="00CE6D15" w:rsidRPr="006D6993">
          <w:rPr>
            <w:noProof/>
            <w:webHidden/>
          </w:rPr>
          <w:fldChar w:fldCharType="end"/>
        </w:r>
      </w:hyperlink>
    </w:p>
    <w:p w14:paraId="6DD9EE21" w14:textId="52B4CF29"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4" w:history="1">
        <w:r w:rsidR="00CE6D15" w:rsidRPr="006D6993">
          <w:rPr>
            <w:rStyle w:val="Hyperlink"/>
            <w:noProof/>
          </w:rPr>
          <w:t>Figure 14. Workflow of extracting exposures to traffic noise (contaminated distances) to the edges of the graph.</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4 \h </w:instrText>
        </w:r>
        <w:r w:rsidR="00CE6D15" w:rsidRPr="006D6993">
          <w:rPr>
            <w:noProof/>
            <w:webHidden/>
          </w:rPr>
        </w:r>
        <w:r w:rsidR="00CE6D15" w:rsidRPr="006D6993">
          <w:rPr>
            <w:noProof/>
            <w:webHidden/>
          </w:rPr>
          <w:fldChar w:fldCharType="separate"/>
        </w:r>
        <w:r w:rsidR="004A4362">
          <w:rPr>
            <w:noProof/>
            <w:webHidden/>
          </w:rPr>
          <w:t>30</w:t>
        </w:r>
        <w:r w:rsidR="00CE6D15" w:rsidRPr="006D6993">
          <w:rPr>
            <w:noProof/>
            <w:webHidden/>
          </w:rPr>
          <w:fldChar w:fldCharType="end"/>
        </w:r>
      </w:hyperlink>
    </w:p>
    <w:p w14:paraId="5C9150BD" w14:textId="1EE35E1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5" w:history="1">
        <w:r w:rsidR="00CE6D15" w:rsidRPr="006D6993">
          <w:rPr>
            <w:rStyle w:val="Hyperlink"/>
            <w:noProof/>
          </w:rPr>
          <w:t>Figure 15. Noise cost coefficients for dB range 45–75 dB calculated with both equations presented in this chapter (Table 3).</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5 \h </w:instrText>
        </w:r>
        <w:r w:rsidR="00CE6D15" w:rsidRPr="006D6993">
          <w:rPr>
            <w:noProof/>
            <w:webHidden/>
          </w:rPr>
        </w:r>
        <w:r w:rsidR="00CE6D15" w:rsidRPr="006D6993">
          <w:rPr>
            <w:noProof/>
            <w:webHidden/>
          </w:rPr>
          <w:fldChar w:fldCharType="separate"/>
        </w:r>
        <w:r w:rsidR="004A4362">
          <w:rPr>
            <w:noProof/>
            <w:webHidden/>
          </w:rPr>
          <w:t>34</w:t>
        </w:r>
        <w:r w:rsidR="00CE6D15" w:rsidRPr="006D6993">
          <w:rPr>
            <w:noProof/>
            <w:webHidden/>
          </w:rPr>
          <w:fldChar w:fldCharType="end"/>
        </w:r>
      </w:hyperlink>
    </w:p>
    <w:p w14:paraId="4DD33A1A" w14:textId="36507601"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6" w:history="1">
        <w:r w:rsidR="00CE6D15" w:rsidRPr="006D6993">
          <w:rPr>
            <w:rStyle w:val="Hyperlink"/>
            <w:noProof/>
          </w:rPr>
          <w:t>Figure 16. Workflow of calculating and adding noise sensitivity specific edge costs as new edge attribut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6 \h </w:instrText>
        </w:r>
        <w:r w:rsidR="00CE6D15" w:rsidRPr="006D6993">
          <w:rPr>
            <w:noProof/>
            <w:webHidden/>
          </w:rPr>
        </w:r>
        <w:r w:rsidR="00CE6D15" w:rsidRPr="006D6993">
          <w:rPr>
            <w:noProof/>
            <w:webHidden/>
          </w:rPr>
          <w:fldChar w:fldCharType="separate"/>
        </w:r>
        <w:r w:rsidR="004A4362">
          <w:rPr>
            <w:noProof/>
            <w:webHidden/>
          </w:rPr>
          <w:t>35</w:t>
        </w:r>
        <w:r w:rsidR="00CE6D15" w:rsidRPr="006D6993">
          <w:rPr>
            <w:noProof/>
            <w:webHidden/>
          </w:rPr>
          <w:fldChar w:fldCharType="end"/>
        </w:r>
      </w:hyperlink>
    </w:p>
    <w:p w14:paraId="3B68D050" w14:textId="731E024D"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7" w:history="1">
        <w:r w:rsidR="00CE6D15" w:rsidRPr="006D6993">
          <w:rPr>
            <w:rStyle w:val="Hyperlink"/>
            <w:noProof/>
          </w:rPr>
          <w:t>Figure 17. The sequence of high-level actions included in solving a common pathfinding problem with quiet path routing applicatio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7 \h </w:instrText>
        </w:r>
        <w:r w:rsidR="00CE6D15" w:rsidRPr="006D6993">
          <w:rPr>
            <w:noProof/>
            <w:webHidden/>
          </w:rPr>
        </w:r>
        <w:r w:rsidR="00CE6D15" w:rsidRPr="006D6993">
          <w:rPr>
            <w:noProof/>
            <w:webHidden/>
          </w:rPr>
          <w:fldChar w:fldCharType="separate"/>
        </w:r>
        <w:r w:rsidR="004A4362">
          <w:rPr>
            <w:noProof/>
            <w:webHidden/>
          </w:rPr>
          <w:t>37</w:t>
        </w:r>
        <w:r w:rsidR="00CE6D15" w:rsidRPr="006D6993">
          <w:rPr>
            <w:noProof/>
            <w:webHidden/>
          </w:rPr>
          <w:fldChar w:fldCharType="end"/>
        </w:r>
      </w:hyperlink>
    </w:p>
    <w:p w14:paraId="3F0C50DF" w14:textId="1E35D319"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8" w:history="1">
        <w:r w:rsidR="00CE6D15" w:rsidRPr="006D6993">
          <w:rPr>
            <w:rStyle w:val="Hyperlink"/>
            <w:noProof/>
          </w:rPr>
          <w:t>Figure 18. Technical architecture of the quiet path route planner web applicatio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8 \h </w:instrText>
        </w:r>
        <w:r w:rsidR="00CE6D15" w:rsidRPr="006D6993">
          <w:rPr>
            <w:noProof/>
            <w:webHidden/>
          </w:rPr>
        </w:r>
        <w:r w:rsidR="00CE6D15" w:rsidRPr="006D6993">
          <w:rPr>
            <w:noProof/>
            <w:webHidden/>
          </w:rPr>
          <w:fldChar w:fldCharType="separate"/>
        </w:r>
        <w:r w:rsidR="004A4362">
          <w:rPr>
            <w:noProof/>
            <w:webHidden/>
          </w:rPr>
          <w:t>40</w:t>
        </w:r>
        <w:r w:rsidR="00CE6D15" w:rsidRPr="006D6993">
          <w:rPr>
            <w:noProof/>
            <w:webHidden/>
          </w:rPr>
          <w:fldChar w:fldCharType="end"/>
        </w:r>
      </w:hyperlink>
    </w:p>
    <w:p w14:paraId="5687639C" w14:textId="46B1CAD9"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59" w:history="1">
        <w:r w:rsidR="00CE6D15" w:rsidRPr="006D6993">
          <w:rPr>
            <w:rStyle w:val="Hyperlink"/>
            <w:noProof/>
          </w:rPr>
          <w:t xml:space="preserve">Figure 19. Workflow of the analysis for model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CE6D15" w:rsidRPr="006D6993">
          <w:rPr>
            <w:rStyle w:val="Hyperlink"/>
            <w:i/>
            <w:noProof/>
          </w:rPr>
          <w:t xml:space="preserve">local walking routes </w:t>
        </w:r>
        <w:r w:rsidR="00CE6D15" w:rsidRPr="006D6993">
          <w:rPr>
            <w:rStyle w:val="Hyperlink"/>
            <w:noProof/>
          </w:rPr>
          <w:t>in the study.</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59 \h </w:instrText>
        </w:r>
        <w:r w:rsidR="00CE6D15" w:rsidRPr="006D6993">
          <w:rPr>
            <w:noProof/>
            <w:webHidden/>
          </w:rPr>
        </w:r>
        <w:r w:rsidR="00CE6D15" w:rsidRPr="006D6993">
          <w:rPr>
            <w:noProof/>
            <w:webHidden/>
          </w:rPr>
          <w:fldChar w:fldCharType="separate"/>
        </w:r>
        <w:r w:rsidR="004A4362">
          <w:rPr>
            <w:noProof/>
            <w:webHidden/>
          </w:rPr>
          <w:t>43</w:t>
        </w:r>
        <w:r w:rsidR="00CE6D15" w:rsidRPr="006D6993">
          <w:rPr>
            <w:noProof/>
            <w:webHidden/>
          </w:rPr>
          <w:fldChar w:fldCharType="end"/>
        </w:r>
      </w:hyperlink>
    </w:p>
    <w:p w14:paraId="23054764" w14:textId="31FBA4E3"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0" w:history="1">
        <w:r w:rsidR="00CE6D15" w:rsidRPr="006D6993">
          <w:rPr>
            <w:rStyle w:val="Hyperlink"/>
            <w:noProof/>
          </w:rPr>
          <w:t>Figure 20. Workflow of the analysis for 1) calculating short and quiet paths for local walking routes (3.7.3),  2) assessing exposures to traffic noise on the paths (3.7.4) and 3) assessing achievable reductions in traffic noise exposure by taking quiet paths (3.8).</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0 \h </w:instrText>
        </w:r>
        <w:r w:rsidR="00CE6D15" w:rsidRPr="006D6993">
          <w:rPr>
            <w:noProof/>
            <w:webHidden/>
          </w:rPr>
        </w:r>
        <w:r w:rsidR="00CE6D15" w:rsidRPr="006D6993">
          <w:rPr>
            <w:noProof/>
            <w:webHidden/>
          </w:rPr>
          <w:fldChar w:fldCharType="separate"/>
        </w:r>
        <w:r w:rsidR="004A4362">
          <w:rPr>
            <w:noProof/>
            <w:webHidden/>
          </w:rPr>
          <w:t>44</w:t>
        </w:r>
        <w:r w:rsidR="00CE6D15" w:rsidRPr="006D6993">
          <w:rPr>
            <w:noProof/>
            <w:webHidden/>
          </w:rPr>
          <w:fldChar w:fldCharType="end"/>
        </w:r>
      </w:hyperlink>
    </w:p>
    <w:p w14:paraId="1C909A80" w14:textId="52A10D2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1" w:history="1">
        <w:r w:rsidR="00CE6D15" w:rsidRPr="006D6993">
          <w:rPr>
            <w:rStyle w:val="Hyperlink"/>
            <w:noProof/>
          </w:rPr>
          <w:t>Figure 21.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1 \h </w:instrText>
        </w:r>
        <w:r w:rsidR="00CE6D15" w:rsidRPr="006D6993">
          <w:rPr>
            <w:noProof/>
            <w:webHidden/>
          </w:rPr>
        </w:r>
        <w:r w:rsidR="00CE6D15" w:rsidRPr="006D6993">
          <w:rPr>
            <w:noProof/>
            <w:webHidden/>
          </w:rPr>
          <w:fldChar w:fldCharType="separate"/>
        </w:r>
        <w:r w:rsidR="004A4362">
          <w:rPr>
            <w:noProof/>
            <w:webHidden/>
          </w:rPr>
          <w:t>45</w:t>
        </w:r>
        <w:r w:rsidR="00CE6D15" w:rsidRPr="006D6993">
          <w:rPr>
            <w:noProof/>
            <w:webHidden/>
          </w:rPr>
          <w:fldChar w:fldCharType="end"/>
        </w:r>
      </w:hyperlink>
    </w:p>
    <w:p w14:paraId="7283EBCD" w14:textId="4DCC954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2" w:history="1">
        <w:r w:rsidR="00CE6D15" w:rsidRPr="006D6993">
          <w:rPr>
            <w:rStyle w:val="Hyperlink"/>
            <w:noProof/>
          </w:rPr>
          <w:t>Figure 22.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2 \h </w:instrText>
        </w:r>
        <w:r w:rsidR="00CE6D15" w:rsidRPr="006D6993">
          <w:rPr>
            <w:noProof/>
            <w:webHidden/>
          </w:rPr>
        </w:r>
        <w:r w:rsidR="00CE6D15" w:rsidRPr="006D6993">
          <w:rPr>
            <w:noProof/>
            <w:webHidden/>
          </w:rPr>
          <w:fldChar w:fldCharType="separate"/>
        </w:r>
        <w:r w:rsidR="004A4362">
          <w:rPr>
            <w:noProof/>
            <w:webHidden/>
          </w:rPr>
          <w:t>47</w:t>
        </w:r>
        <w:r w:rsidR="00CE6D15" w:rsidRPr="006D6993">
          <w:rPr>
            <w:noProof/>
            <w:webHidden/>
          </w:rPr>
          <w:fldChar w:fldCharType="end"/>
        </w:r>
      </w:hyperlink>
    </w:p>
    <w:p w14:paraId="49FA065E" w14:textId="593FB50E"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3" w:history="1">
        <w:r w:rsidR="00CE6D15" w:rsidRPr="006D6993">
          <w:rPr>
            <w:rStyle w:val="Hyperlink"/>
            <w:noProof/>
          </w:rPr>
          <w:t>Figure 23.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3 \h </w:instrText>
        </w:r>
        <w:r w:rsidR="00CE6D15" w:rsidRPr="006D6993">
          <w:rPr>
            <w:noProof/>
            <w:webHidden/>
          </w:rPr>
        </w:r>
        <w:r w:rsidR="00CE6D15" w:rsidRPr="006D6993">
          <w:rPr>
            <w:noProof/>
            <w:webHidden/>
          </w:rPr>
          <w:fldChar w:fldCharType="separate"/>
        </w:r>
        <w:r w:rsidR="004A4362">
          <w:rPr>
            <w:noProof/>
            <w:webHidden/>
          </w:rPr>
          <w:t>48</w:t>
        </w:r>
        <w:r w:rsidR="00CE6D15" w:rsidRPr="006D6993">
          <w:rPr>
            <w:noProof/>
            <w:webHidden/>
          </w:rPr>
          <w:fldChar w:fldCharType="end"/>
        </w:r>
      </w:hyperlink>
    </w:p>
    <w:p w14:paraId="17D31766" w14:textId="52778B7F"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4" w:history="1">
        <w:r w:rsidR="00CE6D15" w:rsidRPr="006D6993">
          <w:rPr>
            <w:rStyle w:val="Hyperlink"/>
            <w:noProof/>
          </w:rPr>
          <w:t>Figure 24. Number of commutes vs. commutes included in the itinerary planning analysis (%) per origin.</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4 \h </w:instrText>
        </w:r>
        <w:r w:rsidR="00CE6D15" w:rsidRPr="006D6993">
          <w:rPr>
            <w:noProof/>
            <w:webHidden/>
          </w:rPr>
        </w:r>
        <w:r w:rsidR="00CE6D15" w:rsidRPr="006D6993">
          <w:rPr>
            <w:noProof/>
            <w:webHidden/>
          </w:rPr>
          <w:fldChar w:fldCharType="separate"/>
        </w:r>
        <w:r w:rsidR="004A4362">
          <w:rPr>
            <w:noProof/>
            <w:webHidden/>
          </w:rPr>
          <w:t>49</w:t>
        </w:r>
        <w:r w:rsidR="00CE6D15" w:rsidRPr="006D6993">
          <w:rPr>
            <w:noProof/>
            <w:webHidden/>
          </w:rPr>
          <w:fldChar w:fldCharType="end"/>
        </w:r>
      </w:hyperlink>
    </w:p>
    <w:p w14:paraId="18354FF7" w14:textId="6804245A"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5" w:history="1">
        <w:r w:rsidR="00CE6D15" w:rsidRPr="006D6993">
          <w:rPr>
            <w:rStyle w:val="Hyperlink"/>
            <w:noProof/>
          </w:rPr>
          <w:t>Figure 25. All shortest paths visualized with feature blending method: overlapping paths show darker on the map. I routed shortest- and quiet paths for all local walking routes to PT stops modelled in the previous phases of the assessment.</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5 \h </w:instrText>
        </w:r>
        <w:r w:rsidR="00CE6D15" w:rsidRPr="006D6993">
          <w:rPr>
            <w:noProof/>
            <w:webHidden/>
          </w:rPr>
        </w:r>
        <w:r w:rsidR="00CE6D15" w:rsidRPr="006D6993">
          <w:rPr>
            <w:noProof/>
            <w:webHidden/>
          </w:rPr>
          <w:fldChar w:fldCharType="separate"/>
        </w:r>
        <w:r w:rsidR="004A4362">
          <w:rPr>
            <w:noProof/>
            <w:webHidden/>
          </w:rPr>
          <w:t>50</w:t>
        </w:r>
        <w:r w:rsidR="00CE6D15" w:rsidRPr="006D6993">
          <w:rPr>
            <w:noProof/>
            <w:webHidden/>
          </w:rPr>
          <w:fldChar w:fldCharType="end"/>
        </w:r>
      </w:hyperlink>
    </w:p>
    <w:p w14:paraId="50497B24" w14:textId="757576F8"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6" w:history="1">
        <w:r w:rsidR="00CE6D15" w:rsidRPr="006D6993">
          <w:rPr>
            <w:rStyle w:val="Hyperlink"/>
            <w:noProof/>
          </w:rPr>
          <w:t>Figure 26. A typical sequence of actions included in solving one pathfinding problem from the perspective of the route planner application (grey) and user (blue).</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6 \h </w:instrText>
        </w:r>
        <w:r w:rsidR="00CE6D15" w:rsidRPr="006D6993">
          <w:rPr>
            <w:noProof/>
            <w:webHidden/>
          </w:rPr>
        </w:r>
        <w:r w:rsidR="00CE6D15" w:rsidRPr="006D6993">
          <w:rPr>
            <w:noProof/>
            <w:webHidden/>
          </w:rPr>
          <w:fldChar w:fldCharType="separate"/>
        </w:r>
        <w:r w:rsidR="004A4362">
          <w:rPr>
            <w:noProof/>
            <w:webHidden/>
          </w:rPr>
          <w:t>59</w:t>
        </w:r>
        <w:r w:rsidR="00CE6D15" w:rsidRPr="006D6993">
          <w:rPr>
            <w:noProof/>
            <w:webHidden/>
          </w:rPr>
          <w:fldChar w:fldCharType="end"/>
        </w:r>
      </w:hyperlink>
    </w:p>
    <w:p w14:paraId="2E05E7B3" w14:textId="6824C875"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7" w:history="1">
        <w:r w:rsidR="00CE6D15" w:rsidRPr="006D6993">
          <w:rPr>
            <w:rStyle w:val="Hyperlink"/>
            <w:noProof/>
          </w:rPr>
          <w:t>Figure 27. The user interface of the quiet path route planner when showing two alternative paths (one shortest path and one quiet path).</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7 \h </w:instrText>
        </w:r>
        <w:r w:rsidR="00CE6D15" w:rsidRPr="006D6993">
          <w:rPr>
            <w:noProof/>
            <w:webHidden/>
          </w:rPr>
        </w:r>
        <w:r w:rsidR="00CE6D15" w:rsidRPr="006D6993">
          <w:rPr>
            <w:noProof/>
            <w:webHidden/>
          </w:rPr>
          <w:fldChar w:fldCharType="separate"/>
        </w:r>
        <w:r w:rsidR="004A4362">
          <w:rPr>
            <w:noProof/>
            <w:webHidden/>
          </w:rPr>
          <w:t>60</w:t>
        </w:r>
        <w:r w:rsidR="00CE6D15" w:rsidRPr="006D6993">
          <w:rPr>
            <w:noProof/>
            <w:webHidden/>
          </w:rPr>
          <w:fldChar w:fldCharType="end"/>
        </w:r>
      </w:hyperlink>
    </w:p>
    <w:p w14:paraId="33968CC7" w14:textId="1F26E1E4"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8" w:history="1">
        <w:r w:rsidR="00CE6D15" w:rsidRPr="006D6993">
          <w:rPr>
            <w:rStyle w:val="Hyperlink"/>
            <w:noProof/>
          </w:rPr>
          <w:t>Figure 28. The user interface of the quiet path route planner when showing several alternative paths (one shortest path and six quiet paths). In the third picture, longest paths are filtered out by a user-defined length threshold.</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8 \h </w:instrText>
        </w:r>
        <w:r w:rsidR="00CE6D15" w:rsidRPr="006D6993">
          <w:rPr>
            <w:noProof/>
            <w:webHidden/>
          </w:rPr>
        </w:r>
        <w:r w:rsidR="00CE6D15" w:rsidRPr="006D6993">
          <w:rPr>
            <w:noProof/>
            <w:webHidden/>
          </w:rPr>
          <w:fldChar w:fldCharType="separate"/>
        </w:r>
        <w:r w:rsidR="004A4362">
          <w:rPr>
            <w:noProof/>
            <w:webHidden/>
          </w:rPr>
          <w:t>60</w:t>
        </w:r>
        <w:r w:rsidR="00CE6D15" w:rsidRPr="006D6993">
          <w:rPr>
            <w:noProof/>
            <w:webHidden/>
          </w:rPr>
          <w:fldChar w:fldCharType="end"/>
        </w:r>
      </w:hyperlink>
    </w:p>
    <w:p w14:paraId="31A38476" w14:textId="786EF43D"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69" w:history="1">
        <w:r w:rsidR="00CE6D15" w:rsidRPr="006D6993">
          <w:rPr>
            <w:rStyle w:val="Hyperlink"/>
            <w:noProof/>
          </w:rPr>
          <w:t>Figure 29. “Add to home screen” -functionality of the web application; the quiet path route planner can be "installed" on user's phone to work similarly as installed apps (without web browser and address ba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69 \h </w:instrText>
        </w:r>
        <w:r w:rsidR="00CE6D15" w:rsidRPr="006D6993">
          <w:rPr>
            <w:noProof/>
            <w:webHidden/>
          </w:rPr>
        </w:r>
        <w:r w:rsidR="00CE6D15" w:rsidRPr="006D6993">
          <w:rPr>
            <w:noProof/>
            <w:webHidden/>
          </w:rPr>
          <w:fldChar w:fldCharType="separate"/>
        </w:r>
        <w:r w:rsidR="004A4362">
          <w:rPr>
            <w:noProof/>
            <w:webHidden/>
          </w:rPr>
          <w:t>61</w:t>
        </w:r>
        <w:r w:rsidR="00CE6D15" w:rsidRPr="006D6993">
          <w:rPr>
            <w:noProof/>
            <w:webHidden/>
          </w:rPr>
          <w:fldChar w:fldCharType="end"/>
        </w:r>
      </w:hyperlink>
    </w:p>
    <w:p w14:paraId="691D785C" w14:textId="3EDF5F0E"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0" w:history="1">
        <w:r w:rsidR="00CE6D15" w:rsidRPr="006D6993">
          <w:rPr>
            <w:rStyle w:val="Hyperlink"/>
            <w:noProof/>
          </w:rPr>
          <w:t>Figure 30. Mean walking distance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0 \h </w:instrText>
        </w:r>
        <w:r w:rsidR="00CE6D15" w:rsidRPr="006D6993">
          <w:rPr>
            <w:noProof/>
            <w:webHidden/>
          </w:rPr>
        </w:r>
        <w:r w:rsidR="00CE6D15" w:rsidRPr="006D6993">
          <w:rPr>
            <w:noProof/>
            <w:webHidden/>
          </w:rPr>
          <w:fldChar w:fldCharType="separate"/>
        </w:r>
        <w:r w:rsidR="004A4362">
          <w:rPr>
            <w:noProof/>
            <w:webHidden/>
          </w:rPr>
          <w:t>64</w:t>
        </w:r>
        <w:r w:rsidR="00CE6D15" w:rsidRPr="006D6993">
          <w:rPr>
            <w:noProof/>
            <w:webHidden/>
          </w:rPr>
          <w:fldChar w:fldCharType="end"/>
        </w:r>
      </w:hyperlink>
    </w:p>
    <w:p w14:paraId="2A9F44EE" w14:textId="4EA47B8E"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1" w:history="1">
        <w:r w:rsidR="00CE6D15" w:rsidRPr="006D6993">
          <w:rPr>
            <w:rStyle w:val="Hyperlink"/>
            <w:noProof/>
          </w:rPr>
          <w:t>Figure 31. Mean traffic noise level (dB(A)) on walks from homes to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1 \h </w:instrText>
        </w:r>
        <w:r w:rsidR="00CE6D15" w:rsidRPr="006D6993">
          <w:rPr>
            <w:noProof/>
            <w:webHidden/>
          </w:rPr>
        </w:r>
        <w:r w:rsidR="00CE6D15" w:rsidRPr="006D6993">
          <w:rPr>
            <w:noProof/>
            <w:webHidden/>
          </w:rPr>
          <w:fldChar w:fldCharType="separate"/>
        </w:r>
        <w:r w:rsidR="004A4362">
          <w:rPr>
            <w:noProof/>
            <w:webHidden/>
          </w:rPr>
          <w:t>65</w:t>
        </w:r>
        <w:r w:rsidR="00CE6D15" w:rsidRPr="006D6993">
          <w:rPr>
            <w:noProof/>
            <w:webHidden/>
          </w:rPr>
          <w:fldChar w:fldCharType="end"/>
        </w:r>
      </w:hyperlink>
    </w:p>
    <w:p w14:paraId="3B241A54" w14:textId="7A2619B9"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2" w:history="1">
        <w:r w:rsidR="00CE6D15" w:rsidRPr="006D6993">
          <w:rPr>
            <w:rStyle w:val="Hyperlink"/>
            <w:noProof/>
          </w:rPr>
          <w:t>Figure 32. Mean exposures to +65 dB(A) traffic noise levels (m)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2 \h </w:instrText>
        </w:r>
        <w:r w:rsidR="00CE6D15" w:rsidRPr="006D6993">
          <w:rPr>
            <w:noProof/>
            <w:webHidden/>
          </w:rPr>
        </w:r>
        <w:r w:rsidR="00CE6D15" w:rsidRPr="006D6993">
          <w:rPr>
            <w:noProof/>
            <w:webHidden/>
          </w:rPr>
          <w:fldChar w:fldCharType="separate"/>
        </w:r>
        <w:r w:rsidR="004A4362">
          <w:rPr>
            <w:noProof/>
            <w:webHidden/>
          </w:rPr>
          <w:t>66</w:t>
        </w:r>
        <w:r w:rsidR="00CE6D15" w:rsidRPr="006D6993">
          <w:rPr>
            <w:noProof/>
            <w:webHidden/>
          </w:rPr>
          <w:fldChar w:fldCharType="end"/>
        </w:r>
      </w:hyperlink>
    </w:p>
    <w:p w14:paraId="7312E75F" w14:textId="33E78207"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3" w:history="1">
        <w:r w:rsidR="00CE6D15" w:rsidRPr="006D6993">
          <w:rPr>
            <w:rStyle w:val="Hyperlink"/>
            <w:noProof/>
          </w:rPr>
          <w:t>Figure 33. Mean exposures to +70 dB traffic noise levels (m)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3 \h </w:instrText>
        </w:r>
        <w:r w:rsidR="00CE6D15" w:rsidRPr="006D6993">
          <w:rPr>
            <w:noProof/>
            <w:webHidden/>
          </w:rPr>
        </w:r>
        <w:r w:rsidR="00CE6D15" w:rsidRPr="006D6993">
          <w:rPr>
            <w:noProof/>
            <w:webHidden/>
          </w:rPr>
          <w:fldChar w:fldCharType="separate"/>
        </w:r>
        <w:r w:rsidR="004A4362">
          <w:rPr>
            <w:noProof/>
            <w:webHidden/>
          </w:rPr>
          <w:t>67</w:t>
        </w:r>
        <w:r w:rsidR="00CE6D15" w:rsidRPr="006D6993">
          <w:rPr>
            <w:noProof/>
            <w:webHidden/>
          </w:rPr>
          <w:fldChar w:fldCharType="end"/>
        </w:r>
      </w:hyperlink>
    </w:p>
    <w:p w14:paraId="37432611" w14:textId="278CD27A"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4" w:history="1">
        <w:r w:rsidR="00CE6D15" w:rsidRPr="006D6993">
          <w:rPr>
            <w:rStyle w:val="Hyperlink"/>
            <w:noProof/>
          </w:rPr>
          <w:t>Figure 34. Mean exposure to +65 dB(A) traffic noise levels (%)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4 \h </w:instrText>
        </w:r>
        <w:r w:rsidR="00CE6D15" w:rsidRPr="006D6993">
          <w:rPr>
            <w:noProof/>
            <w:webHidden/>
          </w:rPr>
        </w:r>
        <w:r w:rsidR="00CE6D15" w:rsidRPr="006D6993">
          <w:rPr>
            <w:noProof/>
            <w:webHidden/>
          </w:rPr>
          <w:fldChar w:fldCharType="separate"/>
        </w:r>
        <w:r w:rsidR="004A4362">
          <w:rPr>
            <w:noProof/>
            <w:webHidden/>
          </w:rPr>
          <w:t>68</w:t>
        </w:r>
        <w:r w:rsidR="00CE6D15" w:rsidRPr="006D6993">
          <w:rPr>
            <w:noProof/>
            <w:webHidden/>
          </w:rPr>
          <w:fldChar w:fldCharType="end"/>
        </w:r>
      </w:hyperlink>
    </w:p>
    <w:p w14:paraId="26182C13" w14:textId="42DEC28C"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5" w:history="1">
        <w:r w:rsidR="00CE6D15" w:rsidRPr="006D6993">
          <w:rPr>
            <w:rStyle w:val="Hyperlink"/>
            <w:noProof/>
          </w:rPr>
          <w:t>Figure 35. Mean exposure to +70 dB(A) traffic noise levels (%) on walks from homes to public transport (PT) stops. The averages are weighted with the estimated utilization rates of the walks based on the total flow of commutes using each origin – PT stop pair.</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5 \h </w:instrText>
        </w:r>
        <w:r w:rsidR="00CE6D15" w:rsidRPr="006D6993">
          <w:rPr>
            <w:noProof/>
            <w:webHidden/>
          </w:rPr>
        </w:r>
        <w:r w:rsidR="00CE6D15" w:rsidRPr="006D6993">
          <w:rPr>
            <w:noProof/>
            <w:webHidden/>
          </w:rPr>
          <w:fldChar w:fldCharType="separate"/>
        </w:r>
        <w:r w:rsidR="004A4362">
          <w:rPr>
            <w:noProof/>
            <w:webHidden/>
          </w:rPr>
          <w:t>69</w:t>
        </w:r>
        <w:r w:rsidR="00CE6D15" w:rsidRPr="006D6993">
          <w:rPr>
            <w:noProof/>
            <w:webHidden/>
          </w:rPr>
          <w:fldChar w:fldCharType="end"/>
        </w:r>
      </w:hyperlink>
    </w:p>
    <w:p w14:paraId="085F9CD6" w14:textId="2F21252D"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6" w:history="1">
        <w:r w:rsidR="00CE6D15" w:rsidRPr="006D6993">
          <w:rPr>
            <w:rStyle w:val="Hyperlink"/>
            <w:noProof/>
          </w:rPr>
          <w:t>Figure 36.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6 \h </w:instrText>
        </w:r>
        <w:r w:rsidR="00CE6D15" w:rsidRPr="006D6993">
          <w:rPr>
            <w:noProof/>
            <w:webHidden/>
          </w:rPr>
        </w:r>
        <w:r w:rsidR="00CE6D15" w:rsidRPr="006D6993">
          <w:rPr>
            <w:noProof/>
            <w:webHidden/>
          </w:rPr>
          <w:fldChar w:fldCharType="separate"/>
        </w:r>
        <w:r w:rsidR="004A4362">
          <w:rPr>
            <w:noProof/>
            <w:webHidden/>
          </w:rPr>
          <w:t>71</w:t>
        </w:r>
        <w:r w:rsidR="00CE6D15" w:rsidRPr="006D6993">
          <w:rPr>
            <w:noProof/>
            <w:webHidden/>
          </w:rPr>
          <w:fldChar w:fldCharType="end"/>
        </w:r>
      </w:hyperlink>
    </w:p>
    <w:p w14:paraId="57107F9A" w14:textId="6C531C8A"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7" w:history="1">
        <w:r w:rsidR="00CE6D15" w:rsidRPr="006D6993">
          <w:rPr>
            <w:rStyle w:val="Hyperlink"/>
            <w:noProof/>
          </w:rPr>
          <w:t>Figure 37.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7 \h </w:instrText>
        </w:r>
        <w:r w:rsidR="00CE6D15" w:rsidRPr="006D6993">
          <w:rPr>
            <w:noProof/>
            <w:webHidden/>
          </w:rPr>
        </w:r>
        <w:r w:rsidR="00CE6D15" w:rsidRPr="006D6993">
          <w:rPr>
            <w:noProof/>
            <w:webHidden/>
          </w:rPr>
          <w:fldChar w:fldCharType="separate"/>
        </w:r>
        <w:r w:rsidR="004A4362">
          <w:rPr>
            <w:noProof/>
            <w:webHidden/>
          </w:rPr>
          <w:t>72</w:t>
        </w:r>
        <w:r w:rsidR="00CE6D15" w:rsidRPr="006D6993">
          <w:rPr>
            <w:noProof/>
            <w:webHidden/>
          </w:rPr>
          <w:fldChar w:fldCharType="end"/>
        </w:r>
      </w:hyperlink>
    </w:p>
    <w:p w14:paraId="2EFC2A30" w14:textId="42DD6993"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8" w:history="1">
        <w:r w:rsidR="00CE6D15" w:rsidRPr="006D6993">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8 \h </w:instrText>
        </w:r>
        <w:r w:rsidR="00CE6D15" w:rsidRPr="006D6993">
          <w:rPr>
            <w:noProof/>
            <w:webHidden/>
          </w:rPr>
        </w:r>
        <w:r w:rsidR="00CE6D15" w:rsidRPr="006D6993">
          <w:rPr>
            <w:noProof/>
            <w:webHidden/>
          </w:rPr>
          <w:fldChar w:fldCharType="separate"/>
        </w:r>
        <w:r w:rsidR="004A4362">
          <w:rPr>
            <w:noProof/>
            <w:webHidden/>
          </w:rPr>
          <w:t>83</w:t>
        </w:r>
        <w:r w:rsidR="00CE6D15" w:rsidRPr="006D6993">
          <w:rPr>
            <w:noProof/>
            <w:webHidden/>
          </w:rPr>
          <w:fldChar w:fldCharType="end"/>
        </w:r>
      </w:hyperlink>
    </w:p>
    <w:p w14:paraId="1AEB34DA" w14:textId="7358D51D" w:rsidR="00CE6D15"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679" w:history="1">
        <w:r w:rsidR="00CE6D15" w:rsidRPr="006D6993">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CE6D15" w:rsidRPr="006D6993">
          <w:rPr>
            <w:noProof/>
            <w:webHidden/>
          </w:rPr>
          <w:tab/>
        </w:r>
        <w:r w:rsidR="00CE6D15" w:rsidRPr="006D6993">
          <w:rPr>
            <w:noProof/>
            <w:webHidden/>
          </w:rPr>
          <w:fldChar w:fldCharType="begin"/>
        </w:r>
        <w:r w:rsidR="00CE6D15" w:rsidRPr="006D6993">
          <w:rPr>
            <w:noProof/>
            <w:webHidden/>
          </w:rPr>
          <w:instrText xml:space="preserve"> PAGEREF _Toc38811679 \h </w:instrText>
        </w:r>
        <w:r w:rsidR="00CE6D15" w:rsidRPr="006D6993">
          <w:rPr>
            <w:noProof/>
            <w:webHidden/>
          </w:rPr>
        </w:r>
        <w:r w:rsidR="00CE6D15" w:rsidRPr="006D6993">
          <w:rPr>
            <w:noProof/>
            <w:webHidden/>
          </w:rPr>
          <w:fldChar w:fldCharType="separate"/>
        </w:r>
        <w:r w:rsidR="004A4362">
          <w:rPr>
            <w:noProof/>
            <w:webHidden/>
          </w:rPr>
          <w:t>84</w:t>
        </w:r>
        <w:r w:rsidR="00CE6D15" w:rsidRPr="006D6993">
          <w:rPr>
            <w:noProof/>
            <w:webHidden/>
          </w:rPr>
          <w:fldChar w:fldCharType="end"/>
        </w:r>
      </w:hyperlink>
    </w:p>
    <w:p w14:paraId="24BB8C4D" w14:textId="4C5758A0" w:rsidR="00D908C2" w:rsidRPr="00CC2F87" w:rsidRDefault="00D908C2" w:rsidP="006D6993">
      <w:pPr>
        <w:ind w:left="284" w:hanging="284"/>
        <w:jc w:val="left"/>
      </w:pPr>
      <w:r w:rsidRPr="006D6993">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20E8C843" w14:textId="1186DBDD" w:rsidR="006D6993" w:rsidRPr="006D6993" w:rsidRDefault="00D908C2"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r w:rsidRPr="006D6993">
        <w:fldChar w:fldCharType="begin"/>
      </w:r>
      <w:r w:rsidRPr="006D6993">
        <w:instrText xml:space="preserve"> TOC \h \z \c "Table" </w:instrText>
      </w:r>
      <w:r w:rsidRPr="006D6993">
        <w:fldChar w:fldCharType="separate"/>
      </w:r>
      <w:hyperlink w:anchor="_Toc38811901" w:history="1">
        <w:r w:rsidR="006D6993" w:rsidRPr="006D6993">
          <w:rPr>
            <w:rStyle w:val="Hyperlink"/>
            <w:noProof/>
          </w:rPr>
          <w:t>Table 1. Data that were used in the study.</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1 \h </w:instrText>
        </w:r>
        <w:r w:rsidR="006D6993" w:rsidRPr="006D6993">
          <w:rPr>
            <w:noProof/>
            <w:webHidden/>
          </w:rPr>
        </w:r>
        <w:r w:rsidR="006D6993" w:rsidRPr="006D6993">
          <w:rPr>
            <w:noProof/>
            <w:webHidden/>
          </w:rPr>
          <w:fldChar w:fldCharType="separate"/>
        </w:r>
        <w:r w:rsidR="004A4362">
          <w:rPr>
            <w:noProof/>
            <w:webHidden/>
          </w:rPr>
          <w:t>20</w:t>
        </w:r>
        <w:r w:rsidR="006D6993" w:rsidRPr="006D6993">
          <w:rPr>
            <w:noProof/>
            <w:webHidden/>
          </w:rPr>
          <w:fldChar w:fldCharType="end"/>
        </w:r>
      </w:hyperlink>
    </w:p>
    <w:p w14:paraId="1D57801E" w14:textId="033FDE28"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2" w:history="1">
        <w:r w:rsidR="006D6993" w:rsidRPr="006D6993">
          <w:rPr>
            <w:rStyle w:val="Hyperlink"/>
            <w:noProof/>
          </w:rPr>
          <w:t>Table 2. Query strings for street network data downloads to be used with Overpass API and OSMnx python library.</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2 \h </w:instrText>
        </w:r>
        <w:r w:rsidR="006D6993" w:rsidRPr="006D6993">
          <w:rPr>
            <w:noProof/>
            <w:webHidden/>
          </w:rPr>
        </w:r>
        <w:r w:rsidR="006D6993" w:rsidRPr="006D6993">
          <w:rPr>
            <w:noProof/>
            <w:webHidden/>
          </w:rPr>
          <w:fldChar w:fldCharType="separate"/>
        </w:r>
        <w:r w:rsidR="004A4362">
          <w:rPr>
            <w:noProof/>
            <w:webHidden/>
          </w:rPr>
          <w:t>26</w:t>
        </w:r>
        <w:r w:rsidR="006D6993" w:rsidRPr="006D6993">
          <w:rPr>
            <w:noProof/>
            <w:webHidden/>
          </w:rPr>
          <w:fldChar w:fldCharType="end"/>
        </w:r>
      </w:hyperlink>
    </w:p>
    <w:p w14:paraId="40DAC734" w14:textId="0E23CCD6"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3" w:history="1">
        <w:r w:rsidR="006D6993" w:rsidRPr="006D6993">
          <w:rPr>
            <w:rStyle w:val="Hyperlink"/>
            <w:noProof/>
          </w:rPr>
          <w:t>Table 3. Noise cost coefficients for dB range from 45 dB to 75 dB calculated with both equations presented in this chapter (3 &amp; 4).</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3 \h </w:instrText>
        </w:r>
        <w:r w:rsidR="006D6993" w:rsidRPr="006D6993">
          <w:rPr>
            <w:noProof/>
            <w:webHidden/>
          </w:rPr>
        </w:r>
        <w:r w:rsidR="006D6993" w:rsidRPr="006D6993">
          <w:rPr>
            <w:noProof/>
            <w:webHidden/>
          </w:rPr>
          <w:fldChar w:fldCharType="separate"/>
        </w:r>
        <w:r w:rsidR="004A4362">
          <w:rPr>
            <w:noProof/>
            <w:webHidden/>
          </w:rPr>
          <w:t>33</w:t>
        </w:r>
        <w:r w:rsidR="006D6993" w:rsidRPr="006D6993">
          <w:rPr>
            <w:noProof/>
            <w:webHidden/>
          </w:rPr>
          <w:fldChar w:fldCharType="end"/>
        </w:r>
      </w:hyperlink>
    </w:p>
    <w:p w14:paraId="2418FA99" w14:textId="593A2AF1"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4" w:history="1">
        <w:r w:rsidR="006D6993" w:rsidRPr="006D6993">
          <w:rPr>
            <w:rStyle w:val="Hyperlink"/>
            <w:noProof/>
          </w:rPr>
          <w:t>Table 4. The noise exposure indices that were defined for measuring dynamic traffic noise exposure and reduction in noise exposure on quiet paths.</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4 \h </w:instrText>
        </w:r>
        <w:r w:rsidR="006D6993" w:rsidRPr="006D6993">
          <w:rPr>
            <w:noProof/>
            <w:webHidden/>
          </w:rPr>
        </w:r>
        <w:r w:rsidR="006D6993" w:rsidRPr="006D6993">
          <w:rPr>
            <w:noProof/>
            <w:webHidden/>
          </w:rPr>
          <w:fldChar w:fldCharType="separate"/>
        </w:r>
        <w:r w:rsidR="004A4362">
          <w:rPr>
            <w:noProof/>
            <w:webHidden/>
          </w:rPr>
          <w:t>39</w:t>
        </w:r>
        <w:r w:rsidR="006D6993" w:rsidRPr="006D6993">
          <w:rPr>
            <w:noProof/>
            <w:webHidden/>
          </w:rPr>
          <w:fldChar w:fldCharType="end"/>
        </w:r>
      </w:hyperlink>
    </w:p>
    <w:p w14:paraId="6D5277DA" w14:textId="15706C2F"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5" w:history="1">
        <w:r w:rsidR="006D6993" w:rsidRPr="006D6993">
          <w:rPr>
            <w:rStyle w:val="Hyperlink"/>
            <w:noProof/>
          </w:rPr>
          <w:t>Table 5. Parameters used in public transport itinerary planning with Digitransit routing API.</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5 \h </w:instrText>
        </w:r>
        <w:r w:rsidR="006D6993" w:rsidRPr="006D6993">
          <w:rPr>
            <w:noProof/>
            <w:webHidden/>
          </w:rPr>
        </w:r>
        <w:r w:rsidR="006D6993" w:rsidRPr="006D6993">
          <w:rPr>
            <w:noProof/>
            <w:webHidden/>
          </w:rPr>
          <w:fldChar w:fldCharType="separate"/>
        </w:r>
        <w:r w:rsidR="004A4362">
          <w:rPr>
            <w:noProof/>
            <w:webHidden/>
          </w:rPr>
          <w:t>46</w:t>
        </w:r>
        <w:r w:rsidR="006D6993" w:rsidRPr="006D6993">
          <w:rPr>
            <w:noProof/>
            <w:webHidden/>
          </w:rPr>
          <w:fldChar w:fldCharType="end"/>
        </w:r>
      </w:hyperlink>
    </w:p>
    <w:p w14:paraId="0FCCCFD9" w14:textId="4C0C3C28"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6" w:history="1">
        <w:r w:rsidR="006D6993" w:rsidRPr="006D6993">
          <w:rPr>
            <w:rStyle w:val="Hyperlink"/>
            <w:noProof/>
          </w:rPr>
          <w:t>Table 6. Descriptive statistics of the length of the shortest paths to PT stops and commuting destinations, both separately and combined (n=31291).</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6 \h </w:instrText>
        </w:r>
        <w:r w:rsidR="006D6993" w:rsidRPr="006D6993">
          <w:rPr>
            <w:noProof/>
            <w:webHidden/>
          </w:rPr>
        </w:r>
        <w:r w:rsidR="006D6993" w:rsidRPr="006D6993">
          <w:rPr>
            <w:noProof/>
            <w:webHidden/>
          </w:rPr>
          <w:fldChar w:fldCharType="separate"/>
        </w:r>
        <w:r w:rsidR="004A4362">
          <w:rPr>
            <w:noProof/>
            <w:webHidden/>
          </w:rPr>
          <w:t>49</w:t>
        </w:r>
        <w:r w:rsidR="006D6993" w:rsidRPr="006D6993">
          <w:rPr>
            <w:noProof/>
            <w:webHidden/>
          </w:rPr>
          <w:fldChar w:fldCharType="end"/>
        </w:r>
      </w:hyperlink>
    </w:p>
    <w:p w14:paraId="3F4E6FCE" w14:textId="3FC7F83A"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7" w:history="1">
        <w:r w:rsidR="006D6993" w:rsidRPr="006D6993">
          <w:rPr>
            <w:rStyle w:val="Hyperlink"/>
            <w:noProof/>
          </w:rPr>
          <w:t>Table 7. Descriptions of the path properties returned by the quiet path routing API.</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7 \h </w:instrText>
        </w:r>
        <w:r w:rsidR="006D6993" w:rsidRPr="006D6993">
          <w:rPr>
            <w:noProof/>
            <w:webHidden/>
          </w:rPr>
        </w:r>
        <w:r w:rsidR="006D6993" w:rsidRPr="006D6993">
          <w:rPr>
            <w:noProof/>
            <w:webHidden/>
          </w:rPr>
          <w:fldChar w:fldCharType="separate"/>
        </w:r>
        <w:r w:rsidR="004A4362">
          <w:rPr>
            <w:noProof/>
            <w:webHidden/>
          </w:rPr>
          <w:t>53</w:t>
        </w:r>
        <w:r w:rsidR="006D6993" w:rsidRPr="006D6993">
          <w:rPr>
            <w:noProof/>
            <w:webHidden/>
          </w:rPr>
          <w:fldChar w:fldCharType="end"/>
        </w:r>
      </w:hyperlink>
    </w:p>
    <w:p w14:paraId="3F23FF9D" w14:textId="60F7C911"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8" w:history="1">
        <w:r w:rsidR="006D6993" w:rsidRPr="006D6993">
          <w:rPr>
            <w:rStyle w:val="Hyperlink"/>
            <w:noProof/>
          </w:rPr>
          <w:t>Table 8. A FeatureCollection of two paths returned from the quiet path routing API.</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8 \h </w:instrText>
        </w:r>
        <w:r w:rsidR="006D6993" w:rsidRPr="006D6993">
          <w:rPr>
            <w:noProof/>
            <w:webHidden/>
          </w:rPr>
        </w:r>
        <w:r w:rsidR="006D6993" w:rsidRPr="006D6993">
          <w:rPr>
            <w:noProof/>
            <w:webHidden/>
          </w:rPr>
          <w:fldChar w:fldCharType="separate"/>
        </w:r>
        <w:r w:rsidR="004A4362">
          <w:rPr>
            <w:noProof/>
            <w:webHidden/>
          </w:rPr>
          <w:t>56</w:t>
        </w:r>
        <w:r w:rsidR="006D6993" w:rsidRPr="006D6993">
          <w:rPr>
            <w:noProof/>
            <w:webHidden/>
          </w:rPr>
          <w:fldChar w:fldCharType="end"/>
        </w:r>
      </w:hyperlink>
    </w:p>
    <w:p w14:paraId="6311F257" w14:textId="44FCE49F"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09" w:history="1">
        <w:r w:rsidR="006D6993" w:rsidRPr="006D6993">
          <w:rPr>
            <w:rStyle w:val="Hyperlink"/>
            <w:noProof/>
          </w:rPr>
          <w:t>Table 9. Minor features and functionalities of the route planner UI that aim to improve the overall user experience of the application.</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09 \h </w:instrText>
        </w:r>
        <w:r w:rsidR="006D6993" w:rsidRPr="006D6993">
          <w:rPr>
            <w:noProof/>
            <w:webHidden/>
          </w:rPr>
        </w:r>
        <w:r w:rsidR="006D6993" w:rsidRPr="006D6993">
          <w:rPr>
            <w:noProof/>
            <w:webHidden/>
          </w:rPr>
          <w:fldChar w:fldCharType="separate"/>
        </w:r>
        <w:r w:rsidR="004A4362">
          <w:rPr>
            <w:noProof/>
            <w:webHidden/>
          </w:rPr>
          <w:t>57</w:t>
        </w:r>
        <w:r w:rsidR="006D6993" w:rsidRPr="006D6993">
          <w:rPr>
            <w:noProof/>
            <w:webHidden/>
          </w:rPr>
          <w:fldChar w:fldCharType="end"/>
        </w:r>
      </w:hyperlink>
    </w:p>
    <w:p w14:paraId="428AD84F" w14:textId="63164D7B"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0" w:history="1">
        <w:r w:rsidR="006D6993" w:rsidRPr="006D6993">
          <w:rPr>
            <w:rStyle w:val="Hyperlink"/>
            <w:noProof/>
          </w:rPr>
          <w:t>Table 10. Descriptive statistics of exposure to traffic noise on the first walks of public transport itineraries to workplaces and on direct walks to nearby workplaces (n=30160).</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0 \h </w:instrText>
        </w:r>
        <w:r w:rsidR="006D6993" w:rsidRPr="006D6993">
          <w:rPr>
            <w:noProof/>
            <w:webHidden/>
          </w:rPr>
        </w:r>
        <w:r w:rsidR="006D6993" w:rsidRPr="006D6993">
          <w:rPr>
            <w:noProof/>
            <w:webHidden/>
          </w:rPr>
          <w:fldChar w:fldCharType="separate"/>
        </w:r>
        <w:r w:rsidR="004A4362">
          <w:rPr>
            <w:noProof/>
            <w:webHidden/>
          </w:rPr>
          <w:t>62</w:t>
        </w:r>
        <w:r w:rsidR="006D6993" w:rsidRPr="006D6993">
          <w:rPr>
            <w:noProof/>
            <w:webHidden/>
          </w:rPr>
          <w:fldChar w:fldCharType="end"/>
        </w:r>
      </w:hyperlink>
    </w:p>
    <w:p w14:paraId="63992D55" w14:textId="509AC293"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1" w:history="1">
        <w:r w:rsidR="006D6993" w:rsidRPr="006D6993">
          <w:rPr>
            <w:rStyle w:val="Hyperlink"/>
            <w:noProof/>
          </w:rPr>
          <w:t>Table 11. Descriptive statistics of exposure to traffic noise on the first walks of public transport itineraries to workplaces (direct walks to nearby workplaces are filtered out, n=17891).</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1 \h </w:instrText>
        </w:r>
        <w:r w:rsidR="006D6993" w:rsidRPr="006D6993">
          <w:rPr>
            <w:noProof/>
            <w:webHidden/>
          </w:rPr>
        </w:r>
        <w:r w:rsidR="006D6993" w:rsidRPr="006D6993">
          <w:rPr>
            <w:noProof/>
            <w:webHidden/>
          </w:rPr>
          <w:fldChar w:fldCharType="separate"/>
        </w:r>
        <w:r w:rsidR="004A4362">
          <w:rPr>
            <w:noProof/>
            <w:webHidden/>
          </w:rPr>
          <w:t>62</w:t>
        </w:r>
        <w:r w:rsidR="006D6993" w:rsidRPr="006D6993">
          <w:rPr>
            <w:noProof/>
            <w:webHidden/>
          </w:rPr>
          <w:fldChar w:fldCharType="end"/>
        </w:r>
      </w:hyperlink>
    </w:p>
    <w:p w14:paraId="066CFF88" w14:textId="6EDE146E"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2" w:history="1">
        <w:r w:rsidR="006D6993" w:rsidRPr="006D6993">
          <w:rPr>
            <w:rStyle w:val="Hyperlink"/>
            <w:noProof/>
          </w:rPr>
          <w:t>Table 12.  Descriptive statistics of the achievable reductions in noise exposure index ER</w:t>
        </w:r>
        <w:r w:rsidR="006D6993" w:rsidRPr="006D6993">
          <w:rPr>
            <w:rStyle w:val="Hyperlink"/>
            <w:noProof/>
            <w:vertAlign w:val="subscript"/>
          </w:rPr>
          <w:t xml:space="preserve">+65dB </w:t>
        </w:r>
        <w:r w:rsidR="006D6993" w:rsidRPr="006D6993">
          <w:rPr>
            <w:rStyle w:val="Hyperlink"/>
            <w:noProof/>
          </w:rPr>
          <w:t>on different subsets of the paths. The subsets were defined by 1) the length of the shortest path, 2) the length difference of the quiet path and 3) the initial ER</w:t>
        </w:r>
        <w:r w:rsidR="006D6993" w:rsidRPr="006D6993">
          <w:rPr>
            <w:rStyle w:val="Hyperlink"/>
            <w:noProof/>
            <w:vertAlign w:val="subscript"/>
          </w:rPr>
          <w:t xml:space="preserve">+65dB </w:t>
        </w:r>
        <w:r w:rsidR="006D6993" w:rsidRPr="006D6993">
          <w:rPr>
            <w:rStyle w:val="Hyperlink"/>
            <w:noProof/>
          </w:rPr>
          <w:t>(n</w:t>
        </w:r>
        <w:r w:rsidR="006D6993" w:rsidRPr="006D6993">
          <w:rPr>
            <w:rStyle w:val="Hyperlink"/>
            <w:noProof/>
            <w:vertAlign w:val="subscript"/>
          </w:rPr>
          <w:t xml:space="preserve">300-600m </w:t>
        </w:r>
        <w:r w:rsidR="006D6993" w:rsidRPr="006D6993">
          <w:rPr>
            <w:rStyle w:val="Hyperlink"/>
            <w:noProof/>
          </w:rPr>
          <w:t>= 4338, n</w:t>
        </w:r>
        <w:r w:rsidR="006D6993" w:rsidRPr="006D6993">
          <w:rPr>
            <w:rStyle w:val="Hyperlink"/>
            <w:noProof/>
            <w:vertAlign w:val="subscript"/>
          </w:rPr>
          <w:t xml:space="preserve">700-1300m </w:t>
        </w:r>
        <w:r w:rsidR="006D6993" w:rsidRPr="006D6993">
          <w:rPr>
            <w:rStyle w:val="Hyperlink"/>
            <w:noProof/>
          </w:rPr>
          <w:t>= 7842).</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2 \h </w:instrText>
        </w:r>
        <w:r w:rsidR="006D6993" w:rsidRPr="006D6993">
          <w:rPr>
            <w:noProof/>
            <w:webHidden/>
          </w:rPr>
        </w:r>
        <w:r w:rsidR="006D6993" w:rsidRPr="006D6993">
          <w:rPr>
            <w:noProof/>
            <w:webHidden/>
          </w:rPr>
          <w:fldChar w:fldCharType="separate"/>
        </w:r>
        <w:r w:rsidR="004A4362">
          <w:rPr>
            <w:noProof/>
            <w:webHidden/>
          </w:rPr>
          <w:t>73</w:t>
        </w:r>
        <w:r w:rsidR="006D6993" w:rsidRPr="006D6993">
          <w:rPr>
            <w:noProof/>
            <w:webHidden/>
          </w:rPr>
          <w:fldChar w:fldCharType="end"/>
        </w:r>
      </w:hyperlink>
    </w:p>
    <w:p w14:paraId="1E93BC3B" w14:textId="42CB9793"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3" w:history="1">
        <w:r w:rsidR="006D6993" w:rsidRPr="006D6993">
          <w:rPr>
            <w:rStyle w:val="Hyperlink"/>
            <w:noProof/>
          </w:rPr>
          <w:t>Table 13. Descriptive statistics of the achievable reductions in noise exposure index dB</w:t>
        </w:r>
        <w:r w:rsidR="006D6993" w:rsidRPr="006D6993">
          <w:rPr>
            <w:rStyle w:val="Hyperlink"/>
            <w:noProof/>
            <w:vertAlign w:val="subscript"/>
          </w:rPr>
          <w:t xml:space="preserve">mean </w:t>
        </w:r>
        <w:r w:rsidR="006D6993" w:rsidRPr="006D6993">
          <w:rPr>
            <w:rStyle w:val="Hyperlink"/>
            <w:noProof/>
          </w:rPr>
          <w:t>on different subsets of the paths. The subsets were defined by 1) the length of the shortest path, 2) the length difference of the quiet path and 3) the initial dB</w:t>
        </w:r>
        <w:r w:rsidR="006D6993" w:rsidRPr="006D6993">
          <w:rPr>
            <w:rStyle w:val="Hyperlink"/>
            <w:noProof/>
            <w:vertAlign w:val="subscript"/>
          </w:rPr>
          <w:t xml:space="preserve">mean </w:t>
        </w:r>
        <w:r w:rsidR="006D6993" w:rsidRPr="006D6993">
          <w:rPr>
            <w:rStyle w:val="Hyperlink"/>
            <w:noProof/>
          </w:rPr>
          <w:t>(n</w:t>
        </w:r>
        <w:r w:rsidR="006D6993" w:rsidRPr="006D6993">
          <w:rPr>
            <w:rStyle w:val="Hyperlink"/>
            <w:noProof/>
            <w:vertAlign w:val="subscript"/>
          </w:rPr>
          <w:t xml:space="preserve">300-600m </w:t>
        </w:r>
        <w:r w:rsidR="006D6993" w:rsidRPr="006D6993">
          <w:rPr>
            <w:rStyle w:val="Hyperlink"/>
            <w:noProof/>
          </w:rPr>
          <w:t>= 4103, n</w:t>
        </w:r>
        <w:r w:rsidR="006D6993" w:rsidRPr="006D6993">
          <w:rPr>
            <w:rStyle w:val="Hyperlink"/>
            <w:noProof/>
            <w:vertAlign w:val="subscript"/>
          </w:rPr>
          <w:t xml:space="preserve">700-1300m </w:t>
        </w:r>
        <w:r w:rsidR="006D6993" w:rsidRPr="006D6993">
          <w:rPr>
            <w:rStyle w:val="Hyperlink"/>
            <w:noProof/>
          </w:rPr>
          <w:t>= 6925).</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3 \h </w:instrText>
        </w:r>
        <w:r w:rsidR="006D6993" w:rsidRPr="006D6993">
          <w:rPr>
            <w:noProof/>
            <w:webHidden/>
          </w:rPr>
        </w:r>
        <w:r w:rsidR="006D6993" w:rsidRPr="006D6993">
          <w:rPr>
            <w:noProof/>
            <w:webHidden/>
          </w:rPr>
          <w:fldChar w:fldCharType="separate"/>
        </w:r>
        <w:r w:rsidR="004A4362">
          <w:rPr>
            <w:noProof/>
            <w:webHidden/>
          </w:rPr>
          <w:t>74</w:t>
        </w:r>
        <w:r w:rsidR="006D6993" w:rsidRPr="006D6993">
          <w:rPr>
            <w:noProof/>
            <w:webHidden/>
          </w:rPr>
          <w:fldChar w:fldCharType="end"/>
        </w:r>
      </w:hyperlink>
    </w:p>
    <w:p w14:paraId="24A8E346" w14:textId="0B855ED5"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4" w:history="1">
        <w:r w:rsidR="006D6993" w:rsidRPr="006D6993">
          <w:rPr>
            <w:rStyle w:val="Hyperlink"/>
            <w:noProof/>
          </w:rPr>
          <w:t>Table 14. Differences in path length between shortest paths and reference paths (n=31228).</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4 \h </w:instrText>
        </w:r>
        <w:r w:rsidR="006D6993" w:rsidRPr="006D6993">
          <w:rPr>
            <w:noProof/>
            <w:webHidden/>
          </w:rPr>
        </w:r>
        <w:r w:rsidR="006D6993" w:rsidRPr="006D6993">
          <w:rPr>
            <w:noProof/>
            <w:webHidden/>
          </w:rPr>
          <w:fldChar w:fldCharType="separate"/>
        </w:r>
        <w:r w:rsidR="004A4362">
          <w:rPr>
            <w:noProof/>
            <w:webHidden/>
          </w:rPr>
          <w:t>81</w:t>
        </w:r>
        <w:r w:rsidR="006D6993" w:rsidRPr="006D6993">
          <w:rPr>
            <w:noProof/>
            <w:webHidden/>
          </w:rPr>
          <w:fldChar w:fldCharType="end"/>
        </w:r>
      </w:hyperlink>
    </w:p>
    <w:p w14:paraId="7E23C4F9" w14:textId="3CBA8554" w:rsidR="006D6993" w:rsidRPr="006D6993" w:rsidRDefault="006C5147" w:rsidP="006D6993">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811915" w:history="1">
        <w:r w:rsidR="006D6993" w:rsidRPr="006D6993">
          <w:rPr>
            <w:rStyle w:val="Hyperlink"/>
            <w:noProof/>
          </w:rPr>
          <w:t>Table 15. Statistics of offsets (i.e. distances) between the origin and destination points of the paths and the origin and destination points of the reference paths.</w:t>
        </w:r>
        <w:r w:rsidR="006D6993" w:rsidRPr="006D6993">
          <w:rPr>
            <w:noProof/>
            <w:webHidden/>
          </w:rPr>
          <w:tab/>
        </w:r>
        <w:r w:rsidR="006D6993" w:rsidRPr="006D6993">
          <w:rPr>
            <w:noProof/>
            <w:webHidden/>
          </w:rPr>
          <w:fldChar w:fldCharType="begin"/>
        </w:r>
        <w:r w:rsidR="006D6993" w:rsidRPr="006D6993">
          <w:rPr>
            <w:noProof/>
            <w:webHidden/>
          </w:rPr>
          <w:instrText xml:space="preserve"> PAGEREF _Toc38811915 \h </w:instrText>
        </w:r>
        <w:r w:rsidR="006D6993" w:rsidRPr="006D6993">
          <w:rPr>
            <w:noProof/>
            <w:webHidden/>
          </w:rPr>
        </w:r>
        <w:r w:rsidR="006D6993" w:rsidRPr="006D6993">
          <w:rPr>
            <w:noProof/>
            <w:webHidden/>
          </w:rPr>
          <w:fldChar w:fldCharType="separate"/>
        </w:r>
        <w:r w:rsidR="004A4362">
          <w:rPr>
            <w:noProof/>
            <w:webHidden/>
          </w:rPr>
          <w:t>82</w:t>
        </w:r>
        <w:r w:rsidR="006D6993" w:rsidRPr="006D6993">
          <w:rPr>
            <w:noProof/>
            <w:webHidden/>
          </w:rPr>
          <w:fldChar w:fldCharType="end"/>
        </w:r>
      </w:hyperlink>
    </w:p>
    <w:p w14:paraId="2CB65C54" w14:textId="3D488EC6" w:rsidR="005658EA" w:rsidRPr="00DF5660" w:rsidRDefault="00D908C2" w:rsidP="006D6993">
      <w:pPr>
        <w:ind w:left="284" w:hanging="284"/>
        <w:jc w:val="left"/>
      </w:pPr>
      <w:r w:rsidRPr="006D6993">
        <w:fldChar w:fldCharType="end"/>
      </w:r>
    </w:p>
    <w:p w14:paraId="1AE742AC" w14:textId="77777777" w:rsidR="005658EA" w:rsidRPr="00DF5660" w:rsidRDefault="005658EA">
      <w:pPr>
        <w:spacing w:after="0" w:line="240" w:lineRule="auto"/>
        <w:jc w:val="left"/>
      </w:pPr>
      <w:r w:rsidRPr="00DF5660">
        <w:br w:type="page"/>
      </w:r>
    </w:p>
    <w:p w14:paraId="29456EA5" w14:textId="2F5F0BB6" w:rsidR="009C6E4D" w:rsidRDefault="009431D4" w:rsidP="001879D7">
      <w:pPr>
        <w:jc w:val="left"/>
        <w:rPr>
          <w:b/>
          <w:bCs/>
          <w:sz w:val="30"/>
          <w:szCs w:val="30"/>
        </w:rPr>
      </w:pPr>
      <w:r>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1879D7" w:rsidRPr="00CC2F87"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Default="001879D7" w:rsidP="009C6E4D">
            <w:pPr>
              <w:pStyle w:val="TableText"/>
              <w:spacing w:before="0" w:after="240" w:line="240" w:lineRule="auto"/>
            </w:pPr>
            <w:r>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Default="001879D7" w:rsidP="009C6E4D">
            <w:pPr>
              <w:pStyle w:val="TableText"/>
              <w:spacing w:before="0" w:after="240" w:line="240" w:lineRule="auto"/>
            </w:pPr>
            <w:r>
              <w:t>Progressive Web Application</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Default="00C372A6" w:rsidP="009C6E4D">
            <w:pPr>
              <w:pStyle w:val="TableText"/>
              <w:spacing w:before="0" w:after="240" w:line="240" w:lineRule="auto"/>
            </w:pPr>
            <w:r>
              <w:t>Single</w:t>
            </w:r>
            <w:r w:rsidR="006E1E52">
              <w:t>-</w:t>
            </w:r>
            <w:r w:rsidR="001D1106">
              <w:t>p</w:t>
            </w:r>
            <w:r>
              <w:t>age (</w:t>
            </w:r>
            <w:r w:rsidR="001C32CE">
              <w:t>w</w:t>
            </w:r>
            <w:r>
              <w:t>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7B462920" w14:textId="4DA4A9C9" w:rsidR="00467178" w:rsidRDefault="00467178" w:rsidP="00141A60">
      <w:pPr>
        <w:spacing w:after="0" w:line="240" w:lineRule="auto"/>
        <w:jc w:val="left"/>
        <w:rPr>
          <w:rFonts w:eastAsiaTheme="majorEastAsia" w:cs="Times New Roman (Headings CS)"/>
          <w:color w:val="000000" w:themeColor="text1"/>
          <w:spacing w:val="10"/>
          <w:sz w:val="30"/>
          <w:szCs w:val="32"/>
        </w:rPr>
        <w:sectPr w:rsidR="00467178" w:rsidSect="00C823CC">
          <w:footerReference w:type="even" r:id="rId10"/>
          <w:footerReference w:type="default" r:id="rId11"/>
          <w:pgSz w:w="11900" w:h="16840"/>
          <w:pgMar w:top="1417" w:right="1134" w:bottom="1417" w:left="1134" w:header="708" w:footer="708" w:gutter="0"/>
          <w:pgNumType w:start="1"/>
          <w:cols w:space="708"/>
          <w:titlePg/>
          <w:docGrid w:linePitch="360"/>
        </w:sectPr>
      </w:pPr>
    </w:p>
    <w:p w14:paraId="5B60F8B4" w14:textId="0E99E677" w:rsidR="00031198" w:rsidRPr="00CC2F87" w:rsidRDefault="004C51E8" w:rsidP="00467178">
      <w:pPr>
        <w:pStyle w:val="Heading1"/>
      </w:pPr>
      <w:bookmarkStart w:id="0" w:name="_Toc38811311"/>
      <w:r>
        <w:lastRenderedPageBreak/>
        <w:t>INTRODUCTION</w:t>
      </w:r>
      <w:bookmarkEnd w:id="0"/>
    </w:p>
    <w:p w14:paraId="1CAC0CF4" w14:textId="1FA4C7AE"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 xml:space="preserve">are emerging in urban context. Undoubtedly, walking </w:t>
      </w:r>
      <w:r w:rsidR="00777BE5">
        <w:t xml:space="preserve">has remained </w:t>
      </w:r>
      <w:r w:rsidR="00C70089" w:rsidRPr="00CC2F87">
        <w:t>the most popular mode of active transport since it doesn’t require any accessories and</w:t>
      </w:r>
      <w:r w:rsidR="008011B5">
        <w:t xml:space="preserve"> it</w:t>
      </w:r>
      <w:r w:rsidR="00C70089" w:rsidRPr="00CC2F87">
        <w:t xml:space="preserve"> is essential part of all itineraries made by public transport.</w:t>
      </w:r>
      <w:r w:rsidR="00FE7CA3">
        <w:t xml:space="preserve"> </w:t>
      </w:r>
    </w:p>
    <w:p w14:paraId="0F799F38" w14:textId="3FCE3DDC" w:rsidR="00C70089" w:rsidRPr="00CC2F87" w:rsidRDefault="00E043D1" w:rsidP="00C70089">
      <w:r>
        <w:t>S</w:t>
      </w:r>
      <w:r w:rsidR="006D7E3D">
        <w:t>ignificant health</w:t>
      </w:r>
      <w:r w:rsidR="0042656A">
        <w:t xml:space="preserve">, societal </w:t>
      </w:r>
      <w:r w:rsidR="006D7E3D">
        <w:t xml:space="preserve">and environmental benefits have been </w:t>
      </w:r>
      <w:r>
        <w:t xml:space="preserve">anticipated and </w:t>
      </w:r>
      <w:r w:rsidR="006D7E3D">
        <w:t xml:space="preserve">identified from shift to active </w:t>
      </w:r>
      <w:r w:rsidR="00C70089" w:rsidRPr="00CC2F87">
        <w:t xml:space="preserve">transport modes </w:t>
      </w:r>
      <w:r w:rsidR="006D7E3D">
        <w:t xml:space="preserve">from </w:t>
      </w:r>
      <w:r w:rsidR="00C578BB">
        <w:t xml:space="preserve">using private </w:t>
      </w:r>
      <w:r w:rsidR="006D7E3D">
        <w:t xml:space="preserve">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w:t>
      </w:r>
      <w:r w:rsidR="00ED2E5A">
        <w:t xml:space="preserve">the </w:t>
      </w:r>
      <w:r>
        <w:t>physical activity</w:t>
      </w:r>
      <w:r w:rsidR="00C70089" w:rsidRPr="00CC2F87">
        <w:t xml:space="preserve">. </w:t>
      </w:r>
      <w:r w:rsidR="00B010DF">
        <w:t>Thus</w:t>
      </w:r>
      <w:r w:rsidR="00C70089" w:rsidRPr="00CC2F87">
        <w:t xml:space="preserv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6B1E62">
        <w:t xml:space="preserve">waling and cycling </w:t>
      </w:r>
      <w:r w:rsidR="00010BCC">
        <w:t>practical and pleasant</w:t>
      </w:r>
      <w:r w:rsidR="00C70089" w:rsidRPr="00CC2F87">
        <w:t xml:space="preserve">. </w:t>
      </w:r>
    </w:p>
    <w:p w14:paraId="47DDF21F" w14:textId="3B0F90AE" w:rsidR="00C70089" w:rsidRPr="00CC2F87" w:rsidRDefault="00C70089" w:rsidP="00C70089">
      <w:r w:rsidRPr="00CC2F87">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w:t>
      </w:r>
      <w:r w:rsidR="00E86398">
        <w:t xml:space="preserve">street </w:t>
      </w:r>
      <w:r w:rsidRPr="00CC2F87">
        <w:t>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5084B094" w:rsidR="00C70089" w:rsidRPr="00CC2F87" w:rsidRDefault="00C70089" w:rsidP="00C70089">
      <w:r w:rsidRPr="00CC2F87">
        <w:t>Many of the factors limiting walkability</w:t>
      </w:r>
      <w:r w:rsidR="00751A56">
        <w:t>,</w:t>
      </w:r>
      <w:r w:rsidRPr="00CC2F87">
        <w:t xml:space="preserve"> </w:t>
      </w:r>
      <w:r w:rsidR="00751A56">
        <w:t>or</w:t>
      </w:r>
      <w:r w:rsidRPr="00CC2F87">
        <w:t xml:space="preserve"> </w:t>
      </w:r>
      <w:r w:rsidR="00F92DFB">
        <w:t xml:space="preserve">the </w:t>
      </w:r>
      <w:r w:rsidR="00E949C1">
        <w:t>convenience</w:t>
      </w:r>
      <w:r w:rsidR="00B20366" w:rsidRPr="00B20366">
        <w:t xml:space="preserve"> </w:t>
      </w:r>
      <w:r w:rsidR="00B20366">
        <w:t xml:space="preserve">of </w:t>
      </w:r>
      <w:r w:rsidRPr="00CC2F87">
        <w:t xml:space="preserve">active transport modes </w:t>
      </w:r>
      <w:r w:rsidR="00751A56">
        <w:t xml:space="preserve">in general, </w:t>
      </w:r>
      <w:r w:rsidRPr="00CC2F87">
        <w:t xml:space="preserve">are caused by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and thus reduce the opportunities for walking and cycling.</w:t>
      </w:r>
      <w:r w:rsidR="00AB7907" w:rsidRPr="00CC2F87">
        <w:t xml:space="preserve"> </w:t>
      </w:r>
    </w:p>
    <w:p w14:paraId="61CB09C0" w14:textId="33FEC066" w:rsidR="00C70089" w:rsidRDefault="00070DCA" w:rsidP="00C70089">
      <w:r>
        <w:t>Moreover, v</w:t>
      </w:r>
      <w:r w:rsidR="00C70089" w:rsidRPr="00CC2F87">
        <w:t>ehicular traffic</w:t>
      </w:r>
      <w:r w:rsidR="00E81FE2">
        <w:t xml:space="preserve"> </w:t>
      </w:r>
      <w:r w:rsidR="00C70089" w:rsidRPr="00CC2F87">
        <w:t xml:space="preserve">consumes the opportunities for active transport with at least two “invisible” ways. Firstly, since most of </w:t>
      </w:r>
      <w:r w:rsidR="00B21AC6">
        <w:t xml:space="preserve">it </w:t>
      </w:r>
      <w:r w:rsidR="00C70089" w:rsidRPr="00CC2F87">
        <w:t xml:space="preserve">is powered by gasoline engines, it has </w:t>
      </w:r>
      <w:r w:rsidR="006D75EF">
        <w:t>a</w:t>
      </w:r>
      <w:r w:rsidR="00593EA4">
        <w:t xml:space="preserve"> negative </w:t>
      </w:r>
      <w:r w:rsidR="00C70089" w:rsidRPr="00CC2F87">
        <w:t xml:space="preserve">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air pollutions can cause or worsen many lung diseases such as asthma or even cance</w:t>
      </w:r>
      <w:r w:rsidR="002C09EA">
        <w:t>r</w:t>
      </w:r>
      <w:r w:rsidR="00BB4E2E">
        <w:t xml:space="preserve"> (WHO Europe, 2018a)</w:t>
      </w:r>
      <w:r w:rsidR="00C70089" w:rsidRPr="00CC2F87">
        <w:t xml:space="preserve">. Secondly, </w:t>
      </w:r>
      <w:r w:rsidR="00CA6D22">
        <w:t xml:space="preserve">varying levels of </w:t>
      </w:r>
      <w:r w:rsidR="00BC3A40">
        <w:t xml:space="preserve">community </w:t>
      </w:r>
      <w:r w:rsidR="00CA6D22">
        <w:t xml:space="preserve">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 xml:space="preserve">is likely to cause </w:t>
      </w:r>
      <w:r w:rsidR="004C3262">
        <w:t>adverse</w:t>
      </w:r>
      <w:r w:rsidR="00D80327">
        <w:t xml:space="preser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health effects </w:t>
      </w:r>
      <w:r w:rsidR="00BA6285">
        <w:t xml:space="preserve">of traffic noise </w:t>
      </w:r>
      <w:r w:rsidR="000154B6">
        <w:t>i</w:t>
      </w:r>
      <w:r w:rsidR="00704FDE">
        <w:t>s</w:t>
      </w:r>
      <w:r w:rsidR="000154B6">
        <w:t xml:space="preserve"> longer but </w:t>
      </w:r>
      <w:r w:rsidR="00704FDE">
        <w:t xml:space="preserve">lacking </w:t>
      </w:r>
      <w:r w:rsidR="00D2726C">
        <w:t xml:space="preserve">sufficient </w:t>
      </w:r>
      <w:r w:rsidR="000154B6">
        <w:t xml:space="preserve">scientific evidence. </w:t>
      </w:r>
      <w:r w:rsidR="00BD5A99">
        <w:t xml:space="preserve">Due to </w:t>
      </w:r>
      <w:r w:rsidR="00CE1E7C">
        <w:t xml:space="preserve">simultaneously </w:t>
      </w:r>
      <w:r w:rsidR="00BD5A99">
        <w:t xml:space="preserve">increasing traffic flows and numbers of </w:t>
      </w:r>
      <w:r w:rsidR="00EB2AE6">
        <w:t xml:space="preserve">daily </w:t>
      </w:r>
      <w:r w:rsidR="00BD5A99">
        <w:t>commuters</w:t>
      </w:r>
      <w:r w:rsidR="00605032">
        <w:t xml:space="preserve"> in urban areas</w:t>
      </w:r>
      <w:r w:rsidR="00BD5A99">
        <w:t>, the negative</w:t>
      </w:r>
      <w:r w:rsidR="00EB2AE6">
        <w:t xml:space="preserve"> </w:t>
      </w:r>
      <w:r w:rsidR="00BD5A99">
        <w:t xml:space="preserve">effects of traffic noise </w:t>
      </w:r>
      <w:r w:rsidR="00A33E1A">
        <w:t xml:space="preserve">on public health </w:t>
      </w:r>
      <w:r w:rsidR="00BD5A99">
        <w:t xml:space="preserve">are likely to get amplified in the </w:t>
      </w:r>
      <w:r w:rsidR="007140A6">
        <w:t xml:space="preserve">futur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807D2D" w14:textId="6EB8CD36" w:rsidR="00D258A7" w:rsidRPr="00CC2F87" w:rsidRDefault="00D258A7" w:rsidP="00C70089">
      <w:r>
        <w:t xml:space="preserve">In recent years, </w:t>
      </w:r>
      <w:r w:rsidR="00FF63FB">
        <w:t>emerging</w:t>
      </w:r>
      <w:r w:rsidR="00753ECE">
        <w:t xml:space="preserve"> conceptual and technical developments in routing analysis </w:t>
      </w:r>
      <w:r w:rsidR="00C92754">
        <w:t xml:space="preserve">and Web GIS have been applied </w:t>
      </w:r>
      <w:r w:rsidR="00022878">
        <w:t xml:space="preserve">for </w:t>
      </w:r>
      <w:r w:rsidR="00DB10B7">
        <w:t xml:space="preserve">increasing individuals’ awareness </w:t>
      </w:r>
      <w:r w:rsidR="00FF63FB">
        <w:t xml:space="preserve">on </w:t>
      </w:r>
      <w:r w:rsidR="00C92754">
        <w:t>environmental exposures.</w:t>
      </w:r>
      <w:r w:rsidR="00E25E09">
        <w:t xml:space="preserve"> </w:t>
      </w:r>
      <w:r w:rsidR="00F11571">
        <w:t xml:space="preserve">These applications have also been fueled by the </w:t>
      </w:r>
      <w:r w:rsidR="00DE07D6" w:rsidRPr="00DE07D6">
        <w:t xml:space="preserve">proliferation </w:t>
      </w:r>
      <w:r w:rsidR="00F11571">
        <w:t>of openly available data of urban pollutants.</w:t>
      </w:r>
      <w:r w:rsidR="00DF6AC3">
        <w:t xml:space="preserve"> In the case of traffic noise, </w:t>
      </w:r>
      <w:r w:rsidR="00570C17">
        <w:t>current</w:t>
      </w:r>
      <w:r w:rsidR="00DF6AC3">
        <w:t xml:space="preserve"> national and international</w:t>
      </w:r>
      <w:r w:rsidR="00F11571">
        <w:t xml:space="preserve"> </w:t>
      </w:r>
      <w:r w:rsidR="00DF6AC3">
        <w:t xml:space="preserve">policies have required more accurate and open assessments on community noise. </w:t>
      </w:r>
      <w:r w:rsidR="00A52FBD">
        <w:t>S</w:t>
      </w:r>
      <w:r w:rsidR="00E25E09">
        <w:t xml:space="preserve">everal studies have </w:t>
      </w:r>
      <w:r w:rsidR="004C79C4">
        <w:t xml:space="preserve">already </w:t>
      </w:r>
      <w:r w:rsidR="00E25E09">
        <w:t xml:space="preserve">demonstrated how dynamic exposure to pollutants can be incorporated in routing </w:t>
      </w:r>
      <w:r w:rsidR="00F11571">
        <w:t xml:space="preserve">algorithms and </w:t>
      </w:r>
      <w:r w:rsidR="00E25E09">
        <w:t>applications</w:t>
      </w:r>
      <w:r w:rsidR="0053413B">
        <w:t xml:space="preserve"> in order to find </w:t>
      </w:r>
      <w:r w:rsidR="00AD33D2">
        <w:t xml:space="preserve">alternative, </w:t>
      </w:r>
      <w:r w:rsidR="0053413B">
        <w:t>healthier paths</w:t>
      </w:r>
      <w:r w:rsidR="00DB10B7">
        <w:t xml:space="preserve"> </w:t>
      </w:r>
      <w:r w:rsidR="00DB10B7">
        <w:fldChar w:fldCharType="begin"/>
      </w:r>
      <w:r w:rsidR="00DB10B7">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fldChar w:fldCharType="separate"/>
      </w:r>
      <w:r w:rsidR="00DB10B7">
        <w:rPr>
          <w:noProof/>
        </w:rPr>
        <w:t>(e.g. Alam et al., 2018; Hasenfratz et al., 2015; Hertel et al., 2008; Sharker et al., 2012; Su et al., 2010)</w:t>
      </w:r>
      <w:r w:rsidR="00DB10B7">
        <w:fldChar w:fldCharType="end"/>
      </w:r>
      <w:r w:rsidR="00E25E09">
        <w:t>.</w:t>
      </w:r>
      <w:r w:rsidR="00DF6AC3">
        <w:t xml:space="preserve"> </w:t>
      </w:r>
    </w:p>
    <w:p w14:paraId="1BC48106" w14:textId="3976EE04" w:rsidR="007D54A1" w:rsidRPr="00CC2F87" w:rsidRDefault="003177D5" w:rsidP="00C70089">
      <w:r>
        <w:t>From</w:t>
      </w:r>
      <w:r w:rsidR="008F0DD0" w:rsidRPr="00CC2F87">
        <w:t xml:space="preserve"> the perspective of walkability, this study can be seen as an attempt to capture </w:t>
      </w:r>
      <w:r w:rsidR="00C8603A">
        <w:t>a</w:t>
      </w:r>
      <w:r w:rsidR="005F1FC3">
        <w:t xml:space="preserve"> </w:t>
      </w:r>
      <w:r w:rsidR="008F0DD0"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008F0DD0" w:rsidRPr="00CC2F87">
        <w:t xml:space="preserve">exposure to </w:t>
      </w:r>
      <w:r w:rsidR="00C55F97">
        <w:t xml:space="preserve">environmental pollutants </w:t>
      </w:r>
      <w:r w:rsidR="00714BD5">
        <w:t>has</w:t>
      </w:r>
      <w:r w:rsidR="008F0DD0"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700155">
        <w:t>The</w:t>
      </w:r>
      <w:r w:rsidR="00C040B7">
        <w:t xml:space="preserve"> </w:t>
      </w:r>
      <w:r w:rsidR="000C3793">
        <w:t xml:space="preserve">proposed </w:t>
      </w:r>
      <w:r w:rsidR="00C040B7">
        <w:t>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008F0DD0" w:rsidRPr="00CC2F87">
        <w:t>.</w:t>
      </w:r>
      <w:r w:rsidR="00827D42">
        <w:t xml:space="preserve"> </w:t>
      </w:r>
      <w:r w:rsidR="00C55F97">
        <w:t xml:space="preserve">Methodologically, this study aims to develop a conceptual and technical framework for assessing </w:t>
      </w:r>
      <w:r w:rsidR="00C92754">
        <w:t xml:space="preserve">and reducing </w:t>
      </w:r>
      <w:r w:rsidR="00C55F97">
        <w:t>dynamic (i.e. journey-time) exposure to environmental pollutants</w:t>
      </w:r>
      <w:r w:rsidR="00DB10B7">
        <w:t>,</w:t>
      </w:r>
      <w:r w:rsidR="00C55F97">
        <w:t xml:space="preserve"> using traffic noise as an example. </w:t>
      </w:r>
      <w:r w:rsidR="00A749E8">
        <w:t xml:space="preserve">The feasibility of the developed methods is demonstrated </w:t>
      </w:r>
      <w:r w:rsidR="00922426">
        <w:t xml:space="preserve">through a </w:t>
      </w:r>
      <w:r w:rsidR="00A749E8">
        <w:t>case study of Helsinki.</w:t>
      </w:r>
      <w:r w:rsidR="008F11B8">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0998557D"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D9190E">
        <w:t>find</w:t>
      </w:r>
      <w:r w:rsidR="006440BC">
        <w:t xml:space="preserve"> </w:t>
      </w:r>
      <w:r w:rsidR="00091BA2">
        <w:t xml:space="preserve">alternative, </w:t>
      </w:r>
      <w:r w:rsidR="006440BC">
        <w:t>quieter paths</w:t>
      </w:r>
    </w:p>
    <w:p w14:paraId="6D615B4E" w14:textId="5A2470EB" w:rsidR="00BA5C29" w:rsidRPr="00CC2F87" w:rsidRDefault="00BA5C29" w:rsidP="00BA5C29">
      <w:pPr>
        <w:pStyle w:val="ListParagraph"/>
        <w:numPr>
          <w:ilvl w:val="0"/>
          <w:numId w:val="2"/>
        </w:numPr>
      </w:pPr>
      <w:r>
        <w:t xml:space="preserve">Develop a mobile-friendly web-based route planner application </w:t>
      </w:r>
      <w:r w:rsidR="002F295A">
        <w:t xml:space="preserve">that </w:t>
      </w:r>
      <w:r w:rsidR="00474758">
        <w:t>employs</w:t>
      </w:r>
      <w:r>
        <w:t xml:space="preserve"> the </w:t>
      </w:r>
      <w:r w:rsidR="006662FB">
        <w:t>“</w:t>
      </w:r>
      <w:r>
        <w:t>quiet path routing method</w:t>
      </w:r>
      <w:r w:rsidR="006662FB">
        <w:t>”</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1666FA0D"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1824F142" w14:textId="000B296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w:t>
      </w:r>
      <w:r w:rsidR="003177D5">
        <w:t xml:space="preserve">1) </w:t>
      </w:r>
      <w:r w:rsidR="000C1658">
        <w:t xml:space="preserve">develop a </w:t>
      </w:r>
      <w:r w:rsidR="00D45D5F">
        <w:t xml:space="preserve">novel </w:t>
      </w:r>
      <w:r w:rsidR="003177D5">
        <w:t>routing analysis</w:t>
      </w:r>
      <w:r w:rsidR="00D45D5F">
        <w:t xml:space="preserve"> framework</w:t>
      </w:r>
      <w:r w:rsidR="003177D5">
        <w:t xml:space="preserve"> to support exposure-based routing, 2</w:t>
      </w:r>
      <w:r w:rsidR="00486DE6" w:rsidRPr="00CC2F87">
        <w:t xml:space="preserve">) </w:t>
      </w:r>
      <w:r w:rsidR="000C1658">
        <w:t xml:space="preserve">facilitate </w:t>
      </w:r>
      <w:r w:rsidR="00486DE6" w:rsidRPr="00CC2F87">
        <w:t xml:space="preserve">citizens to choose healthier (quieter) walking routes </w:t>
      </w:r>
      <w:r w:rsidR="003177D5">
        <w:t>and 3</w:t>
      </w:r>
      <w:r w:rsidR="00C21F1F">
        <w:t xml:space="preserve">) </w:t>
      </w:r>
      <w:r w:rsidR="000C1658">
        <w:t xml:space="preserve">help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w:t>
      </w:r>
      <w:r w:rsidR="004320B3">
        <w:t xml:space="preserve">first and </w:t>
      </w:r>
      <w:r w:rsidR="004D57F1">
        <w:t xml:space="preserve">second </w:t>
      </w:r>
      <w:r w:rsidR="008D4D3F">
        <w:t xml:space="preserve">can </w:t>
      </w:r>
      <w:r w:rsidR="00647B98" w:rsidRPr="00CC2F87">
        <w:t xml:space="preserve">be seen as a </w:t>
      </w:r>
      <w:r w:rsidR="00C21F1F">
        <w:t xml:space="preserve">short-term and </w:t>
      </w:r>
      <w:r w:rsidR="004D57F1">
        <w:t xml:space="preserve">third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8811312"/>
      <w:r w:rsidRPr="009D01DC">
        <w:lastRenderedPageBreak/>
        <w:t>BACKGROUND</w:t>
      </w:r>
      <w:bookmarkEnd w:id="1"/>
    </w:p>
    <w:p w14:paraId="6EBB17F7" w14:textId="3F3F92F1" w:rsidR="00DF5975" w:rsidRPr="00CC2F87" w:rsidRDefault="002D2AE8" w:rsidP="00B31DAC">
      <w:pPr>
        <w:pStyle w:val="Heading2"/>
      </w:pPr>
      <w:bookmarkStart w:id="2" w:name="_Toc38811313"/>
      <w:r>
        <w:t>Defining noise</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72E1636"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rsidRPr="00471C81">
        <w:fldChar w:fldCharType="begin"/>
      </w:r>
      <w:r w:rsidR="00BC0879" w:rsidRPr="00471C81">
        <w:instrText xml:space="preserve"> REF _Ref32583277 \h </w:instrText>
      </w:r>
      <w:r w:rsidR="00471C81" w:rsidRPr="00471C81">
        <w:instrText xml:space="preserve"> \* MERGEFORMAT </w:instrText>
      </w:r>
      <w:r w:rsidR="00BC0879" w:rsidRPr="00471C81">
        <w:fldChar w:fldCharType="separate"/>
      </w:r>
      <w:r w:rsidR="004A4362" w:rsidRPr="004A4362">
        <w:t xml:space="preserve">Figure </w:t>
      </w:r>
      <w:r w:rsidR="004A4362" w:rsidRPr="004A4362">
        <w:rPr>
          <w:noProof/>
        </w:rPr>
        <w:t>1</w:t>
      </w:r>
      <w:r w:rsidR="00BC0879" w:rsidRPr="00471C81">
        <w:fldChar w:fldCharType="end"/>
      </w:r>
      <w:r w:rsidR="00BC0879">
        <w:t>)</w:t>
      </w:r>
      <w:r w:rsidR="00360121">
        <w:t xml:space="preserve">. </w:t>
      </w:r>
    </w:p>
    <w:p w14:paraId="07512ECD" w14:textId="77777777" w:rsidR="0098228E" w:rsidRDefault="0098228E" w:rsidP="0035208F">
      <w:pPr>
        <w:keepNext/>
        <w:spacing w:after="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8430" cy="3603076"/>
                    </a:xfrm>
                    <a:prstGeom prst="rect">
                      <a:avLst/>
                    </a:prstGeom>
                  </pic:spPr>
                </pic:pic>
              </a:graphicData>
            </a:graphic>
          </wp:inline>
        </w:drawing>
      </w:r>
    </w:p>
    <w:p w14:paraId="5F4DBBE4" w14:textId="58A247C0" w:rsidR="00DA5EEB" w:rsidRDefault="0098228E" w:rsidP="0098228E">
      <w:pPr>
        <w:pStyle w:val="Caption"/>
        <w:jc w:val="both"/>
      </w:pPr>
      <w:bookmarkStart w:id="3" w:name="_Ref32583277"/>
      <w:bookmarkStart w:id="4" w:name="_Toc38811641"/>
      <w:r w:rsidRPr="00026723">
        <w:rPr>
          <w:b/>
          <w:bCs/>
        </w:rPr>
        <w:t xml:space="preserve">Figure </w:t>
      </w:r>
      <w:r w:rsidRPr="00026723">
        <w:rPr>
          <w:b/>
          <w:bCs/>
        </w:rPr>
        <w:fldChar w:fldCharType="begin"/>
      </w:r>
      <w:r w:rsidRPr="00026723">
        <w:rPr>
          <w:b/>
          <w:bCs/>
        </w:rPr>
        <w:instrText xml:space="preserve"> SEQ Figure \* ARABIC </w:instrText>
      </w:r>
      <w:r w:rsidRPr="00026723">
        <w:rPr>
          <w:b/>
          <w:bCs/>
        </w:rPr>
        <w:fldChar w:fldCharType="separate"/>
      </w:r>
      <w:r w:rsidR="004A4362">
        <w:rPr>
          <w:b/>
          <w:bCs/>
          <w:noProof/>
        </w:rPr>
        <w:t>1</w:t>
      </w:r>
      <w:r w:rsidRPr="00026723">
        <w:rPr>
          <w:b/>
          <w:bCs/>
        </w:rPr>
        <w:fldChar w:fldCharType="end"/>
      </w:r>
      <w:bookmarkEnd w:id="3"/>
      <w:r w:rsidRPr="00026723">
        <w:rPr>
          <w:b/>
          <w:bCs/>
        </w:rPr>
        <w:t>.</w:t>
      </w:r>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8811314"/>
      <w:r>
        <w:t>T</w:t>
      </w:r>
      <w:r w:rsidR="0077247F" w:rsidRPr="00CC2F87">
        <w:t>raffic noise</w:t>
      </w:r>
      <w:r>
        <w:t xml:space="preserve"> and health</w:t>
      </w:r>
      <w:bookmarkEnd w:id="5"/>
    </w:p>
    <w:p w14:paraId="5591B70D" w14:textId="6A1DD216" w:rsidR="0036511B" w:rsidRDefault="00DA5EEB" w:rsidP="00DA5EEB">
      <w:r>
        <w:lastRenderedPageBreak/>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67E24013"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6C02BD">
        <w:rPr>
          <w:noProof/>
        </w:rPr>
        <w:t>b</w:t>
      </w:r>
      <w:r w:rsidR="00E61179">
        <w:rPr>
          <w:noProof/>
        </w:rPr>
        <w:t>)</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BB4E2E">
        <w:rPr>
          <w:noProof/>
        </w:rPr>
        <w:t>b</w:t>
      </w:r>
      <w:r w:rsidR="000A055B">
        <w:rPr>
          <w:noProof/>
        </w:rPr>
        <w:t>)</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7E801D42"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sidRPr="00886D50">
        <w:rPr>
          <w:rFonts w:eastAsiaTheme="minorEastAsia"/>
          <w:iCs/>
        </w:rPr>
        <w:fldChar w:fldCharType="begin"/>
      </w:r>
      <w:r w:rsidR="00960315" w:rsidRPr="00886D50">
        <w:rPr>
          <w:rFonts w:eastAsiaTheme="minorEastAsia"/>
          <w:iCs/>
        </w:rPr>
        <w:instrText xml:space="preserve"> REF _Ref33718460 \h </w:instrText>
      </w:r>
      <w:r w:rsidR="00886D50" w:rsidRPr="00886D50">
        <w:rPr>
          <w:rFonts w:eastAsiaTheme="minorEastAsia"/>
          <w:iCs/>
        </w:rPr>
        <w:instrText xml:space="preserve"> \* MERGEFORMAT </w:instrText>
      </w:r>
      <w:r w:rsidR="00960315" w:rsidRPr="00886D50">
        <w:rPr>
          <w:rFonts w:eastAsiaTheme="minorEastAsia"/>
          <w:iCs/>
        </w:rPr>
      </w:r>
      <w:r w:rsidR="00960315" w:rsidRPr="00886D50">
        <w:rPr>
          <w:rFonts w:eastAsiaTheme="minorEastAsia"/>
          <w:iCs/>
        </w:rPr>
        <w:fldChar w:fldCharType="separate"/>
      </w:r>
      <w:r w:rsidR="004A4362" w:rsidRPr="004A4362">
        <w:t xml:space="preserve">Figure </w:t>
      </w:r>
      <w:r w:rsidR="004A4362" w:rsidRPr="004A4362">
        <w:rPr>
          <w:noProof/>
        </w:rPr>
        <w:t>2</w:t>
      </w:r>
      <w:r w:rsidR="00960315" w:rsidRPr="00886D50">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768BAFC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6C02BD">
        <w:rPr>
          <w:noProof/>
        </w:rPr>
        <w:t>b</w:t>
      </w:r>
      <w:r w:rsidR="002C6B45">
        <w:rPr>
          <w:noProof/>
        </w:rPr>
        <w:t>)</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some of the </w:t>
      </w:r>
      <w:r w:rsidR="00EC0E7B">
        <w:t xml:space="preserve">health </w:t>
      </w:r>
      <w:r w:rsidR="00493CEC">
        <w:t xml:space="preserve">effects are developed over years or decades of cumulative exposure while some </w:t>
      </w:r>
      <w:r w:rsidR="00493CEC">
        <w:lastRenderedPageBreak/>
        <w:t xml:space="preserve">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6B06D3">
        <w:rPr>
          <w:noProof/>
        </w:rPr>
        <w:t xml:space="preserve">; </w:t>
      </w:r>
      <w:r w:rsidR="006B06D3">
        <w:t>WHO</w:t>
      </w:r>
      <w:r w:rsidR="006B06D3" w:rsidRPr="006B06D3">
        <w:t>, 2011</w:t>
      </w:r>
      <w:r w:rsidR="00493CEC">
        <w:rPr>
          <w:noProof/>
        </w:rPr>
        <w:t>)</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BB4E2E">
        <w:rPr>
          <w:noProof/>
        </w:rPr>
        <w:t>b</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3">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D2824AF" w:rsidR="008641E7" w:rsidRPr="008641E7" w:rsidRDefault="008641E7" w:rsidP="008641E7">
      <w:pPr>
        <w:pStyle w:val="Caption"/>
        <w:jc w:val="both"/>
      </w:pPr>
      <w:bookmarkStart w:id="6" w:name="_Ref33718460"/>
      <w:bookmarkStart w:id="7" w:name="_Toc38811642"/>
      <w:r w:rsidRPr="008C4D1F">
        <w:rPr>
          <w:b/>
          <w:bCs/>
        </w:rPr>
        <w:t xml:space="preserve">Figure </w:t>
      </w:r>
      <w:r w:rsidRPr="008C4D1F">
        <w:rPr>
          <w:b/>
          <w:bCs/>
        </w:rPr>
        <w:fldChar w:fldCharType="begin"/>
      </w:r>
      <w:r w:rsidRPr="008C4D1F">
        <w:rPr>
          <w:b/>
          <w:bCs/>
        </w:rPr>
        <w:instrText xml:space="preserve"> SEQ Figure \* ARABIC </w:instrText>
      </w:r>
      <w:r w:rsidRPr="008C4D1F">
        <w:rPr>
          <w:b/>
          <w:bCs/>
        </w:rPr>
        <w:fldChar w:fldCharType="separate"/>
      </w:r>
      <w:r w:rsidR="004A4362">
        <w:rPr>
          <w:b/>
          <w:bCs/>
          <w:noProof/>
        </w:rPr>
        <w:t>2</w:t>
      </w:r>
      <w:r w:rsidRPr="008C4D1F">
        <w:rPr>
          <w:b/>
          <w:bCs/>
        </w:rPr>
        <w:fldChar w:fldCharType="end"/>
      </w:r>
      <w:bookmarkEnd w:id="6"/>
      <w:r w:rsidRPr="008C4D1F">
        <w:rPr>
          <w:b/>
          <w:bCs/>
        </w:rPr>
        <w:t>.</w:t>
      </w:r>
      <w:r>
        <w:t xml:space="preserve">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8811315"/>
      <w:r>
        <w:t>Traffic noise modeling</w:t>
      </w:r>
      <w:bookmarkEnd w:id="8"/>
    </w:p>
    <w:p w14:paraId="046D3744" w14:textId="5B8D3459"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more straightforward manner. </w:t>
      </w:r>
      <w:r w:rsidR="007134C4" w:rsidRPr="00CC2F87">
        <w:t xml:space="preserve">Vehicular traffic noise levels have been spatially modelled in many </w:t>
      </w:r>
      <w:r w:rsidR="007134C4">
        <w:t xml:space="preserve">European </w:t>
      </w:r>
      <w:r w:rsidR="007134C4" w:rsidRPr="00CC2F87">
        <w:t>cities with fairly high spatial resolution</w:t>
      </w:r>
      <w:r w:rsidR="007134C4">
        <w:t xml:space="preserve"> - not only due to the advanced technical methods and national legislation</w:t>
      </w:r>
      <w:r>
        <w:t xml:space="preserve">,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EB4C957"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089CF82F" w14:textId="4E52237D" w:rsidR="007A6FD7" w:rsidRDefault="007A6FD7" w:rsidP="007A6FD7">
      <w:pPr>
        <w:pStyle w:val="Heading2"/>
      </w:pPr>
      <w:bookmarkStart w:id="9" w:name="_Toc38811316"/>
      <w:r>
        <w:t xml:space="preserve">Active modes </w:t>
      </w:r>
      <w:r w:rsidR="00834C09">
        <w:t xml:space="preserve">of transport </w:t>
      </w:r>
      <w:r>
        <w:t>in cities</w:t>
      </w:r>
      <w:bookmarkEnd w:id="9"/>
    </w:p>
    <w:p w14:paraId="0C709E78" w14:textId="7BC21FE1" w:rsidR="002717DF" w:rsidRDefault="00325979" w:rsidP="00482DCC">
      <w:r>
        <w:t xml:space="preserve">In recent years, city planners and policy makers have acknowledged the need to promote environmentally, socially and economically </w:t>
      </w:r>
      <w:r w:rsidR="005D5B08">
        <w:t xml:space="preserve">more </w:t>
      </w:r>
      <w:r>
        <w:t>sustainable travel modes</w:t>
      </w:r>
      <w:r w:rsidR="001A3DA6">
        <w:t xml:space="preserve"> (</w:t>
      </w:r>
      <w:proofErr w:type="spellStart"/>
      <w:r w:rsidR="001A3DA6" w:rsidRPr="00015920">
        <w:t>Pucher</w:t>
      </w:r>
      <w:proofErr w:type="spellEnd"/>
      <w:r w:rsidR="001A3DA6" w:rsidRPr="00015920">
        <w:t xml:space="preserve"> &amp; Dijkstra</w:t>
      </w:r>
      <w:r w:rsidR="001A3DA6">
        <w:t xml:space="preserve"> </w:t>
      </w:r>
      <w:r w:rsidR="001A3DA6" w:rsidRPr="00015920">
        <w:t>2003)</w:t>
      </w:r>
      <w:r>
        <w:t>.</w:t>
      </w:r>
      <w:r w:rsidR="0075298F">
        <w:t xml:space="preserve"> </w:t>
      </w:r>
      <w:r w:rsidR="00DA09C7">
        <w:t>Consequently</w:t>
      </w:r>
      <w:r w:rsidR="00DE0D21">
        <w:t xml:space="preserve">, opportunities for </w:t>
      </w:r>
      <w:r w:rsidR="00FB63B2">
        <w:t>active transport modes</w:t>
      </w:r>
      <w:r w:rsidR="00CF1D19">
        <w:t xml:space="preserve"> have improved </w:t>
      </w:r>
      <w:r w:rsidR="006F0CCE">
        <w:t xml:space="preserve">and </w:t>
      </w:r>
      <w:r w:rsidR="00DE0D21">
        <w:t>are</w:t>
      </w:r>
      <w:r w:rsidR="00FB63B2">
        <w:t xml:space="preserve"> improving </w:t>
      </w:r>
      <w:r w:rsidR="00DE0D21">
        <w:t xml:space="preserve">in </w:t>
      </w:r>
      <w:r w:rsidR="00FB63B2">
        <w:t>many cities</w:t>
      </w:r>
      <w:r w:rsidR="00DA0496">
        <w:t xml:space="preserve"> </w:t>
      </w:r>
      <w:r w:rsidR="00C370C7">
        <w:t>and p</w:t>
      </w:r>
      <w:r w:rsidR="00007F9B">
        <w:t>articularly</w:t>
      </w:r>
      <w:r w:rsidR="00434634">
        <w:t xml:space="preserve"> walking and cycling</w:t>
      </w:r>
      <w:r w:rsidR="00FB63B2">
        <w:t xml:space="preserve"> </w:t>
      </w:r>
      <w:r w:rsidR="001A706C">
        <w:t>have</w:t>
      </w:r>
      <w:r w:rsidR="00434634">
        <w:t xml:space="preserve"> </w:t>
      </w:r>
      <w:r w:rsidR="001A706C">
        <w:t xml:space="preserve">become </w:t>
      </w:r>
      <w:r w:rsidR="000B72F1">
        <w:t>increasingly</w:t>
      </w:r>
      <w:r w:rsidR="00434634">
        <w:t xml:space="preserve"> popular. </w:t>
      </w:r>
      <w:r w:rsidR="002717DF">
        <w:t xml:space="preserve">As per </w:t>
      </w:r>
      <w:proofErr w:type="spellStart"/>
      <w:r w:rsidR="002717DF" w:rsidRPr="00015920">
        <w:t>Pucher</w:t>
      </w:r>
      <w:proofErr w:type="spellEnd"/>
      <w:r w:rsidR="002717DF" w:rsidRPr="00015920">
        <w:t xml:space="preserve"> &amp; Dijkstra</w:t>
      </w:r>
      <w:r w:rsidR="002717DF">
        <w:t xml:space="preserve"> (</w:t>
      </w:r>
      <w:r w:rsidR="002717DF" w:rsidRPr="00015920">
        <w:t>2003)</w:t>
      </w:r>
      <w:r w:rsidR="00526C01">
        <w:t>:</w:t>
      </w:r>
      <w:r w:rsidR="002717DF">
        <w:t xml:space="preserve"> “</w:t>
      </w:r>
      <w:r w:rsidR="002717DF" w:rsidRPr="00015920">
        <w:t>In most European countries, at least a fourth of urban trips are made by walking or cycling</w:t>
      </w:r>
      <w:r w:rsidR="002717DF">
        <w:t xml:space="preserve">”. In the case of Helsinki, for example, the popularity of walking and cycling have increased for several </w:t>
      </w:r>
      <w:r w:rsidR="002717DF" w:rsidRPr="006F362C">
        <w:t>consecutive</w:t>
      </w:r>
      <w:r w:rsidR="002717DF">
        <w:t xml:space="preserve"> years and reached the shares of 29 % and 9 % (respectively) of all trips </w:t>
      </w:r>
      <w:r w:rsidR="002717DF">
        <w:fldChar w:fldCharType="begin"/>
      </w:r>
      <w:r w:rsidR="002717DF">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fldChar w:fldCharType="separate"/>
      </w:r>
      <w:r w:rsidR="002717DF">
        <w:rPr>
          <w:noProof/>
        </w:rPr>
        <w:t>(Brandt et al., 2018)</w:t>
      </w:r>
      <w:r w:rsidR="002717DF">
        <w:fldChar w:fldCharType="end"/>
      </w:r>
      <w:r w:rsidR="002717DF">
        <w:t xml:space="preserve">. </w:t>
      </w:r>
    </w:p>
    <w:p w14:paraId="01E92773" w14:textId="0531CE1B" w:rsidR="005D7967" w:rsidRDefault="002717DF" w:rsidP="00482DCC">
      <w:r>
        <w:t xml:space="preserve">Walking and cycling </w:t>
      </w:r>
      <w:r w:rsidR="001C39CD">
        <w:t>are widely promoted as healthy and sustainable alternatives to private cars</w:t>
      </w:r>
      <w:r w:rsidR="00E47CDF">
        <w:t xml:space="preserve">, </w:t>
      </w:r>
      <w:r w:rsidR="000934BD">
        <w:t xml:space="preserve">as </w:t>
      </w:r>
      <w:r w:rsidR="0033570B">
        <w:t>indicated</w:t>
      </w:r>
      <w:r w:rsidR="004C137A">
        <w:t xml:space="preserve"> by relevant research (</w:t>
      </w:r>
      <w:r w:rsidR="004613F5">
        <w:t xml:space="preserve">e.g. </w:t>
      </w:r>
      <w:proofErr w:type="spellStart"/>
      <w:r w:rsidR="00250EAD">
        <w:t>Litman</w:t>
      </w:r>
      <w:proofErr w:type="spellEnd"/>
      <w:r w:rsidR="00250EAD">
        <w:t xml:space="preserve"> 2010, </w:t>
      </w:r>
      <w:proofErr w:type="spellStart"/>
      <w:r w:rsidR="004613F5" w:rsidRPr="004613F5">
        <w:t>Pucher</w:t>
      </w:r>
      <w:proofErr w:type="spellEnd"/>
      <w:r w:rsidR="004613F5" w:rsidRPr="004613F5">
        <w:t xml:space="preserve"> &amp; Buehler, 2010; </w:t>
      </w:r>
      <w:proofErr w:type="spellStart"/>
      <w:r w:rsidR="004613F5" w:rsidRPr="004613F5">
        <w:t>Rabl</w:t>
      </w:r>
      <w:proofErr w:type="spellEnd"/>
      <w:r w:rsidR="004613F5" w:rsidRPr="004613F5">
        <w:t xml:space="preserve"> &amp; de </w:t>
      </w:r>
      <w:proofErr w:type="spellStart"/>
      <w:r w:rsidR="004613F5" w:rsidRPr="004613F5">
        <w:t>Nazelle</w:t>
      </w:r>
      <w:proofErr w:type="spellEnd"/>
      <w:r w:rsidR="004613F5" w:rsidRPr="004613F5">
        <w:t>, 2012)</w:t>
      </w:r>
      <w:r w:rsidR="001C39CD">
        <w:t>.</w:t>
      </w:r>
      <w:r w:rsidR="005D7967">
        <w:t xml:space="preserve"> While the positive health effects arise from the physical activity, then</w:t>
      </w:r>
      <w:r w:rsidR="0068409C">
        <w:t xml:space="preserve"> adverse</w:t>
      </w:r>
      <w:r w:rsidR="005D7967">
        <w:t xml:space="preserve"> </w:t>
      </w:r>
      <w:r w:rsidR="00AD04A9">
        <w:t xml:space="preserve">environmental </w:t>
      </w:r>
      <w:r w:rsidR="005D7967">
        <w:t xml:space="preserve">exposure during the activity </w:t>
      </w:r>
      <w:r w:rsidR="00D12B6A">
        <w:t>may limit the net health effect</w:t>
      </w:r>
      <w:r w:rsidR="009D771D">
        <w:t xml:space="preserve">. </w:t>
      </w:r>
      <w:r w:rsidR="0031298B">
        <w:t xml:space="preserve">Vehicular traffic consumes the opportunities for </w:t>
      </w:r>
      <w:r w:rsidR="000D6084">
        <w:t xml:space="preserve">active transport modes </w:t>
      </w:r>
      <w:r w:rsidR="0031298B">
        <w:t xml:space="preserve">in several ways, including </w:t>
      </w:r>
      <w:r w:rsidR="00F064BB">
        <w:t>increasing</w:t>
      </w:r>
      <w:r w:rsidR="0031298B">
        <w:t xml:space="preserve"> risk for accidents and </w:t>
      </w:r>
      <w:r w:rsidR="00834C60">
        <w:t>via</w:t>
      </w:r>
      <w:r w:rsidR="0031298B">
        <w:t xml:space="preserve"> air and noise pollution (</w:t>
      </w:r>
      <w:r w:rsidR="0031298B" w:rsidRPr="00BB7E18">
        <w:t>Jacobsen et al., 2009)</w:t>
      </w:r>
      <w:r w:rsidR="0031298B">
        <w:t xml:space="preserve">. </w:t>
      </w:r>
      <w:r w:rsidR="001C3CF1">
        <w:t xml:space="preserve">As per </w:t>
      </w:r>
      <w:r w:rsidR="00A35EA6" w:rsidRPr="00A35EA6">
        <w:t xml:space="preserve">De Hartog et al. </w:t>
      </w:r>
      <w:r w:rsidR="00A35EA6">
        <w:t>(</w:t>
      </w:r>
      <w:r w:rsidR="00A35EA6" w:rsidRPr="00A35EA6">
        <w:t>2010)</w:t>
      </w:r>
      <w:r w:rsidR="00A35EA6">
        <w:t xml:space="preserve">, </w:t>
      </w:r>
      <w:r w:rsidR="00D12B6A">
        <w:t xml:space="preserve">the net health effect of </w:t>
      </w:r>
      <w:r w:rsidR="003D35BC">
        <w:t xml:space="preserve">walking and cycling </w:t>
      </w:r>
      <w:r w:rsidR="0096133B">
        <w:t>is</w:t>
      </w:r>
      <w:r w:rsidR="00D12B6A">
        <w:t xml:space="preserve"> challenging to assess</w:t>
      </w:r>
      <w:r w:rsidR="00161EE1">
        <w:t xml:space="preserve"> </w:t>
      </w:r>
      <w:r w:rsidR="0051577F">
        <w:t xml:space="preserve">since it tends </w:t>
      </w:r>
      <w:r w:rsidR="00696B81">
        <w:t xml:space="preserve">to </w:t>
      </w:r>
      <w:r w:rsidR="00D12B6A">
        <w:t>vary in different situations and environments</w:t>
      </w:r>
      <w:r w:rsidR="00DD1F48">
        <w:t xml:space="preserve">. </w:t>
      </w:r>
      <w:r w:rsidR="009E2BD1">
        <w:t xml:space="preserve">For necessary trips, such as commuting, the effect of </w:t>
      </w:r>
      <w:r w:rsidR="00402B06">
        <w:t xml:space="preserve">the </w:t>
      </w:r>
      <w:r w:rsidR="009E2BD1">
        <w:t xml:space="preserve">alternative mode of transport </w:t>
      </w:r>
      <w:r w:rsidR="00A5600F">
        <w:t xml:space="preserve">(e.g. PT or car) </w:t>
      </w:r>
      <w:r w:rsidR="009E2BD1">
        <w:t xml:space="preserve">should be considered </w:t>
      </w:r>
      <w:r w:rsidR="00123DAE">
        <w:t>as well</w:t>
      </w:r>
      <w:r w:rsidR="00713A01">
        <w:t>;</w:t>
      </w:r>
      <w:r w:rsidR="009E2BD1">
        <w:t xml:space="preserve"> w</w:t>
      </w:r>
      <w:r w:rsidR="005E5C37">
        <w:t xml:space="preserve">hile the modal shift from car to active transport modes is arguably beneficial in </w:t>
      </w:r>
      <w:r w:rsidR="00667E53">
        <w:t>societal level</w:t>
      </w:r>
      <w:r w:rsidR="005E5C37">
        <w:t xml:space="preserve"> (i.e. socially and economically more sustainable)</w:t>
      </w:r>
      <w:r w:rsidR="008A675E">
        <w:t>, then</w:t>
      </w:r>
      <w:r w:rsidR="006663EA">
        <w:t xml:space="preserve"> individual</w:t>
      </w:r>
      <w:r w:rsidR="00FC7A00">
        <w:t>s</w:t>
      </w:r>
      <w:r w:rsidR="006663EA">
        <w:t xml:space="preserve"> may experience also </w:t>
      </w:r>
      <w:r w:rsidR="00C5611D">
        <w:t xml:space="preserve">adverse health effects </w:t>
      </w:r>
      <w:r w:rsidR="00A31C44">
        <w:t>from increased exposure to pollutants</w:t>
      </w:r>
      <w:r w:rsidR="007E553D">
        <w:t xml:space="preserve"> (</w:t>
      </w:r>
      <w:r w:rsidR="007E553D" w:rsidRPr="00A35EA6">
        <w:t xml:space="preserve">Hartog </w:t>
      </w:r>
      <w:r w:rsidR="007E553D" w:rsidRPr="00A35EA6">
        <w:lastRenderedPageBreak/>
        <w:t>et al.</w:t>
      </w:r>
      <w:r w:rsidR="007E553D">
        <w:t xml:space="preserve">, </w:t>
      </w:r>
      <w:r w:rsidR="007E553D" w:rsidRPr="00A35EA6">
        <w:t>2010</w:t>
      </w:r>
      <w:r w:rsidR="007E553D">
        <w:t>)</w:t>
      </w:r>
      <w:r w:rsidR="00C5611D">
        <w:t>.</w:t>
      </w:r>
      <w:r w:rsidR="00DB4FB5">
        <w:t xml:space="preserve"> Nevertheless, </w:t>
      </w:r>
      <w:r w:rsidR="00E917F7">
        <w:t xml:space="preserve">based on their extensive literature review, </w:t>
      </w:r>
      <w:r w:rsidR="00DB4FB5" w:rsidRPr="00DB4FB5">
        <w:t>Hartog et al.</w:t>
      </w:r>
      <w:r w:rsidR="00DB4FB5">
        <w:t xml:space="preserve"> (</w:t>
      </w:r>
      <w:r w:rsidR="00DB4FB5" w:rsidRPr="00DB4FB5">
        <w:t>2010</w:t>
      </w:r>
      <w:r w:rsidR="00DB4FB5">
        <w:t>) concluded that</w:t>
      </w:r>
      <w:r w:rsidR="00DB4FB5" w:rsidRPr="00DB4FB5">
        <w:t xml:space="preserve"> </w:t>
      </w:r>
      <w:r w:rsidR="00DB4FB5">
        <w:t>“</w:t>
      </w:r>
      <w:r w:rsidR="00E917F7">
        <w:t>…</w:t>
      </w:r>
      <w:r w:rsidR="00DB4FB5" w:rsidRPr="00DB4FB5">
        <w:t>the estimated health benefits of cycling were substantially larger than the risks relative to car driving for individuals shifting their mode of transport</w:t>
      </w:r>
      <w:r w:rsidR="00DB4FB5">
        <w:t>”</w:t>
      </w:r>
      <w:r w:rsidR="00166019">
        <w:t xml:space="preserve">. This finding strongly suggests that </w:t>
      </w:r>
      <w:r w:rsidR="00F2204B">
        <w:t xml:space="preserve">the </w:t>
      </w:r>
      <w:r w:rsidR="00166019">
        <w:t xml:space="preserve">modal shift to active transport modes is likely to provide </w:t>
      </w:r>
      <w:r w:rsidR="00AF560C">
        <w:t xml:space="preserve">net </w:t>
      </w:r>
      <w:r w:rsidR="00166019">
        <w:t xml:space="preserve">health benefits already on an individual level, </w:t>
      </w:r>
      <w:r w:rsidR="003D30A5">
        <w:t xml:space="preserve">even if </w:t>
      </w:r>
      <w:r w:rsidR="00C2491F">
        <w:t xml:space="preserve">many desired </w:t>
      </w:r>
      <w:r w:rsidR="00166019">
        <w:t xml:space="preserve">societal effects develop only after a substantial share of citizens have adopted the shift. </w:t>
      </w:r>
    </w:p>
    <w:p w14:paraId="45B8B298" w14:textId="03A6BD53" w:rsidR="0098228E" w:rsidRPr="00CC2F87" w:rsidRDefault="00D13DD9" w:rsidP="0098228E">
      <w:pPr>
        <w:pStyle w:val="Heading2"/>
      </w:pPr>
      <w:bookmarkStart w:id="10" w:name="_Toc38811317"/>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6789EAF9"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w:t>
      </w:r>
      <w:r w:rsidR="00A6130F" w:rsidRPr="001350E2">
        <w:t xml:space="preserve"> </w:t>
      </w:r>
      <w:r w:rsidR="00A6130F" w:rsidRPr="001350E2">
        <w:fldChar w:fldCharType="begin"/>
      </w:r>
      <w:r w:rsidR="00A6130F" w:rsidRPr="001350E2">
        <w:instrText xml:space="preserve"> REF _Ref32769173 \h </w:instrText>
      </w:r>
      <w:r w:rsidR="001350E2" w:rsidRPr="001350E2">
        <w:instrText xml:space="preserve"> \* MERGEFORMAT </w:instrText>
      </w:r>
      <w:r w:rsidR="00A6130F" w:rsidRPr="001350E2">
        <w:fldChar w:fldCharType="separate"/>
      </w:r>
      <w:r w:rsidR="004A4362" w:rsidRPr="004A4362">
        <w:t xml:space="preserve">Figure </w:t>
      </w:r>
      <w:r w:rsidR="004A4362" w:rsidRPr="004A4362">
        <w:rPr>
          <w:noProof/>
        </w:rPr>
        <w:t>3</w:t>
      </w:r>
      <w:r w:rsidR="00A6130F" w:rsidRPr="001350E2">
        <w:fldChar w:fldCharType="end"/>
      </w:r>
      <w:r w:rsidR="00A6130F" w:rsidRPr="001350E2">
        <w:t>)</w:t>
      </w:r>
      <w:r w:rsidRPr="001350E2">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w:t>
      </w:r>
      <w:r>
        <w:lastRenderedPageBreak/>
        <w:t xml:space="preserve">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41B61C8" w:rsidR="00B1237D" w:rsidRDefault="00C33DDB" w:rsidP="00062F50">
      <w:pPr>
        <w:pStyle w:val="Caption"/>
        <w:jc w:val="both"/>
      </w:pPr>
      <w:bookmarkStart w:id="11" w:name="_Ref32769173"/>
      <w:bookmarkStart w:id="12" w:name="_Toc38811643"/>
      <w:r w:rsidRPr="001350E2">
        <w:rPr>
          <w:b/>
          <w:bCs/>
        </w:rPr>
        <w:t xml:space="preserve">Figure </w:t>
      </w:r>
      <w:r w:rsidRPr="001350E2">
        <w:rPr>
          <w:b/>
          <w:bCs/>
        </w:rPr>
        <w:fldChar w:fldCharType="begin"/>
      </w:r>
      <w:r w:rsidRPr="001350E2">
        <w:rPr>
          <w:b/>
          <w:bCs/>
        </w:rPr>
        <w:instrText xml:space="preserve"> SEQ Figure \* ARABIC </w:instrText>
      </w:r>
      <w:r w:rsidRPr="001350E2">
        <w:rPr>
          <w:b/>
          <w:bCs/>
        </w:rPr>
        <w:fldChar w:fldCharType="separate"/>
      </w:r>
      <w:r w:rsidR="004A4362">
        <w:rPr>
          <w:b/>
          <w:bCs/>
          <w:noProof/>
        </w:rPr>
        <w:t>3</w:t>
      </w:r>
      <w:r w:rsidRPr="001350E2">
        <w:rPr>
          <w:b/>
          <w:bCs/>
        </w:rPr>
        <w:fldChar w:fldCharType="end"/>
      </w:r>
      <w:bookmarkEnd w:id="11"/>
      <w:r w:rsidRPr="001350E2">
        <w:rPr>
          <w:b/>
          <w:bCs/>
        </w:rPr>
        <w:t>.</w:t>
      </w:r>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71C3260A" w:rsidR="00F0532C" w:rsidRDefault="00DB5662" w:rsidP="0098228E">
      <w:pPr>
        <w:pStyle w:val="ListParagraph"/>
        <w:numPr>
          <w:ilvl w:val="0"/>
          <w:numId w:val="3"/>
        </w:numPr>
      </w:pPr>
      <w:r>
        <w:t xml:space="preserve">Partly direct </w:t>
      </w:r>
      <w:r w:rsidR="00F0532C">
        <w:t xml:space="preserve">way: </w:t>
      </w:r>
      <w:r w:rsidR="00F40F89">
        <w:t xml:space="preserve">using measured and modelled pollutant surfaces and </w:t>
      </w:r>
      <w:r w:rsidR="00F0532C">
        <w:t xml:space="preserve">spatial analysis to assess exposure to pollution on </w:t>
      </w:r>
      <w:r w:rsidR="0034420F">
        <w:t xml:space="preserve">e.g. </w:t>
      </w:r>
      <w:r w:rsidR="00F0532C">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rsidR="00F0532C">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lastRenderedPageBreak/>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8811318"/>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5A5FEB57" w:rsidR="00AC04EC" w:rsidRDefault="005C49E6" w:rsidP="006A6F9B">
      <w:r>
        <w:lastRenderedPageBreak/>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in</w:t>
      </w:r>
      <w:r w:rsidR="00577FE2" w:rsidRPr="00EA2AC7">
        <w:t xml:space="preserve"> </w:t>
      </w:r>
      <w:r w:rsidR="00C95FAC" w:rsidRPr="00EA2AC7">
        <w:fldChar w:fldCharType="begin"/>
      </w:r>
      <w:r w:rsidR="00C95FAC" w:rsidRPr="00EA2AC7">
        <w:instrText xml:space="preserve"> REF _Ref33363415 \h </w:instrText>
      </w:r>
      <w:r w:rsidR="00EA2AC7" w:rsidRPr="00EA2AC7">
        <w:instrText xml:space="preserve"> \* MERGEFORMAT </w:instrText>
      </w:r>
      <w:r w:rsidR="00C95FAC" w:rsidRPr="00EA2AC7">
        <w:fldChar w:fldCharType="separate"/>
      </w:r>
      <w:r w:rsidR="004A4362" w:rsidRPr="004A4362">
        <w:t xml:space="preserve">Figure </w:t>
      </w:r>
      <w:r w:rsidR="004A4362" w:rsidRPr="004A4362">
        <w:rPr>
          <w:noProof/>
        </w:rPr>
        <w:t>4</w:t>
      </w:r>
      <w:r w:rsidR="00C95FAC" w:rsidRPr="00EA2AC7">
        <w:fldChar w:fldCharType="end"/>
      </w:r>
      <w:r w:rsidR="00531555" w:rsidRPr="00EA2AC7">
        <w:t>.</w:t>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A2C47">
      <w:pPr>
        <w:keepNext/>
        <w:spacing w:after="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6F9ED31" w:rsidR="000F28D7" w:rsidRDefault="00C91030" w:rsidP="00C91030">
      <w:pPr>
        <w:pStyle w:val="Caption"/>
        <w:jc w:val="both"/>
      </w:pPr>
      <w:bookmarkStart w:id="14" w:name="_Ref33363415"/>
      <w:bookmarkStart w:id="15" w:name="_Toc38811644"/>
      <w:r w:rsidRPr="00FD3161">
        <w:rPr>
          <w:b/>
          <w:bCs/>
        </w:rPr>
        <w:t xml:space="preserve">Figure </w:t>
      </w:r>
      <w:r w:rsidRPr="00FD3161">
        <w:rPr>
          <w:b/>
          <w:bCs/>
        </w:rPr>
        <w:fldChar w:fldCharType="begin"/>
      </w:r>
      <w:r w:rsidRPr="00FD3161">
        <w:rPr>
          <w:b/>
          <w:bCs/>
        </w:rPr>
        <w:instrText xml:space="preserve"> SEQ Figure \* ARABIC </w:instrText>
      </w:r>
      <w:r w:rsidRPr="00FD3161">
        <w:rPr>
          <w:b/>
          <w:bCs/>
        </w:rPr>
        <w:fldChar w:fldCharType="separate"/>
      </w:r>
      <w:r w:rsidR="004A4362">
        <w:rPr>
          <w:b/>
          <w:bCs/>
          <w:noProof/>
        </w:rPr>
        <w:t>4</w:t>
      </w:r>
      <w:r w:rsidRPr="00FD3161">
        <w:rPr>
          <w:b/>
          <w:bCs/>
        </w:rPr>
        <w:fldChar w:fldCharType="end"/>
      </w:r>
      <w:bookmarkEnd w:id="14"/>
      <w:r w:rsidRPr="00FD3161">
        <w:rPr>
          <w:b/>
          <w:bCs/>
        </w:rPr>
        <w:t>.</w:t>
      </w:r>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349113A0"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Ahuja et al., 1990; Goldberg &amp; Harrelson, 2005; Noto &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r w:rsidR="009E4A70">
        <w:t>Euclidean</w:t>
      </w:r>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8811319"/>
      <w:r>
        <w:lastRenderedPageBreak/>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15FCA491"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Both raster (surface) and graph -based routing methods have been used in exposure-based routing. In urban contexts, many of the studies have utilized graph-based methods since graphs apply well in modeling urban street networks (see 2.</w:t>
      </w:r>
      <w:r w:rsidR="007C4C06">
        <w:t>6</w:t>
      </w:r>
      <w:r w:rsidR="00DF4B8D">
        <w:t xml:space="preserve">).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777616">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654649D1" w:rsidR="005136C9" w:rsidRDefault="00DF4B8D" w:rsidP="00035712">
      <w:r>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w:t>
      </w:r>
      <w:r w:rsidR="00BA3959">
        <w:lastRenderedPageBreak/>
        <w:t xml:space="preserve">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 xml:space="preserve">The idea of integrating multiple environmental exposures in a composite EIF is discussed further in chapter </w:t>
      </w:r>
      <w:r w:rsidR="00AA71D0">
        <w:t>5.8</w:t>
      </w:r>
      <w:r w:rsidR="0016453F">
        <w:t>.</w:t>
      </w:r>
    </w:p>
    <w:p w14:paraId="6A4C25D3" w14:textId="5E189CD4"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w:t>
      </w:r>
      <w:r w:rsidR="00A81C9E">
        <w:t>2</w:t>
      </w:r>
      <w:r w:rsidR="00595361">
        <w:t xml:space="preserve">)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12480D92"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properties of the routes (e.g. exposures, travel time and distance) were often presented only numerically. </w:t>
      </w:r>
      <w:r w:rsidR="00D65956">
        <w:t>To the author’s knowledge, t</w:t>
      </w:r>
      <w:r w:rsidR="002F36BD">
        <w:t xml:space="preserve">his is one of the </w:t>
      </w:r>
      <w:r w:rsidR="00801B89">
        <w:t xml:space="preserve">critical </w:t>
      </w:r>
      <w:r w:rsidR="002F36BD">
        <w:t xml:space="preserve">shortcomings of </w:t>
      </w:r>
      <w:r w:rsidR="00600F7F">
        <w:t xml:space="preserve">most </w:t>
      </w:r>
      <w:r w:rsidR="002F36BD">
        <w:t xml:space="preserve">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606166">
        <w:t xml:space="preserve">: </w:t>
      </w:r>
      <w:r w:rsidR="00D83EAB">
        <w:t xml:space="preserve">to demonstrate </w:t>
      </w:r>
      <w:r w:rsidR="002F36BD">
        <w:t xml:space="preserve">how </w:t>
      </w:r>
      <w:r w:rsidR="00D83EAB">
        <w:t xml:space="preserve">journey-time exposure on different routes could be </w:t>
      </w:r>
      <w:r w:rsidR="002F36BD">
        <w:t>better communicate</w:t>
      </w:r>
      <w:r w:rsidR="00D83EAB">
        <w:t>d</w:t>
      </w:r>
      <w:r w:rsidR="002F36BD">
        <w:t xml:space="preserve"> also visually</w:t>
      </w:r>
      <w:r w:rsidR="00D83EAB">
        <w:t>.</w:t>
      </w:r>
      <w:r w:rsidR="00606166">
        <w:t xml:space="preserve"> </w:t>
      </w:r>
    </w:p>
    <w:p w14:paraId="757624F8" w14:textId="5397DEEF"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lastRenderedPageBreak/>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 xml:space="preserve">more </w:t>
      </w:r>
      <w:r w:rsidR="00370201">
        <w:t xml:space="preserve">commonly </w:t>
      </w:r>
      <w:r w:rsidR="00F376A9">
        <w:t>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CD0A3D">
        <w:t xml:space="preserve">see </w:t>
      </w:r>
      <w:r w:rsidR="00D1160C">
        <w:t>2.</w:t>
      </w:r>
      <w:r w:rsidR="00C34A7D">
        <w:t>8</w:t>
      </w:r>
      <w:r w:rsidR="00915547">
        <w:t>).</w:t>
      </w:r>
      <w:r w:rsidR="00120D3A">
        <w:t xml:space="preserve"> </w:t>
      </w:r>
    </w:p>
    <w:p w14:paraId="22108FC0" w14:textId="77777777" w:rsidR="006D7B54" w:rsidRDefault="001E41FD" w:rsidP="006D7B54">
      <w:pPr>
        <w:pStyle w:val="Heading2"/>
      </w:pPr>
      <w:bookmarkStart w:id="17" w:name="_Toc38811320"/>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has facilitated the adaptation of mobile-first principle and Responsive Web 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124B1D27"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w:t>
      </w:r>
      <w:r w:rsidR="00E569A7">
        <w:lastRenderedPageBreak/>
        <w:t xml:space="preserve">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B733A1">
        <w:t xml:space="preserve">The shift towards </w:t>
      </w:r>
      <w:r w:rsidR="00F13F99">
        <w:t>SOA</w:t>
      </w:r>
      <w:r w:rsidR="00DD1032">
        <w:t>-based</w:t>
      </w:r>
      <w:r w:rsidR="00F01FD6">
        <w:t xml:space="preserve"> </w:t>
      </w:r>
      <w:r w:rsidR="00A90B1D">
        <w:t>Web GIS</w:t>
      </w:r>
      <w:r w:rsidR="00A03AA4">
        <w:t xml:space="preserve"> </w:t>
      </w:r>
      <w:r w:rsidR="00DD1032">
        <w:t xml:space="preserve">solutions </w:t>
      </w:r>
      <w:r w:rsidR="00F05999">
        <w:t>has</w:t>
      </w:r>
      <w:r w:rsidR="00B733A1">
        <w:t xml:space="preserve"> </w:t>
      </w:r>
      <w:proofErr w:type="spellStart"/>
      <w:r w:rsidR="00F05999">
        <w:t>occured</w:t>
      </w:r>
      <w:proofErr w:type="spellEnd"/>
      <w:r w:rsidR="00B733A1">
        <w:t xml:space="preserve"> together with </w:t>
      </w:r>
      <w:r w:rsidR="001D5DC6">
        <w:t>the</w:t>
      </w:r>
      <w:r w:rsidR="00F2263D">
        <w:t xml:space="preserve"> emergence of</w:t>
      </w:r>
      <w:r w:rsidR="001D5DC6">
        <w:t xml:space="preserve"> cloud</w:t>
      </w:r>
      <w:r w:rsidR="00FA3001">
        <w:t>-</w:t>
      </w:r>
      <w:r w:rsidR="001D5DC6">
        <w:t>computing platforms</w:t>
      </w:r>
      <w:r w:rsidR="00B733A1">
        <w:t xml:space="preserve"> </w:t>
      </w:r>
      <w:r w:rsidR="00F05999">
        <w:t xml:space="preserve">such as Amazon Web Services (AWS), </w:t>
      </w:r>
      <w:r w:rsidR="00F05999" w:rsidRPr="00F05999">
        <w:t>Microsoft Azure cloud</w:t>
      </w:r>
      <w:r w:rsidR="00F05999">
        <w:t xml:space="preserve"> and </w:t>
      </w:r>
      <w:r w:rsidR="00F05999" w:rsidRPr="00F05999">
        <w:t xml:space="preserve">ESRI ArcGIS Online </w:t>
      </w:r>
      <w:r w:rsidR="00B733A1">
        <w:t>(</w:t>
      </w:r>
      <w:proofErr w:type="spellStart"/>
      <w:r w:rsidR="00B733A1" w:rsidRPr="00B733A1">
        <w:t>Veenendaal</w:t>
      </w:r>
      <w:proofErr w:type="spellEnd"/>
      <w:r w:rsidR="00B733A1" w:rsidRPr="00B733A1">
        <w:t xml:space="preserve"> et al., 2017</w:t>
      </w:r>
      <w:r w:rsidR="00B733A1">
        <w:t>: 13)</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w:t>
      </w:r>
      <w:r w:rsidR="00FD027D">
        <w:t>accessed</w:t>
      </w:r>
      <w:r w:rsidR="00E82E5F">
        <w:t xml:space="preserve"> via application programming interfaces (APIs</w:t>
      </w:r>
      <w:r w:rsidR="000748A5">
        <w:t>)</w:t>
      </w:r>
      <w:r w:rsidR="00876226">
        <w:t xml:space="preserve"> </w:t>
      </w:r>
      <w:r w:rsidR="0099216D">
        <w:t>in similar manner</w:t>
      </w:r>
      <w:r w:rsidR="00876226">
        <w:t xml:space="preserve"> as </w:t>
      </w:r>
      <w:r w:rsidR="00D5047F" w:rsidRPr="00D5047F">
        <w:t xml:space="preserve">conventional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rsidRPr="00AA5519">
        <w:fldChar w:fldCharType="begin"/>
      </w:r>
      <w:r w:rsidR="008172C6" w:rsidRPr="00AA5519">
        <w:instrText xml:space="preserve"> REF _Ref33361875 \h </w:instrText>
      </w:r>
      <w:r w:rsidR="00AA5519" w:rsidRPr="00AA5519">
        <w:instrText xml:space="preserve"> \* MERGEFORMAT </w:instrText>
      </w:r>
      <w:r w:rsidR="008172C6" w:rsidRPr="00AA5519">
        <w:fldChar w:fldCharType="separate"/>
      </w:r>
      <w:r w:rsidR="004A4362" w:rsidRPr="004A4362">
        <w:t xml:space="preserve">Figure </w:t>
      </w:r>
      <w:r w:rsidR="004A4362" w:rsidRPr="004A4362">
        <w:rPr>
          <w:noProof/>
        </w:rPr>
        <w:t>5</w:t>
      </w:r>
      <w:r w:rsidR="008172C6" w:rsidRPr="00AA5519">
        <w:fldChar w:fldCharType="end"/>
      </w:r>
      <w:r w:rsidR="00561157">
        <w:t>.</w:t>
      </w:r>
      <w:r w:rsidR="008172C6">
        <w:t xml:space="preserve"> </w:t>
      </w:r>
    </w:p>
    <w:p w14:paraId="335EA3E9" w14:textId="77777777" w:rsidR="00030274" w:rsidRDefault="00561157" w:rsidP="00DA2C47">
      <w:pPr>
        <w:keepNext/>
        <w:spacing w:after="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4DED8C7F" w:rsidR="00030274" w:rsidRDefault="00030274" w:rsidP="00030274">
      <w:pPr>
        <w:pStyle w:val="Caption"/>
        <w:jc w:val="both"/>
      </w:pPr>
      <w:bookmarkStart w:id="18" w:name="_Ref33361875"/>
      <w:bookmarkStart w:id="19" w:name="_Toc38811645"/>
      <w:r w:rsidRPr="00AA5519">
        <w:rPr>
          <w:b/>
          <w:bCs/>
        </w:rPr>
        <w:t xml:space="preserve">Figure </w:t>
      </w:r>
      <w:r w:rsidRPr="00AA5519">
        <w:rPr>
          <w:b/>
          <w:bCs/>
        </w:rPr>
        <w:fldChar w:fldCharType="begin"/>
      </w:r>
      <w:r w:rsidRPr="00AA5519">
        <w:rPr>
          <w:b/>
          <w:bCs/>
        </w:rPr>
        <w:instrText xml:space="preserve"> SEQ Figure \* ARABIC </w:instrText>
      </w:r>
      <w:r w:rsidRPr="00AA5519">
        <w:rPr>
          <w:b/>
          <w:bCs/>
        </w:rPr>
        <w:fldChar w:fldCharType="separate"/>
      </w:r>
      <w:r w:rsidR="004A4362">
        <w:rPr>
          <w:b/>
          <w:bCs/>
          <w:noProof/>
        </w:rPr>
        <w:t>5</w:t>
      </w:r>
      <w:r w:rsidRPr="00AA5519">
        <w:rPr>
          <w:b/>
          <w:bCs/>
        </w:rPr>
        <w:fldChar w:fldCharType="end"/>
      </w:r>
      <w:bookmarkEnd w:id="18"/>
      <w:r w:rsidRPr="00AA5519">
        <w:rPr>
          <w:b/>
          <w:bCs/>
        </w:rPr>
        <w:t>.</w:t>
      </w:r>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 xml:space="preserve">Some of the advancements in Web GIS technologies are enabled by the increased computational capabilities of users’ devices and servers. Today, web browsers of personal computers and smart </w:t>
      </w:r>
      <w:r>
        <w:lastRenderedPageBreak/>
        <w:t>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39A9CCDE"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rsidRPr="00AA5519">
        <w:fldChar w:fldCharType="begin"/>
      </w:r>
      <w:r w:rsidR="0035395F" w:rsidRPr="00AA5519">
        <w:instrText xml:space="preserve"> REF _Ref33351304 \h </w:instrText>
      </w:r>
      <w:r w:rsidR="00AA5519" w:rsidRPr="00AA5519">
        <w:instrText xml:space="preserve"> \* MERGEFORMAT </w:instrText>
      </w:r>
      <w:r w:rsidR="0035395F" w:rsidRPr="00AA5519">
        <w:fldChar w:fldCharType="separate"/>
      </w:r>
      <w:r w:rsidR="00033997" w:rsidRPr="00033997">
        <w:t xml:space="preserve">Figure </w:t>
      </w:r>
      <w:r w:rsidR="00033997" w:rsidRPr="00033997">
        <w:rPr>
          <w:noProof/>
        </w:rPr>
        <w:t>6</w:t>
      </w:r>
      <w:r w:rsidR="0035395F" w:rsidRPr="00AA5519">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A2C47">
      <w:pPr>
        <w:keepNext/>
        <w:spacing w:after="0"/>
      </w:pPr>
      <w:r>
        <w:rPr>
          <w:noProof/>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7">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0B6E9217" w:rsidR="00F3042B" w:rsidRDefault="00F3042B" w:rsidP="00F3042B">
      <w:pPr>
        <w:pStyle w:val="Caption"/>
        <w:jc w:val="both"/>
      </w:pPr>
      <w:bookmarkStart w:id="20" w:name="_Ref33351304"/>
      <w:bookmarkStart w:id="21" w:name="_Toc38811646"/>
      <w:r w:rsidRPr="00AA5519">
        <w:rPr>
          <w:b/>
          <w:bCs/>
        </w:rPr>
        <w:t xml:space="preserve">Figure </w:t>
      </w:r>
      <w:r w:rsidRPr="00AA5519">
        <w:rPr>
          <w:b/>
          <w:bCs/>
        </w:rPr>
        <w:fldChar w:fldCharType="begin"/>
      </w:r>
      <w:r w:rsidRPr="00AA5519">
        <w:rPr>
          <w:b/>
          <w:bCs/>
        </w:rPr>
        <w:instrText xml:space="preserve"> SEQ Figure \* ARABIC </w:instrText>
      </w:r>
      <w:r w:rsidRPr="00AA5519">
        <w:rPr>
          <w:b/>
          <w:bCs/>
        </w:rPr>
        <w:fldChar w:fldCharType="separate"/>
      </w:r>
      <w:r w:rsidR="004A4362">
        <w:rPr>
          <w:b/>
          <w:bCs/>
          <w:noProof/>
        </w:rPr>
        <w:t>6</w:t>
      </w:r>
      <w:r w:rsidRPr="00AA5519">
        <w:rPr>
          <w:b/>
          <w:bCs/>
        </w:rPr>
        <w:fldChar w:fldCharType="end"/>
      </w:r>
      <w:bookmarkEnd w:id="20"/>
      <w:r w:rsidRPr="00AA5519">
        <w:rPr>
          <w:b/>
          <w:bCs/>
        </w:rPr>
        <w:t>.</w:t>
      </w:r>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8811321"/>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8811322"/>
      <w:r w:rsidRPr="00CC2F87">
        <w:t>Overview of the methods</w:t>
      </w:r>
      <w:bookmarkEnd w:id="23"/>
    </w:p>
    <w:p w14:paraId="3D2D0341" w14:textId="49DF4B46"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884236">
        <w:fldChar w:fldCharType="begin"/>
      </w:r>
      <w:r w:rsidR="00D30372" w:rsidRPr="00884236">
        <w:instrText xml:space="preserve"> REF _Ref8899586 \h </w:instrText>
      </w:r>
      <w:r w:rsidR="00884236" w:rsidRPr="00884236">
        <w:instrText xml:space="preserve"> \* MERGEFORMAT </w:instrText>
      </w:r>
      <w:r w:rsidR="00D30372" w:rsidRPr="00884236">
        <w:fldChar w:fldCharType="separate"/>
      </w:r>
      <w:r w:rsidR="000006B8" w:rsidRPr="000006B8">
        <w:t xml:space="preserve">Figure </w:t>
      </w:r>
      <w:r w:rsidR="000006B8" w:rsidRPr="000006B8">
        <w:rPr>
          <w:noProof/>
        </w:rPr>
        <w:t>7</w:t>
      </w:r>
      <w:r w:rsidR="00D30372" w:rsidRPr="00884236">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6CA766F7" w:rsidR="000037A5" w:rsidRPr="000037A5" w:rsidRDefault="00D30372" w:rsidP="000037A5">
      <w:pPr>
        <w:pStyle w:val="Caption"/>
      </w:pPr>
      <w:bookmarkStart w:id="24" w:name="_Ref8899586"/>
      <w:bookmarkStart w:id="25" w:name="_Toc38811647"/>
      <w:r w:rsidRPr="00884236">
        <w:rPr>
          <w:b/>
          <w:bCs/>
        </w:rPr>
        <w:t xml:space="preserve">Figure </w:t>
      </w:r>
      <w:r w:rsidR="004F023F" w:rsidRPr="00884236">
        <w:rPr>
          <w:b/>
          <w:bCs/>
        </w:rPr>
        <w:fldChar w:fldCharType="begin"/>
      </w:r>
      <w:r w:rsidR="004F023F" w:rsidRPr="00884236">
        <w:rPr>
          <w:b/>
          <w:bCs/>
        </w:rPr>
        <w:instrText xml:space="preserve"> SEQ Figure \* ARABIC </w:instrText>
      </w:r>
      <w:r w:rsidR="004F023F" w:rsidRPr="00884236">
        <w:rPr>
          <w:b/>
          <w:bCs/>
        </w:rPr>
        <w:fldChar w:fldCharType="separate"/>
      </w:r>
      <w:r w:rsidR="004A4362">
        <w:rPr>
          <w:b/>
          <w:bCs/>
          <w:noProof/>
        </w:rPr>
        <w:t>7</w:t>
      </w:r>
      <w:r w:rsidR="004F023F" w:rsidRPr="00884236">
        <w:rPr>
          <w:b/>
          <w:bCs/>
        </w:rPr>
        <w:fldChar w:fldCharType="end"/>
      </w:r>
      <w:bookmarkEnd w:id="24"/>
      <w:r w:rsidRPr="00884236">
        <w:rPr>
          <w:b/>
          <w:bCs/>
        </w:rPr>
        <w:t>.</w:t>
      </w:r>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w:t>
      </w:r>
      <w:r w:rsidR="006820AB">
        <w:t>results</w:t>
      </w:r>
      <w:r w:rsidR="0098251B">
        <w:t xml:space="preserve">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8811323"/>
      <w:r w:rsidRPr="00CC2F87">
        <w:t>Study area</w:t>
      </w:r>
      <w:bookmarkEnd w:id="26"/>
    </w:p>
    <w:p w14:paraId="1B981830" w14:textId="0856E1FF" w:rsidR="008E236C" w:rsidRDefault="0039147D" w:rsidP="0031122F">
      <w:r w:rsidRPr="00CC2F87">
        <w:t xml:space="preserve">The study area of </w:t>
      </w:r>
      <w:r w:rsidR="00532194">
        <w:t xml:space="preserve">the case study of this thesis </w:t>
      </w:r>
      <w:r w:rsidR="006E4AA8">
        <w:t xml:space="preserve">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B24067">
        <w:fldChar w:fldCharType="begin"/>
      </w:r>
      <w:r w:rsidR="00846370" w:rsidRPr="00B24067">
        <w:instrText xml:space="preserve"> REF _Ref9677781 \h </w:instrText>
      </w:r>
      <w:r w:rsidR="00B24067" w:rsidRPr="00B24067">
        <w:instrText xml:space="preserve"> \* MERGEFORMAT </w:instrText>
      </w:r>
      <w:r w:rsidR="00846370" w:rsidRPr="00B24067">
        <w:fldChar w:fldCharType="separate"/>
      </w:r>
      <w:r w:rsidR="000006B8" w:rsidRPr="000006B8">
        <w:t xml:space="preserve">Figure </w:t>
      </w:r>
      <w:r w:rsidR="000006B8" w:rsidRPr="000006B8">
        <w:rPr>
          <w:noProof/>
        </w:rPr>
        <w:t>8</w:t>
      </w:r>
      <w:r w:rsidR="00846370" w:rsidRPr="00B2406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networks</w:t>
      </w:r>
      <w:r w:rsidR="00200930" w:rsidRPr="00CC2F87">
        <w:t xml:space="preserve">. </w:t>
      </w:r>
    </w:p>
    <w:p w14:paraId="12A616E0" w14:textId="4785EB1E" w:rsidR="00BB7024" w:rsidRDefault="00BB7024" w:rsidP="0031122F">
      <w:r>
        <w:lastRenderedPageBreak/>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DF56FA">
        <w:t>Majority</w:t>
      </w:r>
      <w:r w:rsidR="007F3D7C">
        <w:t xml:space="preserve"> </w:t>
      </w:r>
      <w:r w:rsidR="00254D83">
        <w:t xml:space="preserve">of the trips in Helsinki are made </w:t>
      </w:r>
      <w:r w:rsidR="00DB2917">
        <w:t>by walking, cycling</w:t>
      </w:r>
      <w:r w:rsidR="00FB7237">
        <w:t xml:space="preserve"> (see 2.4)</w:t>
      </w:r>
      <w:r w:rsidR="00DB2917">
        <w:t xml:space="preserve">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8E3493">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C6C773D" w:rsidR="00BF28AE" w:rsidRPr="00CC2F87" w:rsidRDefault="00BF28AE" w:rsidP="00BF28AE">
      <w:pPr>
        <w:pStyle w:val="Caption"/>
        <w:jc w:val="both"/>
      </w:pPr>
      <w:bookmarkStart w:id="27" w:name="_Ref9677781"/>
      <w:bookmarkStart w:id="28" w:name="_Toc38811648"/>
      <w:r w:rsidRPr="00884236">
        <w:rPr>
          <w:b/>
          <w:bCs/>
        </w:rPr>
        <w:t xml:space="preserve">Figure </w:t>
      </w:r>
      <w:r w:rsidRPr="00884236">
        <w:rPr>
          <w:b/>
          <w:bCs/>
        </w:rPr>
        <w:fldChar w:fldCharType="begin"/>
      </w:r>
      <w:r w:rsidRPr="00884236">
        <w:rPr>
          <w:b/>
          <w:bCs/>
        </w:rPr>
        <w:instrText xml:space="preserve"> SEQ Figure \* ARABIC </w:instrText>
      </w:r>
      <w:r w:rsidRPr="00884236">
        <w:rPr>
          <w:b/>
          <w:bCs/>
        </w:rPr>
        <w:fldChar w:fldCharType="separate"/>
      </w:r>
      <w:r w:rsidR="004A4362">
        <w:rPr>
          <w:b/>
          <w:bCs/>
          <w:noProof/>
        </w:rPr>
        <w:t>8</w:t>
      </w:r>
      <w:r w:rsidRPr="00884236">
        <w:rPr>
          <w:b/>
          <w:bCs/>
        </w:rPr>
        <w:fldChar w:fldCharType="end"/>
      </w:r>
      <w:bookmarkEnd w:id="27"/>
      <w:r w:rsidRPr="00884236">
        <w:rPr>
          <w:b/>
          <w:bCs/>
        </w:rPr>
        <w:t>.</w:t>
      </w:r>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8811324"/>
      <w:r>
        <w:t>Data</w:t>
      </w:r>
      <w:bookmarkEnd w:id="29"/>
    </w:p>
    <w:p w14:paraId="21061F07" w14:textId="0828B940" w:rsidR="00CA0820" w:rsidRPr="00CA0820" w:rsidRDefault="00CA0820" w:rsidP="00CA0820">
      <w:r>
        <w:t>Several datasets were used in the study</w:t>
      </w:r>
      <w:r w:rsidR="00A22680">
        <w:t xml:space="preserve"> (</w:t>
      </w:r>
      <w:r w:rsidR="00A22680" w:rsidRPr="000006B8">
        <w:fldChar w:fldCharType="begin"/>
      </w:r>
      <w:r w:rsidR="00A22680" w:rsidRPr="000006B8">
        <w:instrText xml:space="preserve"> REF _Ref37688120 \h </w:instrText>
      </w:r>
      <w:r w:rsidR="000006B8" w:rsidRPr="000006B8">
        <w:instrText xml:space="preserve"> \* MERGEFORMAT </w:instrText>
      </w:r>
      <w:r w:rsidR="00A22680" w:rsidRPr="000006B8">
        <w:fldChar w:fldCharType="separate"/>
      </w:r>
      <w:r w:rsidR="004A4362" w:rsidRPr="000006B8">
        <w:t xml:space="preserve">Table </w:t>
      </w:r>
      <w:r w:rsidR="004A4362" w:rsidRPr="000006B8">
        <w:rPr>
          <w:noProof/>
        </w:rPr>
        <w:t>1</w:t>
      </w:r>
      <w:r w:rsidR="00A22680" w:rsidRPr="000006B8">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and modelled traffic noise zones</w:t>
      </w:r>
      <w:r w:rsidR="001F2B2B">
        <w:t>,</w:t>
      </w:r>
      <w:r w:rsidR="002C0AE6">
        <w:t xml:space="preserve"> of 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5E7C3365" w:rsidR="004E3E0F" w:rsidRPr="00CC2F87" w:rsidRDefault="002E0C59" w:rsidP="00020EA1">
      <w:pPr>
        <w:pStyle w:val="TableCaption"/>
      </w:pPr>
      <w:bookmarkStart w:id="30" w:name="_Ref37688120"/>
      <w:bookmarkStart w:id="31" w:name="_Toc38811901"/>
      <w:r w:rsidRPr="00CE6D15">
        <w:rPr>
          <w:b/>
          <w:bCs/>
        </w:rPr>
        <w:lastRenderedPageBreak/>
        <w:t xml:space="preserve">Table </w:t>
      </w:r>
      <w:r w:rsidR="004F023F" w:rsidRPr="00CE6D15">
        <w:rPr>
          <w:b/>
          <w:bCs/>
        </w:rPr>
        <w:fldChar w:fldCharType="begin"/>
      </w:r>
      <w:r w:rsidR="004F023F" w:rsidRPr="00CE6D15">
        <w:rPr>
          <w:b/>
          <w:bCs/>
        </w:rPr>
        <w:instrText xml:space="preserve"> SEQ Table \* ARABIC </w:instrText>
      </w:r>
      <w:r w:rsidR="004F023F" w:rsidRPr="00CE6D15">
        <w:rPr>
          <w:b/>
          <w:bCs/>
        </w:rPr>
        <w:fldChar w:fldCharType="separate"/>
      </w:r>
      <w:r w:rsidR="004A4362">
        <w:rPr>
          <w:b/>
          <w:bCs/>
          <w:noProof/>
        </w:rPr>
        <w:t>1</w:t>
      </w:r>
      <w:r w:rsidR="004F023F" w:rsidRPr="00CE6D15">
        <w:rPr>
          <w:b/>
          <w:bCs/>
        </w:rPr>
        <w:fldChar w:fldCharType="end"/>
      </w:r>
      <w:bookmarkEnd w:id="30"/>
      <w:r w:rsidR="00132115" w:rsidRPr="00CE6D15">
        <w:rPr>
          <w:b/>
          <w:bCs/>
        </w:rPr>
        <w:t>.</w:t>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1"/>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2" w:name="_Toc38811325"/>
      <w:r w:rsidRPr="00CC2F87">
        <w:t>Modelled traffic noise data</w:t>
      </w:r>
      <w:bookmarkEnd w:id="32"/>
    </w:p>
    <w:p w14:paraId="3B0B00E4" w14:textId="376CEFB8" w:rsidR="00CC18AB" w:rsidRDefault="00D43AFD" w:rsidP="005D5EE1">
      <w:r>
        <w:t>I assessed d</w:t>
      </w:r>
      <w:r w:rsidR="00A1496E">
        <w:t>ynamic</w:t>
      </w:r>
      <w:r w:rsidR="00A02FE3">
        <w:t xml:space="preserve"> exposure</w:t>
      </w:r>
      <w:r w:rsidR="00A1496E">
        <w:t>s</w:t>
      </w:r>
      <w:r w:rsidR="00A02FE3">
        <w:t xml:space="preserve"> to traffic noise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The noise modelling was carried out with 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xml:space="preserve">, </w:t>
      </w:r>
      <w:r w:rsidR="005D5EE1" w:rsidRPr="00CC2F87">
        <w:lastRenderedPageBreak/>
        <w:t>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A1BE4CF"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A71D0">
        <w:t>5.8</w:t>
      </w:r>
      <w:r>
        <w:t xml:space="preserve">. </w:t>
      </w:r>
    </w:p>
    <w:p w14:paraId="547527E4" w14:textId="0379976D" w:rsidR="007D698C" w:rsidRDefault="00966A2E" w:rsidP="00AD5B84">
      <w:r>
        <w:t xml:space="preserve">Prior to pre-processing the noise surface data, </w:t>
      </w:r>
      <w:r w:rsidR="0055780B">
        <w:t xml:space="preserve">I inspected </w:t>
      </w:r>
      <w:r>
        <w:t>t</w:t>
      </w:r>
      <w:r w:rsidR="00C613C0">
        <w:t xml:space="preserve">wo </w:t>
      </w:r>
      <w:r w:rsidR="00264AC3">
        <w:t>parallel</w:t>
      </w:r>
      <w:r w:rsidR="00C613C0">
        <w:t xml:space="preserve"> noise </w:t>
      </w:r>
      <w:r w:rsidR="00264AC3">
        <w:t>surface</w:t>
      </w:r>
      <w:r w:rsidR="007B32F4">
        <w:t xml:space="preserve"> layers for vehicular traffic,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247C4F5B" w:rsidR="009C70BC" w:rsidRDefault="003B68CB" w:rsidP="00774BB1">
      <w:r>
        <w:t xml:space="preserve">The noise surface data contained a </w:t>
      </w:r>
      <w:r w:rsidR="00AA13AC">
        <w:t>few</w:t>
      </w:r>
      <w:r w:rsidR="008807EB">
        <w:t xml:space="preserve"> alternative noise </w:t>
      </w:r>
      <w:r w:rsidR="00CC76A4">
        <w:t>indices</w:t>
      </w:r>
      <w:r w:rsidR="008807EB">
        <w:t xml:space="preserve">. </w:t>
      </w:r>
      <w:r>
        <w:t>For this study,</w:t>
      </w:r>
      <w:r w:rsidR="00FF3494">
        <w:t xml:space="preserve"> I chose the</w:t>
      </w:r>
      <w:r>
        <w:t xml:space="preserve">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t>
      </w:r>
      <w:r w:rsidR="00E54E2C">
        <w:t xml:space="preserve">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01F231BD" w:rsidR="00263F06" w:rsidRDefault="002132F7" w:rsidP="00B627E0">
      <w:r w:rsidRPr="00CC2F87">
        <w:lastRenderedPageBreak/>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7C63F3">
        <w:t>I made t</w:t>
      </w:r>
      <w:r w:rsidR="0025272A">
        <w:t>hree map</w:t>
      </w:r>
      <w:r w:rsidR="00D002F5">
        <w:t xml:space="preserve"> visualizations</w:t>
      </w:r>
      <w:r w:rsidR="00132961">
        <w:t xml:space="preserve"> of </w:t>
      </w:r>
      <w:r w:rsidR="00D002F5">
        <w:t xml:space="preserve">the noise surfaces </w:t>
      </w:r>
      <w:r w:rsidR="0025272A">
        <w:t>to illustrate the high spatial precision of the modelling (</w:t>
      </w:r>
      <w:r w:rsidR="0025272A" w:rsidRPr="00AC3C44">
        <w:fldChar w:fldCharType="begin"/>
      </w:r>
      <w:r w:rsidR="0025272A" w:rsidRPr="00AC3C44">
        <w:instrText xml:space="preserve"> REF _Ref33475320 \h </w:instrText>
      </w:r>
      <w:r w:rsidR="00AC3C44" w:rsidRPr="00AC3C44">
        <w:instrText xml:space="preserve"> \* MERGEFORMAT </w:instrText>
      </w:r>
      <w:r w:rsidR="0025272A" w:rsidRPr="00AC3C44">
        <w:fldChar w:fldCharType="separate"/>
      </w:r>
      <w:r w:rsidR="009E252D" w:rsidRPr="009E252D">
        <w:t xml:space="preserve">Figure </w:t>
      </w:r>
      <w:r w:rsidR="009E252D" w:rsidRPr="009E252D">
        <w:rPr>
          <w:noProof/>
        </w:rPr>
        <w:t>9</w:t>
      </w:r>
      <w:r w:rsidR="0025272A" w:rsidRPr="00AC3C44">
        <w:fldChar w:fldCharType="end"/>
      </w:r>
      <w:r w:rsidR="0025272A">
        <w:t xml:space="preserve">, </w:t>
      </w:r>
      <w:r w:rsidR="0025272A" w:rsidRPr="009E252D">
        <w:fldChar w:fldCharType="begin"/>
      </w:r>
      <w:r w:rsidR="0025272A" w:rsidRPr="009E252D">
        <w:instrText xml:space="preserve"> REF _Ref33475323 \h </w:instrText>
      </w:r>
      <w:r w:rsidR="009E252D" w:rsidRPr="009E252D">
        <w:instrText xml:space="preserve"> \* MERGEFORMAT </w:instrText>
      </w:r>
      <w:r w:rsidR="0025272A" w:rsidRPr="009E252D">
        <w:fldChar w:fldCharType="separate"/>
      </w:r>
      <w:r w:rsidR="004A4362" w:rsidRPr="009E252D">
        <w:t xml:space="preserve">Figure </w:t>
      </w:r>
      <w:r w:rsidR="004A4362" w:rsidRPr="009E252D">
        <w:rPr>
          <w:noProof/>
        </w:rPr>
        <w:t>10</w:t>
      </w:r>
      <w:r w:rsidR="0025272A" w:rsidRPr="009E252D">
        <w:fldChar w:fldCharType="end"/>
      </w:r>
      <w:r w:rsidR="0025272A">
        <w:t xml:space="preserve"> &amp; </w:t>
      </w:r>
      <w:r w:rsidR="0025272A" w:rsidRPr="009E252D">
        <w:fldChar w:fldCharType="begin"/>
      </w:r>
      <w:r w:rsidR="0025272A" w:rsidRPr="009E252D">
        <w:instrText xml:space="preserve"> REF _Ref33475326 \h </w:instrText>
      </w:r>
      <w:r w:rsidR="009E252D" w:rsidRPr="009E252D">
        <w:instrText xml:space="preserve"> \* MERGEFORMAT </w:instrText>
      </w:r>
      <w:r w:rsidR="0025272A" w:rsidRPr="009E252D">
        <w:fldChar w:fldCharType="separate"/>
      </w:r>
      <w:r w:rsidR="009E252D" w:rsidRPr="009E252D">
        <w:t xml:space="preserve">Figure </w:t>
      </w:r>
      <w:r w:rsidR="009E252D" w:rsidRPr="009E252D">
        <w:rPr>
          <w:noProof/>
        </w:rPr>
        <w:t>11</w:t>
      </w:r>
      <w:r w:rsidR="0025272A" w:rsidRPr="009E252D">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rsidRPr="009E252D">
        <w:fldChar w:fldCharType="begin"/>
      </w:r>
      <w:r w:rsidR="007D49DB" w:rsidRPr="009E252D">
        <w:instrText xml:space="preserve"> REF _Ref33475323 \h </w:instrText>
      </w:r>
      <w:r w:rsidR="009E252D" w:rsidRPr="009E252D">
        <w:instrText xml:space="preserve"> \* MERGEFORMAT </w:instrText>
      </w:r>
      <w:r w:rsidR="007D49DB" w:rsidRPr="009E252D">
        <w:fldChar w:fldCharType="separate"/>
      </w:r>
      <w:r w:rsidR="004A4362" w:rsidRPr="009E252D">
        <w:t xml:space="preserve">Figure </w:t>
      </w:r>
      <w:r w:rsidR="004A4362" w:rsidRPr="009E252D">
        <w:rPr>
          <w:noProof/>
        </w:rPr>
        <w:t>10</w:t>
      </w:r>
      <w:r w:rsidR="007D49DB" w:rsidRPr="009E252D">
        <w:fldChar w:fldCharType="end"/>
      </w:r>
      <w:r w:rsidR="007D49DB">
        <w:t xml:space="preserve"> and </w:t>
      </w:r>
      <w:r w:rsidR="007D49DB" w:rsidRPr="009E252D">
        <w:fldChar w:fldCharType="begin"/>
      </w:r>
      <w:r w:rsidR="007D49DB" w:rsidRPr="009E252D">
        <w:instrText xml:space="preserve"> REF _Ref33475326 \h </w:instrText>
      </w:r>
      <w:r w:rsidR="009E252D" w:rsidRPr="009E252D">
        <w:instrText xml:space="preserve"> \* MERGEFORMAT </w:instrText>
      </w:r>
      <w:r w:rsidR="007D49DB" w:rsidRPr="009E252D">
        <w:fldChar w:fldCharType="separate"/>
      </w:r>
      <w:r w:rsidR="004A4362" w:rsidRPr="009E252D">
        <w:t xml:space="preserve">Figure </w:t>
      </w:r>
      <w:r w:rsidR="004A4362" w:rsidRPr="009E252D">
        <w:rPr>
          <w:noProof/>
        </w:rPr>
        <w:t>11</w:t>
      </w:r>
      <w:r w:rsidR="007D49DB" w:rsidRPr="009E252D">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64B16B1A"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5B738E">
        <w:t xml:space="preserve">I found a </w:t>
      </w:r>
      <w:r w:rsidR="003F3484">
        <w:t xml:space="preserve">few topological errors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834FD5">
        <w:t>parallel</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3.5.</w:t>
      </w:r>
      <w:r w:rsidR="00356EF2">
        <w:t>1</w:t>
      </w:r>
      <w:r w:rsidR="0029779A">
        <w:t>)</w:t>
      </w:r>
      <w:r w:rsidR="001F266E">
        <w:t xml:space="preserve">. </w:t>
      </w:r>
      <w:r w:rsidR="00600E52">
        <w:t>I validated this</w:t>
      </w:r>
      <w:r w:rsidR="005E397A">
        <w:t xml:space="preserve"> </w:t>
      </w:r>
      <w:r w:rsidR="00316307">
        <w:t>practice</w:t>
      </w:r>
      <w:r w:rsidR="005E397A">
        <w:t xml:space="preserve">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C839AF">
      <w:pPr>
        <w:keepNext/>
        <w:spacing w:after="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68732617" w:rsidR="000F3D16" w:rsidRPr="00CC2F87" w:rsidRDefault="000F3D16" w:rsidP="000F3D16">
      <w:pPr>
        <w:pStyle w:val="Caption"/>
        <w:jc w:val="both"/>
      </w:pPr>
      <w:bookmarkStart w:id="33" w:name="_Ref33475320"/>
      <w:bookmarkStart w:id="34" w:name="_Toc38811649"/>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9</w:t>
      </w:r>
      <w:r w:rsidRPr="00AC3C44">
        <w:rPr>
          <w:b/>
          <w:bCs/>
        </w:rPr>
        <w:fldChar w:fldCharType="end"/>
      </w:r>
      <w:bookmarkEnd w:id="33"/>
      <w:r w:rsidRPr="00AC3C44">
        <w:rPr>
          <w:b/>
          <w:bCs/>
        </w:rPr>
        <w:t>.</w:t>
      </w:r>
      <w:r w:rsidRPr="00CC2F87">
        <w:t xml:space="preserve">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4"/>
      <w:r w:rsidR="00390C1A" w:rsidRPr="00CC2F87">
        <w:t xml:space="preserve"> </w:t>
      </w:r>
    </w:p>
    <w:p w14:paraId="39708B0F" w14:textId="77777777" w:rsidR="004659A0" w:rsidRPr="00CC2F87" w:rsidRDefault="007925B0" w:rsidP="00C839AF">
      <w:pPr>
        <w:keepNext/>
        <w:spacing w:after="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309F120" w:rsidR="007925B0" w:rsidRPr="00CC2F87" w:rsidRDefault="004659A0" w:rsidP="004659A0">
      <w:pPr>
        <w:pStyle w:val="Caption"/>
        <w:jc w:val="both"/>
      </w:pPr>
      <w:bookmarkStart w:id="35" w:name="_Ref33475323"/>
      <w:bookmarkStart w:id="36" w:name="_Toc38811650"/>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0</w:t>
      </w:r>
      <w:r w:rsidRPr="00AC3C44">
        <w:rPr>
          <w:b/>
          <w:bCs/>
        </w:rPr>
        <w:fldChar w:fldCharType="end"/>
      </w:r>
      <w:bookmarkEnd w:id="35"/>
      <w:r w:rsidRPr="00AC3C44">
        <w:rPr>
          <w:b/>
          <w:bCs/>
        </w:rPr>
        <w:t>.</w:t>
      </w:r>
      <w:r w:rsidRPr="00CC2F87">
        <w:t xml:space="preserve"> Modelled daytime traffic noise levels (dB</w:t>
      </w:r>
      <w:r w:rsidR="0036498D">
        <w:t>(A)</w:t>
      </w:r>
      <w:r w:rsidRPr="00CC2F87">
        <w:t xml:space="preserve">) in </w:t>
      </w:r>
      <w:proofErr w:type="spellStart"/>
      <w:r w:rsidRPr="00CC2F87">
        <w:t>Viikki</w:t>
      </w:r>
      <w:proofErr w:type="spellEnd"/>
      <w:r w:rsidRPr="00CC2F87">
        <w:t>.</w:t>
      </w:r>
      <w:bookmarkEnd w:id="36"/>
      <w:r w:rsidR="00604BBE" w:rsidRPr="00CC2F87">
        <w:t xml:space="preserve"> </w:t>
      </w:r>
    </w:p>
    <w:p w14:paraId="6C529602" w14:textId="77777777" w:rsidR="00992FC4" w:rsidRPr="00CC2F87" w:rsidRDefault="007925B0" w:rsidP="00C839AF">
      <w:pPr>
        <w:keepNext/>
        <w:spacing w:after="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548F5E50" w:rsidR="00524730" w:rsidRPr="00CC2F87" w:rsidRDefault="00992FC4" w:rsidP="00B96814">
      <w:pPr>
        <w:pStyle w:val="Caption"/>
        <w:jc w:val="both"/>
      </w:pPr>
      <w:bookmarkStart w:id="37" w:name="_Ref33475326"/>
      <w:bookmarkStart w:id="38" w:name="_Toc38811651"/>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1</w:t>
      </w:r>
      <w:r w:rsidRPr="00AC3C44">
        <w:rPr>
          <w:b/>
          <w:bCs/>
        </w:rPr>
        <w:fldChar w:fldCharType="end"/>
      </w:r>
      <w:bookmarkEnd w:id="37"/>
      <w:r w:rsidRPr="00AC3C44">
        <w:rPr>
          <w:b/>
          <w:bCs/>
        </w:rPr>
        <w:t>.</w:t>
      </w:r>
      <w:r w:rsidRPr="00CC2F87">
        <w:t xml:space="preserve">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8"/>
      <w:r w:rsidR="00A34344" w:rsidRPr="00CC2F87">
        <w:t xml:space="preserve"> </w:t>
      </w:r>
    </w:p>
    <w:p w14:paraId="7157ED05" w14:textId="33D8A17D" w:rsidR="007A6F11" w:rsidRPr="00CC2F87" w:rsidRDefault="007A6F11" w:rsidP="007A6F11">
      <w:pPr>
        <w:pStyle w:val="Heading3"/>
      </w:pPr>
      <w:bookmarkStart w:id="39" w:name="_Toc38811326"/>
      <w:r w:rsidRPr="00CC2F87">
        <w:t>OpenStreetMap data</w:t>
      </w:r>
      <w:bookmarkEnd w:id="39"/>
    </w:p>
    <w:p w14:paraId="0F6BF7DB" w14:textId="68A64036" w:rsidR="00116119" w:rsidRDefault="00E14503" w:rsidP="00873115">
      <w:r>
        <w:t>I downloaded a</w:t>
      </w:r>
      <w:r w:rsidR="00056A97">
        <w:t xml:space="preserve"> large </w:t>
      </w:r>
      <w:r w:rsidR="003946FD">
        <w:t>dataset</w:t>
      </w:r>
      <w:r w:rsidR="00056A97">
        <w:t xml:space="preserve"> of </w:t>
      </w:r>
      <w:r w:rsidR="00AB4993">
        <w:t xml:space="preserve">street </w:t>
      </w:r>
      <w:r w:rsidR="0038739D">
        <w:t xml:space="preserve">network </w:t>
      </w:r>
      <w:r w:rsidR="000A5E9E">
        <w:t>feature</w:t>
      </w:r>
      <w:r w:rsidR="003946FD">
        <w:t>s</w:t>
      </w:r>
      <w:r w:rsidR="00962C97">
        <w:t xml:space="preserve"> </w:t>
      </w:r>
      <w:r w:rsidR="00056A97">
        <w:t xml:space="preserve">from </w:t>
      </w:r>
      <w:r w:rsidR="00056A97" w:rsidRPr="00CC2F87">
        <w:t>OpenStreetMap (OSM)</w:t>
      </w:r>
      <w:r w:rsidR="00056A97">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EB4C55">
        <w:t>but</w:t>
      </w:r>
      <w:r w:rsidR="00BA5793">
        <w:t xml:space="preserve"> adjusted to exclude </w:t>
      </w:r>
      <w:r w:rsidR="00D94628">
        <w:t>several</w:t>
      </w:r>
      <w:r w:rsidR="00BA5793">
        <w:t xml:space="preserve"> unwalkable features</w:t>
      </w:r>
      <w:r w:rsidR="00E43FF0">
        <w:t xml:space="preserve"> </w:t>
      </w:r>
      <w:r w:rsidR="00AE5A2A">
        <w:t>(</w:t>
      </w:r>
      <w:r w:rsidR="00AE5A2A" w:rsidRPr="002B4482">
        <w:fldChar w:fldCharType="begin"/>
      </w:r>
      <w:r w:rsidR="00AE5A2A" w:rsidRPr="002B4482">
        <w:instrText xml:space="preserve"> REF _Ref33792283 \h </w:instrText>
      </w:r>
      <w:r w:rsidR="002B4482" w:rsidRPr="002B4482">
        <w:instrText xml:space="preserve"> \* MERGEFORMAT </w:instrText>
      </w:r>
      <w:r w:rsidR="00AE5A2A" w:rsidRPr="002B4482">
        <w:fldChar w:fldCharType="separate"/>
      </w:r>
      <w:r w:rsidR="004A4362" w:rsidRPr="002B4482">
        <w:t xml:space="preserve">Table </w:t>
      </w:r>
      <w:r w:rsidR="004A4362" w:rsidRPr="002B4482">
        <w:rPr>
          <w:noProof/>
        </w:rPr>
        <w:t>2</w:t>
      </w:r>
      <w:r w:rsidR="00AE5A2A" w:rsidRPr="002B4482">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4B74AB20"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w:t>
      </w:r>
      <w:r w:rsidR="00DA6917">
        <w:t>HRT/</w:t>
      </w:r>
      <w:r>
        <w:t>HSL)</w:t>
      </w:r>
      <w:r w:rsidR="00E53486">
        <w:t xml:space="preserve"> authority</w:t>
      </w:r>
      <w:r>
        <w:t xml:space="preserve"> </w:t>
      </w:r>
      <w:r w:rsidR="006235B3">
        <w:t>is solely based on OSM data</w:t>
      </w:r>
      <w:r w:rsidR="00402020">
        <w:t>. Therefore,</w:t>
      </w:r>
      <w:r w:rsidR="006235B3">
        <w:t xml:space="preserve"> OSM </w:t>
      </w:r>
      <w:r w:rsidR="00D228BE">
        <w:t xml:space="preserve">data </w:t>
      </w:r>
      <w:r w:rsidR="006235B3">
        <w:t>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5609302C" w:rsidR="00AE5A2A" w:rsidRPr="00137F21" w:rsidRDefault="00AE5A2A" w:rsidP="00AE5A2A">
      <w:pPr>
        <w:pStyle w:val="TableCaption"/>
      </w:pPr>
      <w:bookmarkStart w:id="40" w:name="_Ref33792283"/>
      <w:bookmarkStart w:id="41" w:name="_Toc38811902"/>
      <w:r w:rsidRPr="00CE6D15">
        <w:rPr>
          <w:b/>
          <w:bCs/>
        </w:rPr>
        <w:t xml:space="preserve">Table </w:t>
      </w:r>
      <w:r w:rsidRPr="00CE6D15">
        <w:rPr>
          <w:b/>
          <w:bCs/>
        </w:rPr>
        <w:fldChar w:fldCharType="begin"/>
      </w:r>
      <w:r w:rsidRPr="00CE6D15">
        <w:rPr>
          <w:b/>
          <w:bCs/>
        </w:rPr>
        <w:instrText xml:space="preserve"> SEQ Table \* ARABIC </w:instrText>
      </w:r>
      <w:r w:rsidRPr="00CE6D15">
        <w:rPr>
          <w:b/>
          <w:bCs/>
        </w:rPr>
        <w:fldChar w:fldCharType="separate"/>
      </w:r>
      <w:r w:rsidR="004A4362">
        <w:rPr>
          <w:b/>
          <w:bCs/>
          <w:noProof/>
        </w:rPr>
        <w:t>2</w:t>
      </w:r>
      <w:r w:rsidRPr="00CE6D15">
        <w:rPr>
          <w:b/>
          <w:bCs/>
        </w:rPr>
        <w:fldChar w:fldCharType="end"/>
      </w:r>
      <w:bookmarkEnd w:id="40"/>
      <w:r w:rsidRPr="00CE6D15">
        <w:rPr>
          <w:b/>
          <w:bCs/>
        </w:rPr>
        <w:t>.</w:t>
      </w:r>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1"/>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2" w:name="_Toc38811327"/>
      <w:r w:rsidRPr="00CC2F87">
        <w:t xml:space="preserve">Register based origin-destination (OD) </w:t>
      </w:r>
      <w:r w:rsidR="007375B8" w:rsidRPr="00CC2F87">
        <w:t xml:space="preserve">commuting </w:t>
      </w:r>
      <w:r w:rsidRPr="00CC2F87">
        <w:t>data</w:t>
      </w:r>
      <w:bookmarkEnd w:id="42"/>
    </w:p>
    <w:p w14:paraId="52424509" w14:textId="66B1296B"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w:t>
      </w:r>
      <w:r w:rsidR="00933117">
        <w:t xml:space="preserve"> It is commonly referred to as YKR-commuting data (“</w:t>
      </w:r>
      <w:proofErr w:type="spellStart"/>
      <w:r w:rsidR="00933117" w:rsidRPr="00933117">
        <w:t>Yhdyskuntarakenteen</w:t>
      </w:r>
      <w:proofErr w:type="spellEnd"/>
      <w:r w:rsidR="00933117" w:rsidRPr="00933117">
        <w:t xml:space="preserve"> </w:t>
      </w:r>
      <w:proofErr w:type="spellStart"/>
      <w:r w:rsidR="00933117" w:rsidRPr="00933117">
        <w:t>seurannan</w:t>
      </w:r>
      <w:proofErr w:type="spellEnd"/>
      <w:r w:rsidR="00933117" w:rsidRPr="00933117">
        <w:t xml:space="preserve"> </w:t>
      </w:r>
      <w:proofErr w:type="spellStart"/>
      <w:r w:rsidR="00933117" w:rsidRPr="00933117">
        <w:t>aineistot</w:t>
      </w:r>
      <w:proofErr w:type="spellEnd"/>
      <w:r w:rsidR="00933117">
        <w:t>”).</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t>
      </w:r>
      <w:r w:rsidR="00383D60">
        <w:t xml:space="preserve">I did </w:t>
      </w:r>
      <w:r w:rsidR="0043327B">
        <w:t xml:space="preserve">for the data was </w:t>
      </w:r>
      <w:r w:rsidR="00383D60">
        <w:t xml:space="preserve">extraction of </w:t>
      </w:r>
      <w:r w:rsidR="0043327B">
        <w:t>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3" w:name="_Toc38811328"/>
      <w:r>
        <w:lastRenderedPageBreak/>
        <w:t>Online r</w:t>
      </w:r>
      <w:r w:rsidR="00DF5206" w:rsidRPr="00CC2F87">
        <w:t>outing service of the local public transport authority</w:t>
      </w:r>
      <w:bookmarkEnd w:id="43"/>
    </w:p>
    <w:p w14:paraId="2767BCBE" w14:textId="421E82DA" w:rsidR="00CC62B1" w:rsidRDefault="00A82018" w:rsidP="00E613F5">
      <w:r>
        <w:t>I used t</w:t>
      </w:r>
      <w:r w:rsidR="009219A7">
        <w:t>he</w:t>
      </w:r>
      <w:r w:rsidR="00CC62B1">
        <w:t xml:space="preserve"> </w:t>
      </w:r>
      <w:r w:rsidR="00871A0F">
        <w:t>online route planner</w:t>
      </w:r>
      <w:r w:rsidR="00CC62B1">
        <w:t xml:space="preserve"> service of Helsinki Region Transport (HSL)</w:t>
      </w:r>
      <w:r w:rsidR="00E53486">
        <w:t xml:space="preserve"> authority</w:t>
      </w:r>
      <w:r w:rsidR="00CC62B1">
        <w:t xml:space="preserve">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B85D17">
        <w:t>walk</w:t>
      </w:r>
      <w:r w:rsidR="007D5BC0">
        <w:t>ing routes</w:t>
      </w:r>
      <w:r w:rsidR="00E613F5">
        <w:t xml:space="preserve"> for the assessment of pedestrians’ exposure to traffic noise</w:t>
      </w:r>
      <w:r w:rsidR="00B67DAE">
        <w:t xml:space="preserve"> (see 3.7.2)</w:t>
      </w:r>
      <w:r w:rsidR="00E613F5">
        <w:t xml:space="preserv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returned from the API</w:t>
      </w:r>
      <w:r w:rsidR="00B67DAE">
        <w:t xml:space="preserve"> (see 5.5)</w:t>
      </w:r>
      <w:r w:rsidR="008B3B31">
        <w:t xml:space="preserve">. </w:t>
      </w:r>
    </w:p>
    <w:p w14:paraId="07AA9ABF" w14:textId="31F08DDC" w:rsidR="004C33F2" w:rsidRDefault="004C33F2" w:rsidP="004C33F2">
      <w:pPr>
        <w:pStyle w:val="Heading2"/>
      </w:pPr>
      <w:bookmarkStart w:id="44" w:name="_Toc38811329"/>
      <w:r w:rsidRPr="00CC2F87">
        <w:t>Technical framework</w:t>
      </w:r>
      <w:r w:rsidR="00406DEB">
        <w:t xml:space="preserve"> and architecture</w:t>
      </w:r>
      <w:bookmarkEnd w:id="44"/>
    </w:p>
    <w:p w14:paraId="4562EB86" w14:textId="367A1DBA"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rsidRPr="00B503E2">
        <w:fldChar w:fldCharType="begin"/>
      </w:r>
      <w:r w:rsidR="007B3A32" w:rsidRPr="00B503E2">
        <w:instrText xml:space="preserve"> REF _Ref33707421 \h </w:instrText>
      </w:r>
      <w:r w:rsidR="00B503E2" w:rsidRPr="00B503E2">
        <w:instrText xml:space="preserve"> \* MERGEFORMAT </w:instrText>
      </w:r>
      <w:r w:rsidR="007B3A32" w:rsidRPr="00B503E2">
        <w:fldChar w:fldCharType="separate"/>
      </w:r>
      <w:r w:rsidR="004A4362" w:rsidRPr="00B503E2">
        <w:t xml:space="preserve">Figure </w:t>
      </w:r>
      <w:r w:rsidR="004A4362" w:rsidRPr="00B503E2">
        <w:rPr>
          <w:noProof/>
        </w:rPr>
        <w:t>12</w:t>
      </w:r>
      <w:r w:rsidR="007B3A32" w:rsidRPr="00B503E2">
        <w:fldChar w:fldCharType="end"/>
      </w:r>
      <w:r w:rsidR="007B3A32">
        <w:t>)</w:t>
      </w:r>
      <w:r>
        <w:t xml:space="preserve">. </w:t>
      </w:r>
      <w:r w:rsidR="00BA2BEE">
        <w:t>I implemented 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 xml:space="preserve">that </w:t>
      </w:r>
      <w:r w:rsidR="00F8692F">
        <w:t>I</w:t>
      </w:r>
      <w:r w:rsidR="00A045C4">
        <w:t xml:space="preserv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5EA07FDB" w:rsidR="009A36BC" w:rsidRDefault="005210D5" w:rsidP="009A36BC">
      <w:r>
        <w:t>I favored m</w:t>
      </w:r>
      <w:r w:rsidR="00144D15">
        <w:t xml:space="preserve">odular design </w:t>
      </w:r>
      <w:r>
        <w:t>pattern</w:t>
      </w:r>
      <w:r w:rsidR="00CF6B44">
        <w:t xml:space="preserve"> </w:t>
      </w:r>
      <w:r w:rsidR="00144D15">
        <w:t xml:space="preserve">in </w:t>
      </w:r>
      <w:r w:rsidR="001B13E0">
        <w:t>developing</w:t>
      </w:r>
      <w:r w:rsidR="00144D15">
        <w:t xml:space="preserve"> the methods</w:t>
      </w:r>
      <w:r w:rsidR="001B13E0">
        <w:t xml:space="preserve"> </w:t>
      </w:r>
      <w:r w:rsidR="00591543">
        <w:t xml:space="preserve">as a </w:t>
      </w:r>
      <w:r w:rsidR="001B13E0">
        <w:t>Python</w:t>
      </w:r>
      <w:r w:rsidR="00591543">
        <w:t xml:space="preserve"> project</w:t>
      </w:r>
      <w:r w:rsidR="00C70ECC">
        <w:t>. This meant establishing</w:t>
      </w:r>
      <w:r w:rsidR="00144D15">
        <w:t xml:space="preserve"> common utilities </w:t>
      </w:r>
      <w:r w:rsidR="00C70ECC">
        <w:t xml:space="preserve">to be used in </w:t>
      </w:r>
      <w:r w:rsidR="00144D15">
        <w:t xml:space="preserve">different </w:t>
      </w:r>
      <w:r w:rsidR="00C70ECC">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CF6B44">
        <w:t>I distributed f</w:t>
      </w:r>
      <w:r w:rsidR="00406DEB">
        <w:t xml:space="preserve">unctions </w:t>
      </w:r>
      <w:r w:rsidR="00CF6B44">
        <w:t xml:space="preserve">to </w:t>
      </w:r>
      <w:r w:rsidR="00EB4936">
        <w:t>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B27066">
        <w:t>The</w:t>
      </w:r>
      <w:r w:rsidR="00D12088">
        <w:t xml:space="preserve"> </w:t>
      </w:r>
      <w:r w:rsidR="00C61D0B">
        <w:t xml:space="preserve">detailed technical description of the </w:t>
      </w:r>
      <w:r w:rsidR="00BD021D">
        <w:t xml:space="preserve">external dependencies (i.e. libraries)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4A4362" w:rsidRPr="004A4362">
        <w:t xml:space="preserve">Appendix </w:t>
      </w:r>
      <w:r w:rsidR="004A4362" w:rsidRPr="004A4362">
        <w:rPr>
          <w:noProof/>
        </w:rPr>
        <w:t>1</w:t>
      </w:r>
      <w:r w:rsidR="00C61D0B" w:rsidRPr="00D71E84">
        <w:fldChar w:fldCharType="end"/>
      </w:r>
      <w:r w:rsidR="006061C2">
        <w:t>.</w:t>
      </w:r>
      <w:r w:rsidR="00550E54">
        <w:t xml:space="preserve"> </w:t>
      </w:r>
      <w:r w:rsidR="00E02705">
        <w:t>Sharing of the methods as openly available source code</w:t>
      </w:r>
      <w:r w:rsidR="003D5344">
        <w:t>s</w:t>
      </w:r>
      <w:r w:rsidR="00E02705">
        <w:t xml:space="preserve"> is described in chapter 4.5.</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1203B6FD" w:rsidR="00153745" w:rsidRDefault="00153745" w:rsidP="00020EA1">
      <w:pPr>
        <w:pStyle w:val="Caption"/>
      </w:pPr>
      <w:bookmarkStart w:id="45" w:name="_Ref33707421"/>
      <w:bookmarkStart w:id="46" w:name="_Toc38811652"/>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12</w:t>
      </w:r>
      <w:r w:rsidR="004F023F" w:rsidRPr="00AC3C44">
        <w:rPr>
          <w:b/>
          <w:bCs/>
        </w:rPr>
        <w:fldChar w:fldCharType="end"/>
      </w:r>
      <w:bookmarkEnd w:id="45"/>
      <w:r w:rsidRPr="00AC3C44">
        <w:rPr>
          <w:b/>
          <w:bCs/>
        </w:rPr>
        <w:t>.</w:t>
      </w:r>
      <w:r w:rsidRPr="00CC2F87">
        <w:t xml:space="preserve">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6"/>
      <w:r w:rsidR="002D300D" w:rsidRPr="00CC2F87">
        <w:t xml:space="preserve"> </w:t>
      </w:r>
    </w:p>
    <w:p w14:paraId="7051E6B2" w14:textId="72107417" w:rsidR="00A93751" w:rsidRDefault="00962C8B" w:rsidP="006931F6">
      <w:pPr>
        <w:pStyle w:val="Heading2"/>
      </w:pPr>
      <w:bookmarkStart w:id="47" w:name="_Toc38811330"/>
      <w:r>
        <w:t xml:space="preserve">Quiet path </w:t>
      </w:r>
      <w:r w:rsidR="00A41C09">
        <w:t>routing</w:t>
      </w:r>
      <w:r w:rsidR="00493AAD" w:rsidRPr="00CC2F87">
        <w:t xml:space="preserve"> </w:t>
      </w:r>
      <w:r w:rsidR="00E60CD2" w:rsidRPr="00CC2F87">
        <w:t>method</w:t>
      </w:r>
      <w:bookmarkEnd w:id="47"/>
    </w:p>
    <w:p w14:paraId="1E41042F" w14:textId="77777777" w:rsidR="00C435F0" w:rsidRPr="00CC2F87" w:rsidRDefault="00C435F0" w:rsidP="00C435F0">
      <w:pPr>
        <w:pStyle w:val="Heading3"/>
      </w:pPr>
      <w:bookmarkStart w:id="48" w:name="_Toc38811331"/>
      <w:r w:rsidRPr="00CC2F87">
        <w:lastRenderedPageBreak/>
        <w:t>Network acquisition and manipulation</w:t>
      </w:r>
      <w:bookmarkEnd w:id="48"/>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0FF68A17"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4E7EBE">
        <w:fldChar w:fldCharType="begin"/>
      </w:r>
      <w:r w:rsidRPr="004E7EBE">
        <w:instrText xml:space="preserve"> REF _Ref9348163 \h </w:instrText>
      </w:r>
      <w:r w:rsidR="004E7EBE" w:rsidRPr="004E7EBE">
        <w:instrText xml:space="preserve"> \* MERGEFORMAT </w:instrText>
      </w:r>
      <w:r w:rsidRPr="004E7EBE">
        <w:fldChar w:fldCharType="separate"/>
      </w:r>
      <w:r w:rsidR="004A4362" w:rsidRPr="004E7EBE">
        <w:t xml:space="preserve">Figure </w:t>
      </w:r>
      <w:r w:rsidR="004A4362" w:rsidRPr="004E7EBE">
        <w:rPr>
          <w:noProof/>
        </w:rPr>
        <w:t>13</w:t>
      </w:r>
      <w:r w:rsidRPr="004E7EBE">
        <w:fldChar w:fldCharType="end"/>
      </w:r>
      <w:r w:rsidRPr="00CC2F87">
        <w:t>).</w:t>
      </w:r>
    </w:p>
    <w:p w14:paraId="22E9F027" w14:textId="001C53AD"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4E7EBE">
        <w:fldChar w:fldCharType="begin"/>
      </w:r>
      <w:r w:rsidRPr="004E7EBE">
        <w:instrText xml:space="preserve"> REF _Ref9348261 \h </w:instrText>
      </w:r>
      <w:r w:rsidR="004E7EBE" w:rsidRPr="004E7EBE">
        <w:instrText xml:space="preserve"> \* MERGEFORMAT </w:instrText>
      </w:r>
      <w:r w:rsidRPr="004E7EBE">
        <w:fldChar w:fldCharType="separate"/>
      </w:r>
      <w:r w:rsidR="004A4362" w:rsidRPr="004E7EBE">
        <w:t xml:space="preserve">Figure </w:t>
      </w:r>
      <w:r w:rsidR="004A4362" w:rsidRPr="004E7EBE">
        <w:rPr>
          <w:noProof/>
        </w:rPr>
        <w:t>14</w:t>
      </w:r>
      <w:r w:rsidRPr="004E7EBE">
        <w:fldChar w:fldCharType="end"/>
      </w:r>
      <w:r w:rsidRPr="00CC2F87">
        <w:t>).</w:t>
      </w:r>
    </w:p>
    <w:p w14:paraId="03AEBB20" w14:textId="59C2B39E"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 xml:space="preserve">see 3.5.2 &amp; </w:t>
      </w:r>
      <w:r w:rsidR="00C34A7D">
        <w:t>3</w:t>
      </w:r>
      <w:r w:rsidR="001E5C3F">
        <w:t>.5.3</w:t>
      </w:r>
      <w:r w:rsidR="00550365">
        <w:t xml:space="preserve"> and</w:t>
      </w:r>
      <w:r w:rsidR="001E5C3F">
        <w:t xml:space="preserve"> </w:t>
      </w:r>
      <w:r w:rsidRPr="004E7EBE">
        <w:fldChar w:fldCharType="begin"/>
      </w:r>
      <w:r w:rsidRPr="004E7EBE">
        <w:instrText xml:space="preserve"> REF _Ref9348368 \h </w:instrText>
      </w:r>
      <w:r w:rsidR="004E7EBE" w:rsidRPr="004E7EBE">
        <w:instrText xml:space="preserve"> \* MERGEFORMAT </w:instrText>
      </w:r>
      <w:r w:rsidRPr="004E7EBE">
        <w:fldChar w:fldCharType="separate"/>
      </w:r>
      <w:r w:rsidR="004A4362" w:rsidRPr="004E7EBE">
        <w:t xml:space="preserve">Figure </w:t>
      </w:r>
      <w:r w:rsidR="004A4362" w:rsidRPr="004E7EBE">
        <w:rPr>
          <w:noProof/>
        </w:rPr>
        <w:t>16</w:t>
      </w:r>
      <w:r w:rsidRPr="004E7EBE">
        <w:fldChar w:fldCharType="end"/>
      </w:r>
      <w:r w:rsidRPr="00CC2F87">
        <w:t>).</w:t>
      </w:r>
      <w:r w:rsidR="00A02DD1">
        <w:t xml:space="preserve"> </w:t>
      </w:r>
    </w:p>
    <w:p w14:paraId="614D5B84" w14:textId="4FC3E5EC" w:rsidR="00C435F0" w:rsidRDefault="005A3469" w:rsidP="00C435F0">
      <w:r>
        <w:t>I used the</w:t>
      </w:r>
      <w:r w:rsidR="00C435F0">
        <w:t xml:space="preserve"> Python library </w:t>
      </w:r>
      <w:r w:rsidR="00C435F0" w:rsidRPr="009B16EF">
        <w:t>OSMnx</w:t>
      </w:r>
      <w:r w:rsidR="00C435F0">
        <w:t xml:space="preserve">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EE6D12C" w:rsidR="00C435F0" w:rsidRDefault="00C435F0" w:rsidP="00C435F0">
      <w:r>
        <w:t xml:space="preserve">A temporary graph of unwalkable edges (e.g. service tunnels) was constructed in similar manner as the main graph but by using an </w:t>
      </w:r>
      <w:r w:rsidR="006A3248">
        <w:t>altered</w:t>
      </w:r>
      <w:r>
        <w:t xml:space="preserve"> query string (</w:t>
      </w:r>
      <w:r w:rsidRPr="00157663">
        <w:fldChar w:fldCharType="begin"/>
      </w:r>
      <w:r w:rsidRPr="00157663">
        <w:instrText xml:space="preserve"> REF _Ref33792283 \h </w:instrText>
      </w:r>
      <w:r w:rsidR="00157663" w:rsidRPr="00157663">
        <w:instrText xml:space="preserve"> \* MERGEFORMAT </w:instrText>
      </w:r>
      <w:r w:rsidRPr="00157663">
        <w:fldChar w:fldCharType="separate"/>
      </w:r>
      <w:r w:rsidR="004A4362" w:rsidRPr="00157663">
        <w:t xml:space="preserve">Table </w:t>
      </w:r>
      <w:r w:rsidR="004A4362" w:rsidRPr="00157663">
        <w:rPr>
          <w:noProof/>
        </w:rPr>
        <w:t>2</w:t>
      </w:r>
      <w:r w:rsidRPr="00157663">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w:t>
      </w:r>
      <w:r w:rsidR="00F3188F">
        <w:t>I</w:t>
      </w:r>
      <w:r>
        <w:t xml:space="preserve">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0F6BFE3B" w:rsidR="00C435F0" w:rsidRPr="00CC2F87" w:rsidRDefault="00C435F0" w:rsidP="00C435F0">
      <w:pPr>
        <w:pStyle w:val="Caption"/>
      </w:pPr>
      <w:bookmarkStart w:id="49" w:name="_Ref9348163"/>
      <w:bookmarkStart w:id="50" w:name="_Toc38811653"/>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3</w:t>
      </w:r>
      <w:r w:rsidRPr="00AC3C44">
        <w:rPr>
          <w:b/>
          <w:bCs/>
        </w:rPr>
        <w:fldChar w:fldCharType="end"/>
      </w:r>
      <w:bookmarkEnd w:id="49"/>
      <w:r w:rsidRPr="00AC3C44">
        <w:rPr>
          <w:b/>
          <w:bCs/>
        </w:rPr>
        <w:t>.</w:t>
      </w:r>
      <w:r w:rsidRPr="00CC2F87">
        <w:t xml:space="preserve"> Workflow of </w:t>
      </w:r>
      <w:r>
        <w:t xml:space="preserve">street </w:t>
      </w:r>
      <w:r w:rsidRPr="00CC2F87">
        <w:t>network</w:t>
      </w:r>
      <w:r>
        <w:t xml:space="preserve"> </w:t>
      </w:r>
      <w:r w:rsidRPr="00CC2F87">
        <w:t>graph acquisition and construction.</w:t>
      </w:r>
      <w:bookmarkEnd w:id="50"/>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74F45556" w:rsidR="00C435F0" w:rsidRPr="00F21397" w:rsidRDefault="00C435F0" w:rsidP="00F21397">
      <w:pPr>
        <w:pStyle w:val="Caption"/>
      </w:pPr>
      <w:bookmarkStart w:id="51" w:name="_Ref9348261"/>
      <w:bookmarkStart w:id="52" w:name="_Toc38811654"/>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4</w:t>
      </w:r>
      <w:r w:rsidRPr="00AC3C44">
        <w:rPr>
          <w:b/>
          <w:bCs/>
        </w:rPr>
        <w:fldChar w:fldCharType="end"/>
      </w:r>
      <w:bookmarkEnd w:id="51"/>
      <w:r w:rsidRPr="00AC3C44">
        <w:rPr>
          <w:b/>
          <w:bCs/>
        </w:rPr>
        <w:t>.</w:t>
      </w:r>
      <w:r w:rsidRPr="00F21397">
        <w:t xml:space="preserve"> Workflow of extracting exposures to traffic noise (contaminated distances) to the edges of the graph.</w:t>
      </w:r>
      <w:bookmarkEnd w:id="52"/>
      <w:r w:rsidRPr="00F21397">
        <w:t xml:space="preserve"> </w:t>
      </w:r>
    </w:p>
    <w:p w14:paraId="42DD192A" w14:textId="2D0BBECE" w:rsidR="00C435F0" w:rsidRDefault="00C435F0" w:rsidP="00C435F0">
      <w:r>
        <w:t>A lossless spatial join of noise data (L</w:t>
      </w:r>
      <w:r>
        <w:rPr>
          <w:vertAlign w:val="subscript"/>
        </w:rPr>
        <w:t>A</w:t>
      </w:r>
      <w:r w:rsidRPr="009D1653">
        <w:rPr>
          <w:vertAlign w:val="subscript"/>
        </w:rPr>
        <w:t>eq</w:t>
      </w:r>
      <w:r>
        <w:t>) to the edges of the graph was carried in three phases (</w:t>
      </w:r>
      <w:r w:rsidRPr="003B0A20">
        <w:fldChar w:fldCharType="begin"/>
      </w:r>
      <w:r w:rsidRPr="003B0A20">
        <w:instrText xml:space="preserve"> REF _Ref9348261 \h </w:instrText>
      </w:r>
      <w:r w:rsidR="003B0A20" w:rsidRPr="003B0A20">
        <w:instrText xml:space="preserve"> \* MERGEFORMAT </w:instrText>
      </w:r>
      <w:r w:rsidRPr="003B0A20">
        <w:fldChar w:fldCharType="separate"/>
      </w:r>
      <w:r w:rsidR="004A4362" w:rsidRPr="003B0A20">
        <w:t xml:space="preserve">Figure </w:t>
      </w:r>
      <w:r w:rsidR="004A4362" w:rsidRPr="003B0A20">
        <w:rPr>
          <w:noProof/>
        </w:rPr>
        <w:t>14</w:t>
      </w:r>
      <w:r w:rsidRPr="003B0A20">
        <w:fldChar w:fldCharType="end"/>
      </w:r>
      <w:r>
        <w:t xml:space="preserve">). First, the edge geometries were split at the boundaries of the traffic noise surfaces by intersection </w:t>
      </w:r>
      <w:r>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t>by</w:t>
      </w:r>
      <w:r w:rsidR="00923E92">
        <w:t xml:space="preserve"> </w:t>
      </w:r>
      <w:r>
        <w:t xml:space="preserve">a </w:t>
      </w:r>
      <w:r w:rsidR="00923E92">
        <w:t>single</w:t>
      </w:r>
      <w:r>
        <w:t xml:space="preserve"> sampling point. </w:t>
      </w:r>
    </w:p>
    <w:p w14:paraId="7C42804D" w14:textId="187D3ADF" w:rsidR="00C435F0" w:rsidRPr="00C435F0" w:rsidRDefault="00C435F0" w:rsidP="00C435F0">
      <w:r>
        <w:t>Due to the high number of edges (</w:t>
      </w:r>
      <w:r w:rsidRPr="00961ABD">
        <w:t>180647</w:t>
      </w:r>
      <w:r>
        <w:t xml:space="preserve">), a challenge of the spatial join was its high demand for computing power and high memory consumption. Hence, </w:t>
      </w:r>
      <w:r w:rsidR="00F96D5A">
        <w:t>I run the</w:t>
      </w:r>
      <w:r>
        <w:t xml:space="preserve"> first iteration of the analysis in </w:t>
      </w:r>
      <w:r w:rsidR="004C1B5D">
        <w:t xml:space="preserve">a </w:t>
      </w:r>
      <w:r>
        <w:t>CSC’s (</w:t>
      </w:r>
      <w:r w:rsidRPr="001D0A7B">
        <w:t>IT Center for Science</w:t>
      </w:r>
      <w:r>
        <w:t xml:space="preserve"> Ltd.) supercluster</w:t>
      </w:r>
      <w:r w:rsidR="00374EFE">
        <w:t xml:space="preserve"> Taito</w:t>
      </w:r>
      <w:r>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t xml:space="preserve">utilizing </w:t>
      </w:r>
      <w:r>
        <w:t xml:space="preserve">spatial indexing and GeoDataFrames, 2) organizing the edges as lists of edges (i.e. edge-chunks) and 3) processing the edge-chunks in parallel. </w:t>
      </w:r>
      <w:r w:rsidR="002B1183">
        <w:t xml:space="preserve">I used the </w:t>
      </w:r>
      <w:r>
        <w:t xml:space="preserve">standard multiprocessing library of Python </w:t>
      </w:r>
      <w:r w:rsidR="002B1183">
        <w:t xml:space="preserve">for </w:t>
      </w:r>
      <w:r>
        <w:t>the parallel processing</w:t>
      </w:r>
      <w:r w:rsidR="00ED1631">
        <w:t xml:space="preserve"> both on desktop</w:t>
      </w:r>
      <w:r w:rsidR="005C0DFF">
        <w:t>-</w:t>
      </w:r>
      <w:r w:rsidR="00ED1631">
        <w:t xml:space="preserve"> and CSC’s computer</w:t>
      </w:r>
      <w:r>
        <w:t>.</w:t>
      </w:r>
      <w:r w:rsidR="00511A33">
        <w:t xml:space="preserve"> </w:t>
      </w:r>
    </w:p>
    <w:p w14:paraId="23794001" w14:textId="50807D2E" w:rsidR="00896DC2" w:rsidRPr="00CC2F87" w:rsidRDefault="00B86E9C" w:rsidP="00896DC2">
      <w:pPr>
        <w:pStyle w:val="Heading3"/>
      </w:pPr>
      <w:bookmarkStart w:id="53" w:name="_Ref33771037"/>
      <w:bookmarkStart w:id="54" w:name="_Toc38811332"/>
      <w:r w:rsidRPr="00CC2F87">
        <w:t>Environmental impedance function</w:t>
      </w:r>
      <w:bookmarkEnd w:id="53"/>
      <w:bookmarkEnd w:id="54"/>
    </w:p>
    <w:p w14:paraId="7769A740" w14:textId="6D9B42B6" w:rsidR="00CB7FB3" w:rsidRPr="00CC2F87" w:rsidRDefault="008557D9" w:rsidP="00CB7FB3">
      <w:r>
        <w:t>An</w:t>
      </w:r>
      <w:r w:rsidR="00D1194E">
        <w:t xml:space="preserve"> environmental impedance function </w:t>
      </w:r>
      <w:r w:rsidR="001F6515">
        <w:t xml:space="preserve">(EIF) </w:t>
      </w:r>
      <w:r w:rsidR="00212A49">
        <w:t>for</w:t>
      </w:r>
      <w:r w:rsidR="00D1194E">
        <w:t xml:space="preserve"> noise </w:t>
      </w:r>
      <w:r>
        <w:t xml:space="preserve">was designed </w:t>
      </w:r>
      <w:r w:rsidR="0042363E">
        <w:t>to enable</w:t>
      </w:r>
      <w:r w:rsidR="00D1194E">
        <w:t xml:space="preserve"> exposure -based routing analysis. </w:t>
      </w:r>
      <w:r w:rsidR="00646447">
        <w:t>I defined t</w:t>
      </w:r>
      <w:r w:rsidR="00896DC2" w:rsidRPr="00CC2F87">
        <w:t xml:space="preserve">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6C514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6C4C81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4A4362">
              <w:rPr>
                <w:noProof/>
              </w:rPr>
              <w:t>1</w:t>
            </w:r>
            <w:r w:rsidRPr="00CC2F87">
              <w:fldChar w:fldCharType="end"/>
            </w:r>
            <w:r w:rsidRPr="00CC2F87">
              <w:t>)</w:t>
            </w:r>
          </w:p>
        </w:tc>
      </w:tr>
    </w:tbl>
    <w:p w14:paraId="3076F6F7" w14:textId="5224C61B"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w:t>
      </w:r>
      <w:r w:rsidR="00E4611B">
        <w:t>I developed the</w:t>
      </w:r>
      <w:r w:rsidR="006B2670">
        <w:t xml:space="preserve"> following </w:t>
      </w:r>
      <w:r w:rsidR="00AE67D6">
        <w:t>EIF</w:t>
      </w:r>
      <w:r w:rsidR="006B2670">
        <w:t xml:space="preserve"> </w:t>
      </w:r>
      <w:r w:rsidR="00E643DF">
        <w:t>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6C514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1783EA2B" w:rsidR="00F97ACD" w:rsidRPr="00CC2F87" w:rsidRDefault="00F97ACD" w:rsidP="00B61A9D">
            <w:pPr>
              <w:spacing w:before="460" w:after="400"/>
            </w:pPr>
            <w:bookmarkStart w:id="55" w:name="_Ref9591374"/>
            <w:r w:rsidRPr="00CC2F87">
              <w:t>(</w:t>
            </w:r>
            <w:r w:rsidRPr="00CC2F87">
              <w:fldChar w:fldCharType="begin"/>
            </w:r>
            <w:r w:rsidRPr="00CC2F87">
              <w:instrText xml:space="preserve"> SEQ Equation \* ARABIC </w:instrText>
            </w:r>
            <w:r w:rsidRPr="00CC2F87">
              <w:fldChar w:fldCharType="separate"/>
            </w:r>
            <w:r w:rsidR="004A4362">
              <w:rPr>
                <w:noProof/>
              </w:rPr>
              <w:t>2</w:t>
            </w:r>
            <w:r w:rsidRPr="00CC2F87">
              <w:fldChar w:fldCharType="end"/>
            </w:r>
            <w:r w:rsidRPr="00CC2F87">
              <w:t>)</w:t>
            </w:r>
            <w:bookmarkEnd w:id="55"/>
          </w:p>
        </w:tc>
      </w:tr>
    </w:tbl>
    <w:p w14:paraId="09541333" w14:textId="1D82982E" w:rsidR="00E76948" w:rsidRDefault="00C36DF3" w:rsidP="00C36DF3">
      <w:pPr>
        <w:rPr>
          <w:rFonts w:eastAsiaTheme="minorEastAsia"/>
          <w:iCs/>
        </w:rPr>
      </w:pPr>
      <w:r w:rsidRPr="00CC2F87">
        <w:lastRenderedPageBreak/>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5C9A63ED"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w:t>
      </w:r>
      <w:r w:rsidR="00AE59EE">
        <w:rPr>
          <w:rFonts w:eastAsiaTheme="minorEastAsia"/>
          <w:iCs/>
        </w:rPr>
        <w:t xml:space="preserve">I tested two alternative functions </w:t>
      </w:r>
      <w:r w:rsidR="0021781A">
        <w:rPr>
          <w:rFonts w:eastAsiaTheme="minorEastAsia"/>
          <w:iCs/>
        </w:rPr>
        <w:t xml:space="preserve">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B94A60">
        <w:t>from</w:t>
      </w:r>
      <w:r w:rsidR="00F33435">
        <w:t xml:space="preserve">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t xml:space="preserve"> range of </w:t>
      </w:r>
      <w:r w:rsidR="000137AA">
        <w:t>40</w:t>
      </w:r>
      <w:r w:rsidR="00447C7C">
        <w:t xml:space="preserve"> dB</w:t>
      </w:r>
      <w:r w:rsidR="002E7663">
        <w:t>(A)</w:t>
      </w:r>
      <w:r w:rsidR="000137AA">
        <w:t xml:space="preserve"> to 75 dB</w:t>
      </w:r>
      <w:r w:rsidR="002E7663">
        <w:t>(A)</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6C514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EFC1C2C" w:rsidR="006C394E" w:rsidRPr="00CC2F87" w:rsidRDefault="006C394E" w:rsidP="006C394E">
            <w:pPr>
              <w:spacing w:before="480" w:after="240"/>
            </w:pPr>
            <w:bookmarkStart w:id="56" w:name="_Ref25851235"/>
            <w:bookmarkStart w:id="57" w:name="_Ref25851033"/>
            <w:r w:rsidRPr="00CC2F87">
              <w:t>(</w:t>
            </w:r>
            <w:bookmarkStart w:id="58" w:name="_Ref25851183"/>
            <w:bookmarkEnd w:id="56"/>
            <w:r w:rsidR="00B311E7" w:rsidRPr="00CC2F87">
              <w:fldChar w:fldCharType="begin"/>
            </w:r>
            <w:r w:rsidR="00B311E7" w:rsidRPr="00CC2F87">
              <w:instrText xml:space="preserve"> SEQ Equation \* ARABIC </w:instrText>
            </w:r>
            <w:r w:rsidR="00B311E7" w:rsidRPr="00CC2F87">
              <w:fldChar w:fldCharType="separate"/>
            </w:r>
            <w:r w:rsidR="004A4362">
              <w:rPr>
                <w:noProof/>
              </w:rPr>
              <w:t>3</w:t>
            </w:r>
            <w:r w:rsidR="00B311E7" w:rsidRPr="00CC2F87">
              <w:fldChar w:fldCharType="end"/>
            </w:r>
            <w:r w:rsidRPr="00CC2F87">
              <w:t>)</w:t>
            </w:r>
            <w:bookmarkEnd w:id="57"/>
            <w:bookmarkEnd w:id="58"/>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9" w:name="_Ref9527730"/>
          <w:p w14:paraId="28FCAB85" w14:textId="2BCA750F" w:rsidR="006C394E" w:rsidRPr="006C394E" w:rsidRDefault="006C514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67FC35A" w:rsidR="006C394E" w:rsidRPr="00CC2F87" w:rsidRDefault="006C394E" w:rsidP="00793654">
            <w:pPr>
              <w:spacing w:before="240" w:after="480"/>
            </w:pPr>
            <w:bookmarkStart w:id="60" w:name="_Ref25851268"/>
            <w:bookmarkStart w:id="61" w:name="_Ref25851126"/>
            <w:r w:rsidRPr="00CC2F87">
              <w:t>(</w:t>
            </w:r>
            <w:r w:rsidRPr="00CC2F87">
              <w:fldChar w:fldCharType="begin"/>
            </w:r>
            <w:r w:rsidRPr="00CC2F87">
              <w:instrText xml:space="preserve"> SEQ Equation \* ARABIC </w:instrText>
            </w:r>
            <w:r w:rsidRPr="00CC2F87">
              <w:fldChar w:fldCharType="separate"/>
            </w:r>
            <w:r w:rsidR="004A4362">
              <w:rPr>
                <w:noProof/>
              </w:rPr>
              <w:t>4</w:t>
            </w:r>
            <w:r w:rsidRPr="00CC2F87">
              <w:fldChar w:fldCharType="end"/>
            </w:r>
            <w:bookmarkEnd w:id="60"/>
            <w:r w:rsidRPr="00CC2F87">
              <w:t>)</w:t>
            </w:r>
            <w:bookmarkEnd w:id="61"/>
          </w:p>
        </w:tc>
      </w:tr>
    </w:tbl>
    <w:p w14:paraId="63051253" w14:textId="586BD5BC"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rsidRPr="00AD1EFC">
        <w:fldChar w:fldCharType="begin"/>
      </w:r>
      <w:r w:rsidR="00107C41" w:rsidRPr="00AD1EFC">
        <w:instrText xml:space="preserve"> REF _Ref34464348 \h </w:instrText>
      </w:r>
      <w:r w:rsidR="00AD1EFC" w:rsidRPr="00AD1EFC">
        <w:instrText xml:space="preserve"> \* MERGEFORMAT </w:instrText>
      </w:r>
      <w:r w:rsidR="00107C41" w:rsidRPr="00AD1EFC">
        <w:fldChar w:fldCharType="separate"/>
      </w:r>
      <w:r w:rsidR="004A4362" w:rsidRPr="00AD1EFC">
        <w:t xml:space="preserve">Table </w:t>
      </w:r>
      <w:r w:rsidR="004A4362" w:rsidRPr="00AD1EFC">
        <w:rPr>
          <w:noProof/>
        </w:rPr>
        <w:t>3</w:t>
      </w:r>
      <w:r w:rsidR="00107C41" w:rsidRPr="00AD1EFC">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4A4362" w:rsidRPr="004A4362">
        <w:t xml:space="preserve">Figure </w:t>
      </w:r>
      <w:r w:rsidR="004A4362" w:rsidRPr="004A4362">
        <w:rPr>
          <w:noProof/>
        </w:rPr>
        <w:t>15</w:t>
      </w:r>
      <w:r w:rsidR="0082027C">
        <w:rPr>
          <w:iCs/>
        </w:rPr>
        <w:fldChar w:fldCharType="end"/>
      </w:r>
      <w:r w:rsidR="0082027C">
        <w:rPr>
          <w:iCs/>
        </w:rPr>
        <w:t xml:space="preserve">. </w:t>
      </w:r>
    </w:p>
    <w:p w14:paraId="14091A7D" w14:textId="50AE6E5B" w:rsidR="008D6D01" w:rsidRDefault="005A4591" w:rsidP="00574F81">
      <w:r>
        <w:rPr>
          <w:rFonts w:eastAsiaTheme="minorEastAsia"/>
        </w:rPr>
        <w:lastRenderedPageBreak/>
        <w:t xml:space="preserve">I selected </w:t>
      </w:r>
      <w:r w:rsidR="00921B84">
        <w:rPr>
          <w:rFonts w:eastAsiaTheme="minorEastAsia"/>
        </w:rPr>
        <w:t>E</w:t>
      </w:r>
      <w:r w:rsidR="00AA4807">
        <w:rPr>
          <w:rFonts w:eastAsiaTheme="minorEastAsia"/>
        </w:rPr>
        <w:t xml:space="preserve">quation </w:t>
      </w:r>
      <w:r w:rsidR="00D24ED1">
        <w:t xml:space="preserve">4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rsidRPr="000F2BE9">
        <w:fldChar w:fldCharType="begin"/>
      </w:r>
      <w:r w:rsidR="003B2A60" w:rsidRPr="000F2BE9">
        <w:instrText xml:space="preserve"> REF _Ref33718460 \h </w:instrText>
      </w:r>
      <w:r w:rsidR="000F2BE9" w:rsidRPr="000F2BE9">
        <w:instrText xml:space="preserve"> \* MERGEFORMAT </w:instrText>
      </w:r>
      <w:r w:rsidR="003B2A60" w:rsidRPr="000F2BE9">
        <w:fldChar w:fldCharType="separate"/>
      </w:r>
      <w:r w:rsidR="004A4362" w:rsidRPr="000F2BE9">
        <w:t xml:space="preserve">Figure </w:t>
      </w:r>
      <w:r w:rsidR="004A4362" w:rsidRPr="000F2BE9">
        <w:rPr>
          <w:noProof/>
        </w:rPr>
        <w:t>2</w:t>
      </w:r>
      <w:r w:rsidR="003B2A60" w:rsidRPr="000F2BE9">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5C0CA117" w:rsidR="000A27A6" w:rsidRPr="006110B6" w:rsidRDefault="00D910D0" w:rsidP="00574F81">
      <w:pPr>
        <w:rPr>
          <w:rFonts w:eastAsiaTheme="minorEastAsia"/>
        </w:rPr>
      </w:pPr>
      <w:r>
        <w:t xml:space="preserve">However, when </w:t>
      </w:r>
      <w:r w:rsidR="00800E9B">
        <w:t xml:space="preserve">I tested </w:t>
      </w:r>
      <w:r>
        <w:t xml:space="preserve">both functions </w:t>
      </w:r>
      <w:r w:rsidR="008D6D01">
        <w:t xml:space="preserve">for noise cost coefficient </w:t>
      </w:r>
      <w:r>
        <w:t xml:space="preserve">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24330F">
        <w:rPr>
          <w:rFonts w:eastAsiaTheme="minorEastAsia"/>
        </w:rPr>
        <w:t>8</w:t>
      </w:r>
      <w:r w:rsidR="005F2872">
        <w:rPr>
          <w:rFonts w:eastAsiaTheme="minorEastAsia"/>
        </w:rPr>
        <w:t>.</w:t>
      </w:r>
      <w:r w:rsidR="000901B5">
        <w:rPr>
          <w:rFonts w:eastAsiaTheme="minorEastAsia"/>
        </w:rPr>
        <w:t xml:space="preserve"> </w:t>
      </w:r>
    </w:p>
    <w:p w14:paraId="56C4E007" w14:textId="7CFABC5C" w:rsidR="00393D82" w:rsidRPr="00CC2F87" w:rsidRDefault="00393D82" w:rsidP="00020EA1">
      <w:pPr>
        <w:pStyle w:val="TableCaption"/>
        <w:rPr>
          <w:rFonts w:eastAsiaTheme="minorEastAsia"/>
        </w:rPr>
      </w:pPr>
      <w:bookmarkStart w:id="62" w:name="_Ref34464348"/>
      <w:bookmarkStart w:id="63" w:name="_Toc38811903"/>
      <w:r w:rsidRPr="00AC3C44">
        <w:rPr>
          <w:b/>
          <w:bCs/>
        </w:rPr>
        <w:t xml:space="preserve">Table </w:t>
      </w:r>
      <w:r w:rsidR="004F023F" w:rsidRPr="00AC3C44">
        <w:rPr>
          <w:b/>
          <w:bCs/>
        </w:rPr>
        <w:fldChar w:fldCharType="begin"/>
      </w:r>
      <w:r w:rsidR="004F023F" w:rsidRPr="00AC3C44">
        <w:rPr>
          <w:b/>
          <w:bCs/>
        </w:rPr>
        <w:instrText xml:space="preserve"> SEQ Table \* ARABIC </w:instrText>
      </w:r>
      <w:r w:rsidR="004F023F" w:rsidRPr="00AC3C44">
        <w:rPr>
          <w:b/>
          <w:bCs/>
        </w:rPr>
        <w:fldChar w:fldCharType="separate"/>
      </w:r>
      <w:r w:rsidR="004A4362">
        <w:rPr>
          <w:b/>
          <w:bCs/>
          <w:noProof/>
        </w:rPr>
        <w:t>3</w:t>
      </w:r>
      <w:r w:rsidR="004F023F" w:rsidRPr="00AC3C44">
        <w:rPr>
          <w:b/>
          <w:bCs/>
        </w:rPr>
        <w:fldChar w:fldCharType="end"/>
      </w:r>
      <w:bookmarkEnd w:id="59"/>
      <w:bookmarkEnd w:id="62"/>
      <w:r w:rsidRPr="00AC3C44">
        <w:rPr>
          <w:b/>
          <w:bCs/>
        </w:rPr>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3"/>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6C5147"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6C5147"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748C7BE1" w:rsidR="00FC4723" w:rsidRDefault="00DD49EE" w:rsidP="00D60F6B">
      <w:pPr>
        <w:pStyle w:val="Caption"/>
        <w:jc w:val="both"/>
      </w:pPr>
      <w:bookmarkStart w:id="64" w:name="_Ref25930825"/>
      <w:bookmarkStart w:id="65" w:name="_Toc38811655"/>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5</w:t>
      </w:r>
      <w:r w:rsidRPr="00AC3C44">
        <w:rPr>
          <w:b/>
          <w:bCs/>
        </w:rPr>
        <w:fldChar w:fldCharType="end"/>
      </w:r>
      <w:bookmarkEnd w:id="64"/>
      <w:r w:rsidRPr="00AC3C44">
        <w:rPr>
          <w:b/>
          <w:bCs/>
        </w:rPr>
        <w:t>.</w:t>
      </w:r>
      <w:r>
        <w:t xml:space="preserve"> Noise cost coefficient</w:t>
      </w:r>
      <w:r w:rsidR="008566F0">
        <w:t>s</w:t>
      </w:r>
      <w:r>
        <w:t xml:space="preserve"> for dB range 45–75 dB calculated with both equations presented in this chapter</w:t>
      </w:r>
      <w:r w:rsidR="0089767B">
        <w:t xml:space="preserve"> (</w:t>
      </w:r>
      <w:r w:rsidR="0089767B" w:rsidRPr="006B6257">
        <w:fldChar w:fldCharType="begin"/>
      </w:r>
      <w:r w:rsidR="0089767B" w:rsidRPr="006B6257">
        <w:instrText xml:space="preserve"> REF _Ref34464348 \h </w:instrText>
      </w:r>
      <w:r w:rsidR="006B6257" w:rsidRPr="006B6257">
        <w:instrText xml:space="preserve"> \* MERGEFORMAT </w:instrText>
      </w:r>
      <w:r w:rsidR="0089767B" w:rsidRPr="006B6257">
        <w:fldChar w:fldCharType="separate"/>
      </w:r>
      <w:r w:rsidR="004A4362" w:rsidRPr="006B6257">
        <w:t xml:space="preserve">Table </w:t>
      </w:r>
      <w:r w:rsidR="004A4362" w:rsidRPr="006B6257">
        <w:rPr>
          <w:noProof/>
        </w:rPr>
        <w:t>3</w:t>
      </w:r>
      <w:r w:rsidR="0089767B" w:rsidRPr="006B6257">
        <w:fldChar w:fldCharType="end"/>
      </w:r>
      <w:r w:rsidR="0089767B">
        <w:t>)</w:t>
      </w:r>
      <w:r>
        <w:t>.</w:t>
      </w:r>
      <w:bookmarkEnd w:id="65"/>
    </w:p>
    <w:p w14:paraId="66BB1F6C" w14:textId="5D110EE9" w:rsidR="00002CCA" w:rsidRDefault="00A41C09" w:rsidP="00002CCA">
      <w:pPr>
        <w:pStyle w:val="Heading3"/>
      </w:pPr>
      <w:bookmarkStart w:id="66" w:name="_Toc38811333"/>
      <w:r>
        <w:t>Quiet path routing</w:t>
      </w:r>
      <w:r w:rsidR="0062533E">
        <w:t xml:space="preserve"> application</w:t>
      </w:r>
      <w:bookmarkEnd w:id="66"/>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505D1020"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short</w:t>
      </w:r>
      <w:r w:rsidR="00CE564C">
        <w:t>est</w:t>
      </w:r>
      <w:r w:rsidR="003D0DEC">
        <w:t>-</w:t>
      </w:r>
      <w:r w:rsidR="00862339">
        <w:t xml:space="preserve">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5B7903BA"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rsidRPr="0027342A">
        <w:fldChar w:fldCharType="begin"/>
      </w:r>
      <w:r w:rsidR="00BF7F20" w:rsidRPr="0027342A">
        <w:instrText xml:space="preserve"> REF _Ref9348368 \h </w:instrText>
      </w:r>
      <w:r w:rsidR="0027342A" w:rsidRPr="0027342A">
        <w:instrText xml:space="preserve"> \* MERGEFORMAT </w:instrText>
      </w:r>
      <w:r w:rsidR="00BF7F20" w:rsidRPr="0027342A">
        <w:fldChar w:fldCharType="separate"/>
      </w:r>
      <w:r w:rsidR="004A4362" w:rsidRPr="0027342A">
        <w:t xml:space="preserve">Figure </w:t>
      </w:r>
      <w:r w:rsidR="004A4362" w:rsidRPr="0027342A">
        <w:rPr>
          <w:noProof/>
        </w:rPr>
        <w:t>16</w:t>
      </w:r>
      <w:r w:rsidR="00BF7F20" w:rsidRPr="0027342A">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w:t>
      </w:r>
      <w:r w:rsidR="00CC76A4">
        <w:t>coefficients</w:t>
      </w:r>
      <w:r w:rsidR="00EC1556">
        <w:t xml:space="preserve">.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283E4B">
        <w:t>I</w:t>
      </w:r>
      <w:r w:rsidR="007E1140">
        <w:t xml:space="preserve"> found </w:t>
      </w:r>
      <w:r w:rsidR="00283E4B">
        <w:t xml:space="preserve">this set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3496C1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357D09">
        <w:t>the</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98B9BD4" w:rsidR="002A652E" w:rsidRDefault="002A652E" w:rsidP="002A652E">
      <w:pPr>
        <w:pStyle w:val="Caption"/>
      </w:pPr>
      <w:bookmarkStart w:id="67" w:name="_Ref9348368"/>
      <w:bookmarkStart w:id="68" w:name="_Toc38811656"/>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16</w:t>
      </w:r>
      <w:r w:rsidRPr="00AC3C44">
        <w:rPr>
          <w:b/>
          <w:bCs/>
        </w:rPr>
        <w:fldChar w:fldCharType="end"/>
      </w:r>
      <w:bookmarkEnd w:id="67"/>
      <w:r w:rsidRPr="00AC3C44">
        <w:rPr>
          <w:b/>
          <w:bCs/>
        </w:rPr>
        <w:t>.</w:t>
      </w:r>
      <w:r w:rsidRPr="00CC2F87">
        <w:t xml:space="preserve"> Workflow of calculating and adding noise </w:t>
      </w:r>
      <w:r>
        <w:t>sensitivity</w:t>
      </w:r>
      <w:r w:rsidRPr="00CC2F87">
        <w:t xml:space="preserve"> specific edge costs as new edge attributes.</w:t>
      </w:r>
      <w:bookmarkEnd w:id="68"/>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1330728A"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rsidRPr="00AA1205">
        <w:fldChar w:fldCharType="begin"/>
      </w:r>
      <w:r w:rsidRPr="00AA1205">
        <w:instrText xml:space="preserve"> REF _Ref9516858 \h </w:instrText>
      </w:r>
      <w:r w:rsidR="00AA1205" w:rsidRPr="00AA1205">
        <w:instrText xml:space="preserve"> \* MERGEFORMAT </w:instrText>
      </w:r>
      <w:r w:rsidRPr="00AA1205">
        <w:fldChar w:fldCharType="separate"/>
      </w:r>
      <w:r w:rsidR="004A4362" w:rsidRPr="00AA1205">
        <w:t xml:space="preserve">Figure </w:t>
      </w:r>
      <w:r w:rsidR="004A4362" w:rsidRPr="00AA1205">
        <w:rPr>
          <w:noProof/>
        </w:rPr>
        <w:t>17</w:t>
      </w:r>
      <w:r w:rsidRPr="00AA1205">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w:t>
      </w:r>
      <w:r w:rsidR="00CC76A4">
        <w:t>coefficients</w:t>
      </w:r>
      <w:r w:rsidR="009922C3">
        <w:t xml:space="preserve">.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70992F2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short</w:t>
      </w:r>
      <w:r w:rsidR="00D6126D">
        <w:t>est-</w:t>
      </w:r>
      <w:r w:rsidR="00004DDF">
        <w:t xml:space="preserve">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AD5FAD">
        <w:t>4</w:t>
      </w:r>
      <w:r w:rsidR="00D841F7">
        <w:t>.</w:t>
      </w:r>
      <w:r w:rsidR="00AD5FAD">
        <w:t>1</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6D1BA941" w:rsidR="00CC1FD9" w:rsidRPr="00CC1FD9" w:rsidRDefault="00415067" w:rsidP="00B45EDE">
      <w:pPr>
        <w:pStyle w:val="Caption"/>
      </w:pPr>
      <w:bookmarkStart w:id="69" w:name="_Ref9516858"/>
      <w:bookmarkStart w:id="70" w:name="_Toc38811657"/>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17</w:t>
      </w:r>
      <w:r w:rsidR="004F023F" w:rsidRPr="00AC3C44">
        <w:rPr>
          <w:b/>
          <w:bCs/>
        </w:rPr>
        <w:fldChar w:fldCharType="end"/>
      </w:r>
      <w:bookmarkEnd w:id="69"/>
      <w:r w:rsidRPr="00AC3C44">
        <w:rPr>
          <w:b/>
          <w:bCs/>
        </w:rPr>
        <w:t>.</w:t>
      </w:r>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 xml:space="preserve">a </w:t>
      </w:r>
      <w:r w:rsidR="006D172E">
        <w:t>common</w:t>
      </w:r>
      <w:r w:rsidR="00BD6721">
        <w:t xml:space="preserve"> </w:t>
      </w:r>
      <w:r w:rsidR="0040184E">
        <w:t xml:space="preserve">pathfinding </w:t>
      </w:r>
      <w:r w:rsidR="00BD6721">
        <w:t>problem</w:t>
      </w:r>
      <w:r w:rsidR="0040184E">
        <w:t xml:space="preserve"> with quiet path routing application</w:t>
      </w:r>
      <w:r w:rsidRPr="00CC2F87">
        <w:t>.</w:t>
      </w:r>
      <w:bookmarkEnd w:id="70"/>
    </w:p>
    <w:p w14:paraId="6AD7E744" w14:textId="41A6B557" w:rsidR="00A27CC8" w:rsidRPr="00CC2F87" w:rsidRDefault="002F6E97" w:rsidP="00A27CC8">
      <w:pPr>
        <w:pStyle w:val="Heading3"/>
      </w:pPr>
      <w:bookmarkStart w:id="71" w:name="_Toc38811334"/>
      <w:r>
        <w:t xml:space="preserve">Noise exposure assessment </w:t>
      </w:r>
      <w:r w:rsidR="00D2693F" w:rsidRPr="00CC2F87">
        <w:t xml:space="preserve">of </w:t>
      </w:r>
      <w:r w:rsidR="00A14980" w:rsidRPr="00CC2F87">
        <w:t>short and quiet paths</w:t>
      </w:r>
      <w:bookmarkEnd w:id="71"/>
    </w:p>
    <w:p w14:paraId="29F8B39C" w14:textId="5D7E5214" w:rsidR="00D36338" w:rsidRDefault="00752D2A" w:rsidP="00C37FF9">
      <w:r>
        <w:lastRenderedPageBreak/>
        <w:t>I developed s</w:t>
      </w:r>
      <w:r w:rsidR="00B41F17">
        <w:t>everal</w:t>
      </w:r>
      <w:r w:rsidR="00B56EB5" w:rsidRPr="00CC2F87">
        <w:t xml:space="preserve"> metrics </w:t>
      </w:r>
      <w:r w:rsidR="00F3700C">
        <w:t xml:space="preserve">and </w:t>
      </w:r>
      <w:r w:rsidR="00CC76A4">
        <w:t>indices</w:t>
      </w:r>
      <w:r w:rsidR="00F3700C">
        <w:t xml:space="preserve"> </w:t>
      </w:r>
      <w:r w:rsidR="006F1010">
        <w:t xml:space="preserve">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rsidRPr="006D6C1D">
        <w:fldChar w:fldCharType="begin"/>
      </w:r>
      <w:r w:rsidR="00352FBB" w:rsidRPr="006D6C1D">
        <w:instrText xml:space="preserve"> REF _Ref33904344 \h </w:instrText>
      </w:r>
      <w:r w:rsidR="006D6C1D" w:rsidRPr="006D6C1D">
        <w:instrText xml:space="preserve"> \* MERGEFORMAT </w:instrText>
      </w:r>
      <w:r w:rsidR="00352FBB" w:rsidRPr="006D6C1D">
        <w:fldChar w:fldCharType="separate"/>
      </w:r>
      <w:r w:rsidR="004A4362" w:rsidRPr="006D6C1D">
        <w:t xml:space="preserve">Table </w:t>
      </w:r>
      <w:r w:rsidR="004A4362" w:rsidRPr="006D6C1D">
        <w:rPr>
          <w:noProof/>
        </w:rPr>
        <w:t>4</w:t>
      </w:r>
      <w:r w:rsidR="00352FBB" w:rsidRPr="006D6C1D">
        <w:fldChar w:fldCharType="end"/>
      </w:r>
      <w:r w:rsidR="00352FBB">
        <w:t>)</w:t>
      </w:r>
      <w:r w:rsidR="002A7CE8" w:rsidRPr="00CC2F87">
        <w:t xml:space="preserve">. </w:t>
      </w:r>
      <w:r w:rsidR="00321682">
        <w:t>T</w:t>
      </w:r>
      <w:r w:rsidR="00F3700C">
        <w:t xml:space="preserve">he </w:t>
      </w:r>
      <w:r w:rsidR="00CC76A4">
        <w:t>indices</w:t>
      </w:r>
      <w:r w:rsidR="00F3700C">
        <w:t xml:space="preserve"> </w:t>
      </w:r>
      <w:r w:rsidR="00EA0B4F">
        <w:t xml:space="preserve">presented </w:t>
      </w:r>
      <w:r w:rsidR="00F3700C">
        <w:t xml:space="preserve">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w:t>
      </w:r>
      <w:r w:rsidR="00CC76A4">
        <w:t>indices</w:t>
      </w:r>
      <w:r w:rsidR="00050182" w:rsidRPr="00CC2F87">
        <w:t xml:space="preserve">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CC76A4">
        <w:t>indices</w:t>
      </w:r>
      <w:r w:rsidR="0094265D">
        <w:t xml:space="preserve"> </w:t>
      </w:r>
      <w:r w:rsidR="00F83CED">
        <w:t>of</w:t>
      </w:r>
      <w:r w:rsidR="0094265D">
        <w:t xml:space="preserve"> traffic noise exposure</w:t>
      </w:r>
      <w:r w:rsidR="00D56DE6" w:rsidRPr="00CC2F87">
        <w:t>.</w:t>
      </w:r>
      <w:r w:rsidR="00F3700C">
        <w:t xml:space="preserve"> </w:t>
      </w:r>
    </w:p>
    <w:p w14:paraId="7F4FC54A" w14:textId="3C1CE09B" w:rsidR="00D36338" w:rsidRDefault="00D36338" w:rsidP="00C37FF9">
      <w:r>
        <w:t xml:space="preserve">The simplest of the </w:t>
      </w:r>
      <w:r w:rsidR="00CC76A4">
        <w:t>indices</w:t>
      </w:r>
      <w:r>
        <w:t xml:space="preserve"> (</w:t>
      </w:r>
      <w:r w:rsidR="004E1771">
        <w:t>ED</w:t>
      </w:r>
      <w:r w:rsidR="004E1771">
        <w:rPr>
          <w:vertAlign w:val="subscript"/>
        </w:rPr>
        <w:t>+dB</w:t>
      </w:r>
      <w:r w:rsidR="004E1771" w:rsidRPr="004E1771">
        <w:rPr>
          <w:vertAlign w:val="subscript"/>
        </w:rPr>
        <w:t>i</w:t>
      </w:r>
      <w:r w:rsidR="004E1771">
        <w:t xml:space="preserve"> </w:t>
      </w:r>
      <w:r w:rsidR="00E80212">
        <w:t>–</w:t>
      </w:r>
      <w:r w:rsidR="004E1771">
        <w:t xml:space="preserve"> </w:t>
      </w:r>
      <w:r w:rsidR="00A83BB9">
        <w:t>Equation</w:t>
      </w:r>
      <w:r w:rsidR="00E80212">
        <w:t xml:space="preserve"> 6)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E80212">
        <w:t>–</w:t>
      </w:r>
      <w:r w:rsidR="007023DC">
        <w:t xml:space="preserve"> </w:t>
      </w:r>
      <w:r w:rsidR="00A83BB9">
        <w:t>Equation</w:t>
      </w:r>
      <w:r w:rsidR="00E80212">
        <w:t xml:space="preserve"> 7).</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Equatio</w:t>
      </w:r>
      <w:r w:rsidR="00E80212">
        <w:t>n 8)</w:t>
      </w:r>
      <w:r w:rsidR="00C47753">
        <w:t xml:space="preserve">. </w:t>
      </w:r>
    </w:p>
    <w:p w14:paraId="44EB6753" w14:textId="624D0E81" w:rsidR="0003797C" w:rsidRPr="00F756D6" w:rsidRDefault="00D762FE" w:rsidP="00C37FF9">
      <w:r>
        <w:t>I applied t</w:t>
      </w:r>
      <w:r w:rsidR="00016FA1" w:rsidRPr="00CC2F87">
        <w:t xml:space="preserve">he </w:t>
      </w:r>
      <w:r w:rsidR="00D26DD2" w:rsidRPr="00CC2F87">
        <w:t>environmental impedance function</w:t>
      </w:r>
      <w:r w:rsidR="00D26DD2">
        <w:t xml:space="preserve"> for noise</w:t>
      </w:r>
      <w:r w:rsidR="005A67C8">
        <w:t xml:space="preserve"> (i.e. noise cost function</w:t>
      </w:r>
      <w:r w:rsidR="009E387E">
        <w:t xml:space="preserve">; </w:t>
      </w:r>
      <w:r w:rsidR="00CA64C0">
        <w:t xml:space="preserve">Equation 4) </w:t>
      </w:r>
      <w:r w:rsidR="00016FA1" w:rsidRPr="00CC2F87">
        <w:t xml:space="preserve">to </w:t>
      </w:r>
      <w:r>
        <w:t xml:space="preserve">defin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w:t>
      </w:r>
      <w:r w:rsidR="00711385">
        <w:t>–</w:t>
      </w:r>
      <w:r w:rsidR="00532F96">
        <w:t xml:space="preserve"> Equation</w:t>
      </w:r>
      <w:r w:rsidR="00711385">
        <w:t xml:space="preserve"> 9).</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w:t>
      </w:r>
      <w:r w:rsidR="002E5F68">
        <w:t>–</w:t>
      </w:r>
      <w:r w:rsidR="00F26FD4">
        <w:t xml:space="preserve"> Equation</w:t>
      </w:r>
      <w:r w:rsidR="002E5F68">
        <w:t xml:space="preserve"> 11). </w:t>
      </w:r>
      <w:r w:rsidR="00B66477">
        <w:t xml:space="preserve">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550AFDB6" w:rsidR="00193D86" w:rsidRPr="00CC2F87" w:rsidRDefault="00832804" w:rsidP="00193D86">
      <w:pPr>
        <w:pStyle w:val="TableCaption"/>
      </w:pPr>
      <w:bookmarkStart w:id="73" w:name="_Ref33904344"/>
      <w:bookmarkStart w:id="74" w:name="_Toc38811904"/>
      <w:r w:rsidRPr="00AC3C44">
        <w:rPr>
          <w:b/>
          <w:bCs/>
        </w:rPr>
        <w:lastRenderedPageBreak/>
        <w:t xml:space="preserve">Table </w:t>
      </w:r>
      <w:r w:rsidR="004F023F" w:rsidRPr="00AC3C44">
        <w:rPr>
          <w:b/>
          <w:bCs/>
        </w:rPr>
        <w:fldChar w:fldCharType="begin"/>
      </w:r>
      <w:r w:rsidR="004F023F" w:rsidRPr="00AC3C44">
        <w:rPr>
          <w:b/>
          <w:bCs/>
        </w:rPr>
        <w:instrText xml:space="preserve"> SEQ Table \* ARABIC </w:instrText>
      </w:r>
      <w:r w:rsidR="004F023F" w:rsidRPr="00AC3C44">
        <w:rPr>
          <w:b/>
          <w:bCs/>
        </w:rPr>
        <w:fldChar w:fldCharType="separate"/>
      </w:r>
      <w:r w:rsidR="004A4362">
        <w:rPr>
          <w:b/>
          <w:bCs/>
          <w:noProof/>
        </w:rPr>
        <w:t>4</w:t>
      </w:r>
      <w:r w:rsidR="004F023F" w:rsidRPr="00AC3C44">
        <w:rPr>
          <w:b/>
          <w:bCs/>
        </w:rPr>
        <w:fldChar w:fldCharType="end"/>
      </w:r>
      <w:bookmarkEnd w:id="72"/>
      <w:bookmarkEnd w:id="73"/>
      <w:r w:rsidRPr="00AC3C44">
        <w:rPr>
          <w:b/>
          <w:bCs/>
        </w:rPr>
        <w:t>.</w:t>
      </w:r>
      <w:r w:rsidR="00671D0A">
        <w:t xml:space="preserve"> The noise exposure </w:t>
      </w:r>
      <w:r w:rsidR="00CC76A4">
        <w:t>indices</w:t>
      </w:r>
      <w:r w:rsidR="00671D0A">
        <w:t xml:space="preserve">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6C514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59FC872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4A4362">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6C514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A198635"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4A4362">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6C514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2239970"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4A4362">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6C5147"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23F1C0"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4A4362">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E13C340"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4A4362">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228A7B2"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4A4362" w:rsidRPr="00CC2F87">
              <w:t>(</w:t>
            </w:r>
            <w:r w:rsidR="004A4362">
              <w:t>2</w:t>
            </w:r>
            <w:r w:rsidR="004A4362"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6C5147"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F3BD6FE"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4A4362">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6C5147"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FA046DF"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4A4362">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6C5147"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8811335"/>
      <w:r>
        <w:t>Web-based q</w:t>
      </w:r>
      <w:r w:rsidR="00B74D96" w:rsidRPr="00CC2F87">
        <w:t>uiet path route planner</w:t>
      </w:r>
      <w:bookmarkEnd w:id="80"/>
    </w:p>
    <w:p w14:paraId="37EB6460" w14:textId="25501AFC" w:rsidR="00572329" w:rsidRPr="00CC2F87" w:rsidRDefault="00E87CC6" w:rsidP="00B74D96">
      <w:r>
        <w:t xml:space="preserve">To </w:t>
      </w:r>
      <w:r w:rsidRPr="00CC2F87">
        <w:t xml:space="preserve">demonstrate the </w:t>
      </w:r>
      <w:r>
        <w:t xml:space="preserve">potential utility </w:t>
      </w:r>
      <w:r w:rsidRPr="00CC2F87">
        <w:t>of the quiet path routing method in practical situations</w:t>
      </w:r>
      <w:r>
        <w:t xml:space="preserve">, </w:t>
      </w:r>
      <w:r w:rsidR="009B37F7">
        <w:t>I</w:t>
      </w:r>
      <w:r>
        <w:t xml:space="preserve"> </w:t>
      </w:r>
      <w:r w:rsidR="009B37F7">
        <w:t xml:space="preserve">developed </w:t>
      </w:r>
      <w:r w:rsidRPr="00CC2F87">
        <w:t>a proof of concept</w:t>
      </w:r>
      <w:r>
        <w:t xml:space="preserve"> </w:t>
      </w:r>
      <w:r w:rsidR="00897D02">
        <w:t xml:space="preserve">web-based </w:t>
      </w:r>
      <w:r w:rsidR="00B74D96" w:rsidRPr="00CC2F87">
        <w:t>quiet path route planner</w:t>
      </w:r>
      <w:r w:rsidR="00283C87">
        <w:t xml:space="preserve">. </w:t>
      </w:r>
      <w:r w:rsidR="00BC26F6">
        <w:t>Also</w:t>
      </w:r>
      <w:r w:rsidR="001B3E35" w:rsidRPr="00CC2F87">
        <w:t xml:space="preserve">, it </w:t>
      </w:r>
      <w:r w:rsidR="00855F6C">
        <w:t>accelerated</w:t>
      </w:r>
      <w:r w:rsidR="001B3E35" w:rsidRPr="00CC2F87">
        <w:t xml:space="preserve"> developing</w:t>
      </w:r>
      <w:r w:rsidR="001520C9" w:rsidRPr="00CC2F87">
        <w:t xml:space="preserve"> and </w:t>
      </w:r>
      <w:r w:rsidR="001520C9" w:rsidRPr="00CC2F87">
        <w:lastRenderedPageBreak/>
        <w:t>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292CD1A4" w:rsidR="00B74D96" w:rsidRPr="00CC2F87" w:rsidRDefault="00B74D96" w:rsidP="00020EA1">
      <w:pPr>
        <w:pStyle w:val="Caption"/>
      </w:pPr>
      <w:bookmarkStart w:id="81" w:name="_Ref9517973"/>
      <w:bookmarkStart w:id="82" w:name="_Toc38811658"/>
      <w:r w:rsidRPr="00156D05">
        <w:rPr>
          <w:b/>
          <w:bCs/>
        </w:rPr>
        <w:t xml:space="preserve">Figure </w:t>
      </w:r>
      <w:r w:rsidR="004F023F" w:rsidRPr="00156D05">
        <w:rPr>
          <w:b/>
          <w:bCs/>
        </w:rPr>
        <w:fldChar w:fldCharType="begin"/>
      </w:r>
      <w:r w:rsidR="004F023F" w:rsidRPr="00156D05">
        <w:rPr>
          <w:b/>
          <w:bCs/>
        </w:rPr>
        <w:instrText xml:space="preserve"> SEQ Figure \* ARABIC </w:instrText>
      </w:r>
      <w:r w:rsidR="004F023F" w:rsidRPr="00156D05">
        <w:rPr>
          <w:b/>
          <w:bCs/>
        </w:rPr>
        <w:fldChar w:fldCharType="separate"/>
      </w:r>
      <w:r w:rsidR="004A4362">
        <w:rPr>
          <w:b/>
          <w:bCs/>
          <w:noProof/>
        </w:rPr>
        <w:t>18</w:t>
      </w:r>
      <w:r w:rsidR="004F023F" w:rsidRPr="00156D05">
        <w:rPr>
          <w:b/>
          <w:bCs/>
        </w:rPr>
        <w:fldChar w:fldCharType="end"/>
      </w:r>
      <w:bookmarkEnd w:id="81"/>
      <w:r w:rsidRPr="00156D05">
        <w:rPr>
          <w:b/>
          <w:bCs/>
        </w:rPr>
        <w:t>.</w:t>
      </w:r>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7B4EDE35"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AC3C44">
        <w:fldChar w:fldCharType="begin"/>
      </w:r>
      <w:r w:rsidR="006F765F" w:rsidRPr="00AC3C44">
        <w:instrText xml:space="preserve"> REF _Ref9517973 \h </w:instrText>
      </w:r>
      <w:r w:rsidR="00AC3C44" w:rsidRPr="00AC3C44">
        <w:instrText xml:space="preserve"> \* MERGEFORMAT </w:instrText>
      </w:r>
      <w:r w:rsidR="006F765F" w:rsidRPr="00AC3C44">
        <w:fldChar w:fldCharType="separate"/>
      </w:r>
      <w:r w:rsidR="004A4362" w:rsidRPr="004A4362">
        <w:t xml:space="preserve">Figure </w:t>
      </w:r>
      <w:r w:rsidR="004A4362" w:rsidRPr="004A4362">
        <w:rPr>
          <w:noProof/>
        </w:rPr>
        <w:t>18</w:t>
      </w:r>
      <w:r w:rsidR="006F765F" w:rsidRPr="00AC3C44">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DE69CA">
        <w:t xml:space="preserve">static </w:t>
      </w:r>
      <w:r w:rsidR="008F191A">
        <w:t xml:space="preserve">GraphML </w:t>
      </w:r>
      <w:r w:rsidR="00600EBF">
        <w:t>file</w:t>
      </w:r>
      <w:r w:rsidR="00ED3AD8">
        <w:t>.</w:t>
      </w:r>
      <w:r w:rsidR="00004105">
        <w:t xml:space="preserve"> </w:t>
      </w:r>
      <w:r w:rsidR="005C50B7">
        <w:t>On the other hand, 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in the</w:t>
      </w:r>
      <w:r w:rsidR="00C71FAE">
        <w:t xml:space="preserve"> results chapter (see</w:t>
      </w:r>
      <w:r w:rsidR="00F329EE">
        <w:t xml:space="preserve"> </w:t>
      </w:r>
      <w:r w:rsidR="00943378">
        <w:t>4</w:t>
      </w:r>
      <w:r w:rsidR="00F329EE">
        <w:t>.</w:t>
      </w:r>
      <w:r w:rsidR="005309F0">
        <w:t>1</w:t>
      </w:r>
      <w:r w:rsidR="00C71FAE">
        <w:t>)</w:t>
      </w:r>
      <w:r w:rsidR="00F329EE">
        <w:t>.</w:t>
      </w:r>
      <w:r w:rsidR="00297A10">
        <w:t xml:space="preserve"> </w:t>
      </w:r>
    </w:p>
    <w:p w14:paraId="71AA850B" w14:textId="190975CB"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FF04D8">
        <w:t>Essentially</w:t>
      </w:r>
      <w:r w:rsidR="00635904">
        <w:t xml:space="preserve">,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simultaneous routing requests.</w:t>
      </w:r>
      <w:r w:rsidR="003F09CA">
        <w:t xml:space="preserve"> </w:t>
      </w:r>
    </w:p>
    <w:p w14:paraId="182D15CB" w14:textId="09B63D6C"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E272C0">
        <w:t xml:space="preserve">The application was developed as </w:t>
      </w:r>
      <w:r w:rsidR="00CB79A3">
        <w:t xml:space="preserve">a </w:t>
      </w:r>
      <w:r w:rsidR="00E272C0">
        <w:t xml:space="preserve">progressive web application (PWA), to </w:t>
      </w:r>
      <w:r w:rsidR="00291381">
        <w:t>allow</w:t>
      </w:r>
      <w:r w:rsidR="00E272C0">
        <w:t xml:space="preserve"> </w:t>
      </w:r>
      <w:r w:rsidR="00E272C0">
        <w:lastRenderedPageBreak/>
        <w:t>using</w:t>
      </w:r>
      <w:r w:rsidR="004F34A9">
        <w:t xml:space="preserve"> it</w:t>
      </w:r>
      <w:r w:rsidR="00E272C0">
        <w:t xml:space="preserve"> by simply opening </w:t>
      </w:r>
      <w:r w:rsidR="00854F8E">
        <w:t xml:space="preserve">a </w:t>
      </w:r>
      <w:r w:rsidR="00E272C0">
        <w:t xml:space="preserve">web page. PWA is a collection of web development patterns </w:t>
      </w:r>
      <w:r w:rsidR="009A38AA">
        <w:t xml:space="preserve">and common web technologies </w:t>
      </w:r>
      <w:r w:rsidR="00E272C0">
        <w:t xml:space="preserve">for delivering applications </w:t>
      </w:r>
      <w:r w:rsidR="00AB01F9">
        <w:t xml:space="preserve">directly </w:t>
      </w:r>
      <w:r w:rsidR="00E272C0">
        <w:t xml:space="preserve">through the web as opposed to </w:t>
      </w:r>
      <w:r w:rsidR="00283730">
        <w:t xml:space="preserve">e.g. </w:t>
      </w:r>
      <w:r w:rsidR="00E272C0">
        <w:t xml:space="preserve">Google Play store (for Android apps) or Apple’s App Store (for iOS apps). </w:t>
      </w:r>
      <w:r w:rsidR="00A94430">
        <w:t xml:space="preserve">The application </w:t>
      </w:r>
      <w:r w:rsidR="001E07F1" w:rsidRPr="00CC2F87">
        <w:t xml:space="preserve">was implemented </w:t>
      </w:r>
      <w:r w:rsidR="0043022A">
        <w:t>with</w:t>
      </w:r>
      <w:r w:rsidR="009113A2" w:rsidRPr="00CC2F87">
        <w:t xml:space="preserve"> </w:t>
      </w:r>
      <w:r w:rsidR="001E07F1" w:rsidRPr="00CC2F87">
        <w:t>ReactJS</w:t>
      </w:r>
      <w:r w:rsidR="00276C09" w:rsidRPr="00CC2F87">
        <w:t xml:space="preserve"> </w:t>
      </w:r>
      <w:r w:rsidR="00992C5E">
        <w:t xml:space="preserve">library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5B0263">
        <w:t>,</w:t>
      </w:r>
      <w:r w:rsidR="00CA710B">
        <w:t xml:space="preserve"> light-colored</w:t>
      </w:r>
      <w:r w:rsidR="005B0263">
        <w:t>,</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see</w:t>
      </w:r>
      <w:r w:rsidR="00D52918">
        <w:t xml:space="preserve"> 4.</w:t>
      </w:r>
      <w:r w:rsidR="005309F0">
        <w:t>2</w:t>
      </w:r>
      <w:r w:rsidR="00C84685">
        <w:t>)</w:t>
      </w:r>
      <w:r w:rsidR="00C84685" w:rsidRPr="00CC2F87">
        <w:t xml:space="preserve">. </w:t>
      </w:r>
    </w:p>
    <w:p w14:paraId="3D3D9328" w14:textId="4D6EA574"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w:t>
      </w:r>
      <w:r w:rsidR="00BD4BE5">
        <w:t xml:space="preserve">HOPE - </w:t>
      </w:r>
      <w:r w:rsidR="00EA1144">
        <w:t>Healthy Outdoor Premises for Everyone</w:t>
      </w:r>
      <w:r w:rsidR="00BD4BE5">
        <w:t xml:space="preserve"> -project</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8141E">
        <w:t xml:space="preserve">th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5309F0">
        <w:t>1</w:t>
      </w:r>
      <w:r w:rsidR="005B4B65">
        <w:t xml:space="preserve">, </w:t>
      </w:r>
      <w:r w:rsidR="00FC6472">
        <w:t>4</w:t>
      </w:r>
      <w:r w:rsidR="00B52D50">
        <w:t>.</w:t>
      </w:r>
      <w:r w:rsidR="005309F0">
        <w:t>2</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3" w:name="_Toc38811336"/>
      <w:r>
        <w:t xml:space="preserve">Case study: </w:t>
      </w:r>
      <w:r w:rsidR="002464BA" w:rsidRPr="00CC2F87">
        <w:t xml:space="preserve">pedestrians’ exposure to traffic noise </w:t>
      </w:r>
      <w:r w:rsidR="00F62A7B">
        <w:t>in Helsinki</w:t>
      </w:r>
      <w:bookmarkEnd w:id="83"/>
    </w:p>
    <w:p w14:paraId="707139F9" w14:textId="4C605449" w:rsidR="00D21C90" w:rsidRPr="00CC2F87" w:rsidRDefault="0011579D" w:rsidP="00942B90">
      <w:pPr>
        <w:pStyle w:val="Heading3"/>
      </w:pPr>
      <w:bookmarkStart w:id="84" w:name="_Toc38811337"/>
      <w:r w:rsidRPr="00CC2F87">
        <w:t>Overview</w:t>
      </w:r>
      <w:r w:rsidR="00D21C90" w:rsidRPr="00CC2F87">
        <w:t xml:space="preserve"> of the analysis</w:t>
      </w:r>
      <w:bookmarkEnd w:id="84"/>
    </w:p>
    <w:p w14:paraId="0D911D71" w14:textId="619F1C25" w:rsidR="00074D94" w:rsidRDefault="00C060AF" w:rsidP="00942061">
      <w:r>
        <w:t xml:space="preserve">To test the </w:t>
      </w:r>
      <w:r w:rsidR="00AD6DD7">
        <w:t>r</w:t>
      </w:r>
      <w:r>
        <w:t xml:space="preserve">outing applications’ </w:t>
      </w:r>
      <w:r w:rsidR="009B5667" w:rsidRPr="009B5667">
        <w:t xml:space="preserve">feasibility </w:t>
      </w:r>
      <w:r>
        <w:t>in large-scale noise exposure assessment</w:t>
      </w:r>
      <w:r w:rsidR="006239CE">
        <w:t>s</w:t>
      </w:r>
      <w:r>
        <w:t xml:space="preserve">, </w:t>
      </w:r>
      <w:r w:rsidR="00C97003">
        <w:t xml:space="preserve">I carried out a </w:t>
      </w:r>
      <w:r>
        <w:t>case study</w:t>
      </w:r>
      <w:r w:rsidR="00D91CB0">
        <w:t xml:space="preserve"> where </w:t>
      </w:r>
      <w:r w:rsidR="00A27257">
        <w:t xml:space="preserve">I assessed </w:t>
      </w:r>
      <w:r w:rsidR="00A848BD">
        <w:t xml:space="preserve">pedestrians’ </w:t>
      </w:r>
      <w:r w:rsidR="00FB00F4">
        <w:t>dynamic exposure to traffic</w:t>
      </w:r>
      <w:r w:rsidR="002F3A19">
        <w:t xml:space="preserve"> noise</w:t>
      </w:r>
      <w:r w:rsidR="00FB00F4">
        <w:t xml:space="preserve"> </w:t>
      </w:r>
      <w:r w:rsidR="003F7CB9">
        <w:t xml:space="preserve">during </w:t>
      </w:r>
      <w:r w:rsidR="00684A8E">
        <w:t>commuting</w:t>
      </w:r>
      <w:r w:rsidR="00E94668">
        <w:t xml:space="preserve"> </w:t>
      </w:r>
      <w:r w:rsidR="003F7CB9">
        <w:t xml:space="preserve">related walks </w:t>
      </w:r>
      <w:r w:rsidR="004B74A9">
        <w:t xml:space="preserve">in </w:t>
      </w:r>
      <w:r w:rsidR="00684A8E">
        <w:t>Helsinki</w:t>
      </w:r>
      <w:r w:rsidR="00791130">
        <w:t xml:space="preserve">. </w:t>
      </w:r>
      <w:r w:rsidR="000A666D">
        <w:t xml:space="preserve">Three </w:t>
      </w:r>
      <w:r w:rsidR="00053C9B">
        <w:t xml:space="preserve">major </w:t>
      </w:r>
      <w:r w:rsidR="00A449A2">
        <w:t xml:space="preserve">assumptions </w:t>
      </w:r>
      <w:r w:rsidR="00F81933">
        <w:t xml:space="preserve">were set in the </w:t>
      </w:r>
      <w:r w:rsidR="005C531F">
        <w:t>case study</w:t>
      </w:r>
      <w:r w:rsidR="00F81933">
        <w:t xml:space="preserve"> </w:t>
      </w:r>
      <w:r w:rsidR="00A449A2">
        <w:t>in regard to</w:t>
      </w:r>
      <w:r w:rsidR="001B2F6F">
        <w:t xml:space="preserve"> the used data and</w:t>
      </w:r>
      <w:r w:rsidR="00A449A2">
        <w:t xml:space="preserve"> commuting related mobility: </w:t>
      </w:r>
    </w:p>
    <w:p w14:paraId="45525B1A" w14:textId="54127290" w:rsidR="00074D94" w:rsidRDefault="000A666D" w:rsidP="00074D94">
      <w:pPr>
        <w:pStyle w:val="ListParagraph"/>
        <w:numPr>
          <w:ilvl w:val="0"/>
          <w:numId w:val="37"/>
        </w:numPr>
      </w:pPr>
      <w:r>
        <w:t xml:space="preserve">YKR commuting flow data </w:t>
      </w:r>
      <w:r w:rsidR="0049132F">
        <w:t xml:space="preserve">(see 3.3.3) </w:t>
      </w:r>
      <w:r>
        <w:t xml:space="preserve">accurately </w:t>
      </w:r>
      <w:r w:rsidR="00074D94">
        <w:t>indicates</w:t>
      </w:r>
      <w:r>
        <w:t xml:space="preserve"> the origins and destinations of commutes </w:t>
      </w:r>
      <w:r w:rsidR="00B13467">
        <w:t xml:space="preserve">originating </w:t>
      </w:r>
      <w:r>
        <w:t>from Helsinki</w:t>
      </w:r>
      <w:r w:rsidR="00B13467">
        <w:t xml:space="preserve"> </w:t>
      </w:r>
    </w:p>
    <w:p w14:paraId="230CDE8E" w14:textId="77777777" w:rsidR="00074D94" w:rsidRDefault="00074D94" w:rsidP="00074D94">
      <w:pPr>
        <w:pStyle w:val="ListParagraph"/>
        <w:numPr>
          <w:ilvl w:val="0"/>
          <w:numId w:val="37"/>
        </w:numPr>
      </w:pPr>
      <w:r>
        <w:lastRenderedPageBreak/>
        <w:t>A</w:t>
      </w:r>
      <w:r w:rsidR="00942061">
        <w:t>ll</w:t>
      </w:r>
      <w:r w:rsidR="00494F9B">
        <w:t xml:space="preserve"> </w:t>
      </w:r>
      <w:r w:rsidR="00810229">
        <w:t>commutes</w:t>
      </w:r>
      <w:r w:rsidR="00494F9B">
        <w:t xml:space="preserve"> from Helsinki</w:t>
      </w:r>
      <w:r w:rsidR="00942061">
        <w:t xml:space="preserve"> </w:t>
      </w:r>
      <w:r w:rsidR="00494F9B">
        <w:t xml:space="preserve">to </w:t>
      </w:r>
      <w:r w:rsidR="00942061">
        <w:t>Helsinki Metropolitan Area (i.e. Helsinki, Espoo, Vantaa and Kauniainen)</w:t>
      </w:r>
      <w:r w:rsidR="00494F9B">
        <w:t xml:space="preserve"> use public transport</w:t>
      </w:r>
      <w:r w:rsidR="00810229">
        <w:t xml:space="preserve"> </w:t>
      </w:r>
    </w:p>
    <w:p w14:paraId="4732F5EF" w14:textId="2941C18A" w:rsidR="00942061" w:rsidRDefault="00074D94" w:rsidP="00074D94">
      <w:pPr>
        <w:pStyle w:val="ListParagraph"/>
        <w:numPr>
          <w:ilvl w:val="0"/>
          <w:numId w:val="37"/>
        </w:numPr>
      </w:pPr>
      <w:r>
        <w:t>M</w:t>
      </w:r>
      <w:r w:rsidR="00810229">
        <w:t xml:space="preserve">ost interesting </w:t>
      </w:r>
      <w:r w:rsidR="00DB19FE">
        <w:t xml:space="preserve">and significant </w:t>
      </w:r>
      <w:r w:rsidR="00810229">
        <w:t xml:space="preserve">component of </w:t>
      </w:r>
      <w:r w:rsidR="00C55602">
        <w:t xml:space="preserve">total </w:t>
      </w:r>
      <w:r w:rsidR="00810229">
        <w:t xml:space="preserve">dynamic exposure to noise </w:t>
      </w:r>
      <w:r w:rsidR="00DB19FE">
        <w:t>occurs</w:t>
      </w:r>
      <w:r w:rsidR="00810229">
        <w:t xml:space="preserve"> during the first walk</w:t>
      </w:r>
      <w:r w:rsidR="00872802">
        <w:t>s</w:t>
      </w:r>
      <w:r w:rsidR="00810229">
        <w:t xml:space="preserve"> of </w:t>
      </w:r>
      <w:r w:rsidR="00563FA3">
        <w:t>the travel chain</w:t>
      </w:r>
      <w:r w:rsidR="00872802">
        <w:t>s</w:t>
      </w:r>
      <w:r w:rsidR="00810229">
        <w:t xml:space="preserve"> (i.e. </w:t>
      </w:r>
      <w:r w:rsidR="00B2796D">
        <w:t xml:space="preserve">on walks </w:t>
      </w:r>
      <w:r w:rsidR="00810229">
        <w:t>from homes to public transport stops)</w:t>
      </w:r>
    </w:p>
    <w:p w14:paraId="268E4212" w14:textId="3B4D53F9" w:rsidR="0011579D" w:rsidRPr="00CC2F87" w:rsidRDefault="0011579D" w:rsidP="0011579D">
      <w:r w:rsidRPr="00FB00F4">
        <w:t xml:space="preserve">The assessment </w:t>
      </w:r>
      <w:r w:rsidRPr="00CC2F87">
        <w:t xml:space="preserve">was </w:t>
      </w:r>
      <w:r w:rsidR="00517896">
        <w:t xml:space="preserve">composed of </w:t>
      </w:r>
      <w:r w:rsidR="009F27FB" w:rsidRPr="00CC2F87">
        <w:t xml:space="preserve">two </w:t>
      </w:r>
      <w:r w:rsidR="00182A6F">
        <w:t>parts</w:t>
      </w:r>
      <w:r w:rsidRPr="00CC2F87">
        <w:t>:</w:t>
      </w:r>
      <w:r w:rsidR="007B6ED8">
        <w:t xml:space="preserve"> </w:t>
      </w:r>
    </w:p>
    <w:p w14:paraId="28E854BC" w14:textId="12438130" w:rsidR="0011579D" w:rsidRPr="00CC2F87" w:rsidRDefault="00494F9B" w:rsidP="00E23A20">
      <w:pPr>
        <w:pStyle w:val="ListParagraph"/>
        <w:numPr>
          <w:ilvl w:val="0"/>
          <w:numId w:val="5"/>
        </w:numPr>
      </w:pPr>
      <w:r>
        <w:t>Estimation</w:t>
      </w:r>
      <w:r w:rsidR="00DC15DB" w:rsidRPr="00CC2F87">
        <w:t xml:space="preserve">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00DC15DB" w:rsidRPr="00CC2F87">
        <w:t xml:space="preserve"> </w:t>
      </w:r>
      <w:r w:rsidR="00773D5A">
        <w:t>walking routes</w:t>
      </w:r>
      <w:r w:rsidR="00CA3029" w:rsidRPr="00CC2F87">
        <w:t xml:space="preserve"> </w:t>
      </w:r>
      <w:r w:rsidR="00DC15DB" w:rsidRPr="00CC2F87">
        <w:t>and</w:t>
      </w:r>
      <w:r w:rsidR="00C84E76">
        <w:t xml:space="preserve"> </w:t>
      </w:r>
      <w:r w:rsidR="00DC15DB" w:rsidRPr="00CC2F87">
        <w:t>their utilization rates</w:t>
      </w:r>
      <w:r w:rsidR="00B871F4">
        <w:t xml:space="preserve"> (</w:t>
      </w:r>
      <w:r w:rsidR="00B871F4" w:rsidRPr="002B4138">
        <w:fldChar w:fldCharType="begin"/>
      </w:r>
      <w:r w:rsidR="00B871F4" w:rsidRPr="002B4138">
        <w:instrText xml:space="preserve"> REF _Ref9504158 \h </w:instrText>
      </w:r>
      <w:r w:rsidR="002B4138" w:rsidRPr="002B4138">
        <w:instrText xml:space="preserve"> \* MERGEFORMAT </w:instrText>
      </w:r>
      <w:r w:rsidR="00B871F4" w:rsidRPr="002B4138">
        <w:fldChar w:fldCharType="separate"/>
      </w:r>
      <w:r w:rsidR="004A4362" w:rsidRPr="002B4138">
        <w:t xml:space="preserve">Figure </w:t>
      </w:r>
      <w:r w:rsidR="004A4362" w:rsidRPr="002B4138">
        <w:rPr>
          <w:noProof/>
        </w:rPr>
        <w:t>19</w:t>
      </w:r>
      <w:r w:rsidR="00B871F4" w:rsidRPr="002B4138">
        <w:fldChar w:fldCharType="end"/>
      </w:r>
      <w:r w:rsidR="003573D4">
        <w:t>, chapter 3.7.2</w:t>
      </w:r>
      <w:r w:rsidR="00B871F4">
        <w:t>)</w:t>
      </w:r>
    </w:p>
    <w:p w14:paraId="2D145ECB" w14:textId="42BFBE3E"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A954DD">
        <w:t xml:space="preserve">shortest paths </w:t>
      </w:r>
      <w:r w:rsidRPr="00CC2F87">
        <w:t xml:space="preserve">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rsidRPr="002B4138">
        <w:fldChar w:fldCharType="begin"/>
      </w:r>
      <w:r w:rsidR="00385632" w:rsidRPr="002B4138">
        <w:instrText xml:space="preserve"> REF _Ref33897315 \h </w:instrText>
      </w:r>
      <w:r w:rsidR="002B4138" w:rsidRPr="002B4138">
        <w:instrText xml:space="preserve"> \* MERGEFORMAT </w:instrText>
      </w:r>
      <w:r w:rsidR="00385632" w:rsidRPr="002B4138">
        <w:fldChar w:fldCharType="separate"/>
      </w:r>
      <w:r w:rsidR="004A4362" w:rsidRPr="002B4138">
        <w:t xml:space="preserve">Figure </w:t>
      </w:r>
      <w:r w:rsidR="004A4362" w:rsidRPr="002B4138">
        <w:rPr>
          <w:noProof/>
        </w:rPr>
        <w:t>20</w:t>
      </w:r>
      <w:r w:rsidR="00385632" w:rsidRPr="002B4138">
        <w:fldChar w:fldCharType="end"/>
      </w:r>
      <w:r w:rsidR="003573D4">
        <w:t>, chapters 3.7.3 &amp; 3.7.4</w:t>
      </w:r>
      <w:r w:rsidR="00385632">
        <w:t>)</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0253CEDF" w:rsidR="00D21C90" w:rsidRPr="00CC2F87" w:rsidRDefault="00FD4AB0" w:rsidP="00020EA1">
      <w:pPr>
        <w:pStyle w:val="Caption"/>
      </w:pPr>
      <w:bookmarkStart w:id="85" w:name="_Ref9504158"/>
      <w:bookmarkStart w:id="86" w:name="_Toc38811659"/>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19</w:t>
      </w:r>
      <w:r w:rsidR="004F023F" w:rsidRPr="00AC3C44">
        <w:rPr>
          <w:b/>
          <w:bCs/>
        </w:rPr>
        <w:fldChar w:fldCharType="end"/>
      </w:r>
      <w:bookmarkEnd w:id="85"/>
      <w:r w:rsidRPr="00AC3C44">
        <w:rPr>
          <w:b/>
          <w:bCs/>
        </w:rPr>
        <w:t>.</w:t>
      </w:r>
      <w:r w:rsidRPr="00CC2F87">
        <w:t xml:space="preserve"> Workflow of the analysis f</w:t>
      </w:r>
      <w:r w:rsidR="007974A0">
        <w:t xml:space="preserve">or </w:t>
      </w:r>
      <w:r w:rsidR="004A331B">
        <w:t>modelling</w:t>
      </w:r>
      <w:r w:rsidR="007974A0">
        <w:t xml:space="preserve"> </w:t>
      </w:r>
      <w:r w:rsidR="007974A0" w:rsidRPr="007974A0">
        <w:t xml:space="preserve">origin – PT stop (or commuting destination) </w:t>
      </w:r>
      <w:r w:rsidR="00900867">
        <w:t>walking routes</w:t>
      </w:r>
      <w:r w:rsidR="007974A0" w:rsidRPr="007974A0">
        <w:t xml:space="preserve"> and </w:t>
      </w:r>
      <w:r w:rsidR="007974A0">
        <w:t xml:space="preserve">estimating </w:t>
      </w:r>
      <w:r w:rsidR="007974A0" w:rsidRPr="007974A0">
        <w:t>their utilization rates</w:t>
      </w:r>
      <w:r w:rsidR="007974A0">
        <w:t xml:space="preserve"> based on commuter flows</w:t>
      </w:r>
      <w:r w:rsidR="006319D4">
        <w:t xml:space="preserve"> (as in 3.7.2)</w:t>
      </w:r>
      <w:r w:rsidRPr="00CC2F87">
        <w:t>.</w:t>
      </w:r>
      <w:r w:rsidR="000A78BC">
        <w:t xml:space="preserve"> </w:t>
      </w:r>
      <w:r w:rsidR="004B4EA5">
        <w:t xml:space="preserve">I analyzed census based commuting flow data and </w:t>
      </w:r>
      <w:r w:rsidR="00D4066C">
        <w:t xml:space="preserve">extracted </w:t>
      </w:r>
      <w:r w:rsidR="006319D4">
        <w:t xml:space="preserve">the </w:t>
      </w:r>
      <w:r w:rsidR="004B4EA5">
        <w:t>first walks of planned public transport itineraries to commuting destinations.</w:t>
      </w:r>
      <w:r w:rsidR="000747F5">
        <w:t xml:space="preserve"> </w:t>
      </w:r>
      <w:r w:rsidR="00B63A79">
        <w:t>T</w:t>
      </w:r>
      <w:r w:rsidR="00620CA5">
        <w:t xml:space="preserve">hese first walks are referred to as </w:t>
      </w:r>
      <w:r w:rsidR="00620CA5" w:rsidRPr="00620CA5">
        <w:rPr>
          <w:i/>
          <w:iCs w:val="0"/>
        </w:rPr>
        <w:t>local walk</w:t>
      </w:r>
      <w:r w:rsidR="00107FDE">
        <w:rPr>
          <w:i/>
          <w:iCs w:val="0"/>
        </w:rPr>
        <w:t>ing routes</w:t>
      </w:r>
      <w:r w:rsidR="00B63A79">
        <w:rPr>
          <w:i/>
          <w:iCs w:val="0"/>
        </w:rPr>
        <w:t xml:space="preserve"> </w:t>
      </w:r>
      <w:r w:rsidR="00B63A79">
        <w:t>in the study</w:t>
      </w:r>
      <w:r w:rsidR="00620CA5">
        <w:t>.</w:t>
      </w:r>
      <w:bookmarkEnd w:id="86"/>
      <w:r w:rsidR="008E54EE">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6CD83C36" w:rsidR="000115DA" w:rsidRDefault="00754167" w:rsidP="000115DA">
      <w:pPr>
        <w:pStyle w:val="TableCaption"/>
        <w:spacing w:before="120"/>
      </w:pPr>
      <w:bookmarkStart w:id="87" w:name="_Ref33897315"/>
      <w:bookmarkStart w:id="88" w:name="_Toc38811660"/>
      <w:r w:rsidRPr="00AC3C44">
        <w:rPr>
          <w:b/>
          <w:bCs/>
        </w:rPr>
        <w:t xml:space="preserve">Figure </w:t>
      </w:r>
      <w:r w:rsidR="004F023F" w:rsidRPr="00AC3C44">
        <w:rPr>
          <w:b/>
          <w:bCs/>
        </w:rPr>
        <w:fldChar w:fldCharType="begin"/>
      </w:r>
      <w:r w:rsidR="004F023F" w:rsidRPr="00AC3C44">
        <w:rPr>
          <w:b/>
          <w:bCs/>
        </w:rPr>
        <w:instrText xml:space="preserve"> SEQ Figure \* ARABIC </w:instrText>
      </w:r>
      <w:r w:rsidR="004F023F" w:rsidRPr="00AC3C44">
        <w:rPr>
          <w:b/>
          <w:bCs/>
        </w:rPr>
        <w:fldChar w:fldCharType="separate"/>
      </w:r>
      <w:r w:rsidR="004A4362">
        <w:rPr>
          <w:b/>
          <w:bCs/>
          <w:noProof/>
        </w:rPr>
        <w:t>20</w:t>
      </w:r>
      <w:r w:rsidR="004F023F" w:rsidRPr="00AC3C44">
        <w:rPr>
          <w:b/>
          <w:bCs/>
        </w:rPr>
        <w:fldChar w:fldCharType="end"/>
      </w:r>
      <w:bookmarkEnd w:id="87"/>
      <w:r w:rsidRPr="00AC3C44">
        <w:rPr>
          <w:b/>
          <w:bCs/>
        </w:rPr>
        <w:t>.</w:t>
      </w:r>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475F1B">
        <w:t>for</w:t>
      </w:r>
      <w:r w:rsidR="00D80438">
        <w:t xml:space="preserve"> </w:t>
      </w:r>
      <w:r w:rsidR="00475F1B">
        <w:t>local walking routes (3.7.3)</w:t>
      </w:r>
      <w:r w:rsidR="001D18B4">
        <w:t xml:space="preserve">, </w:t>
      </w:r>
      <w:r w:rsidR="00343093">
        <w:br/>
      </w:r>
      <w:r w:rsidR="00DA55E8">
        <w:t xml:space="preserve">2) assessing </w:t>
      </w:r>
      <w:r w:rsidR="001D18B4">
        <w:t xml:space="preserve">exposures to traffic noise on the paths </w:t>
      </w:r>
      <w:r w:rsidR="00343093">
        <w:t xml:space="preserve">(3.7.4) </w:t>
      </w:r>
      <w:r w:rsidR="001D18B4">
        <w:t xml:space="preserve">and 3) assessing </w:t>
      </w:r>
      <w:r w:rsidR="00DA55E8">
        <w:t xml:space="preserve">achievable reductions in traffic noise </w:t>
      </w:r>
      <w:r w:rsidR="001D18B4">
        <w:t xml:space="preserve">exposure </w:t>
      </w:r>
      <w:r w:rsidR="00DA55E8">
        <w:t>by taking quiet paths</w:t>
      </w:r>
      <w:r w:rsidR="00D42B2B">
        <w:t xml:space="preserve"> (3.8)</w:t>
      </w:r>
      <w:r w:rsidR="00DA55E8">
        <w:t>.</w:t>
      </w:r>
      <w:bookmarkEnd w:id="88"/>
      <w:r w:rsidR="009C324A">
        <w:t xml:space="preserve"> </w:t>
      </w:r>
      <w:r w:rsidR="003209FB">
        <w:br/>
      </w:r>
    </w:p>
    <w:p w14:paraId="0B3BAEBA" w14:textId="18DCCE90" w:rsidR="00E64C51" w:rsidRPr="00CC2F87" w:rsidRDefault="003507BD" w:rsidP="00942B90">
      <w:pPr>
        <w:pStyle w:val="Heading3"/>
      </w:pPr>
      <w:bookmarkStart w:id="89" w:name="_Toc38811338"/>
      <w:r>
        <w:t>Estimating local walking routes by PT commutes</w:t>
      </w:r>
      <w:bookmarkEnd w:id="89"/>
    </w:p>
    <w:p w14:paraId="3C3C6BCC" w14:textId="1AD2CACB" w:rsidR="00EE5A8D" w:rsidRDefault="00392304" w:rsidP="002B037D">
      <w:r>
        <w:t>Local walking routes to</w:t>
      </w:r>
      <w:r w:rsidR="00941A7E">
        <w:t xml:space="preserve">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w:t>
      </w:r>
      <w:r w:rsidR="00F05EF8">
        <w:t>estimated</w:t>
      </w:r>
      <w:r w:rsidR="002B037D" w:rsidRPr="00CC2F87">
        <w:t xml:space="preserve"> </w:t>
      </w:r>
      <w:r w:rsidR="00ED1C9C">
        <w:t xml:space="preserve">as a result of an </w:t>
      </w:r>
      <w:r w:rsidR="002B037D" w:rsidRPr="00CC2F87">
        <w:t xml:space="preserve">extensive </w:t>
      </w:r>
      <w:r w:rsidR="009922A8">
        <w:t>public transport itinerary planning</w:t>
      </w:r>
      <w:r w:rsidR="002B037D" w:rsidRPr="00CC2F87">
        <w:t xml:space="preserve"> analysis</w:t>
      </w:r>
      <w:r w:rsidR="00242F31" w:rsidRPr="00CC2F87">
        <w:t xml:space="preserve"> (</w:t>
      </w:r>
      <w:r w:rsidR="00242F31" w:rsidRPr="00CD6FE5">
        <w:fldChar w:fldCharType="begin"/>
      </w:r>
      <w:r w:rsidR="00242F31" w:rsidRPr="00CD6FE5">
        <w:instrText xml:space="preserve"> REF _Ref9504158 \h </w:instrText>
      </w:r>
      <w:r w:rsidR="00CD6FE5" w:rsidRPr="00CD6FE5">
        <w:instrText xml:space="preserve"> \* MERGEFORMAT </w:instrText>
      </w:r>
      <w:r w:rsidR="00242F31" w:rsidRPr="00CD6FE5">
        <w:fldChar w:fldCharType="separate"/>
      </w:r>
      <w:r w:rsidR="004A4362" w:rsidRPr="00CD6FE5">
        <w:t xml:space="preserve">Figure </w:t>
      </w:r>
      <w:r w:rsidR="004A4362" w:rsidRPr="00CD6FE5">
        <w:rPr>
          <w:noProof/>
        </w:rPr>
        <w:t>19</w:t>
      </w:r>
      <w:r w:rsidR="00242F31" w:rsidRPr="00CD6FE5">
        <w:fldChar w:fldCharType="end"/>
      </w:r>
      <w:r w:rsidR="00242F31" w:rsidRPr="00CC2F87">
        <w:t>)</w:t>
      </w:r>
      <w:r w:rsidR="002B037D" w:rsidRPr="00CC2F87">
        <w:t xml:space="preserve">. </w:t>
      </w:r>
      <w:r w:rsidR="00523928">
        <w:t xml:space="preserve">In </w:t>
      </w:r>
      <w:r w:rsidR="00A667EA">
        <w:t xml:space="preserve">this </w:t>
      </w:r>
      <w:r w:rsidR="00523928">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w:t>
      </w:r>
      <w:r w:rsidR="000A4394" w:rsidRPr="007D209F">
        <w:rPr>
          <w:i/>
          <w:iCs/>
        </w:rPr>
        <w:t>one</w:t>
      </w:r>
      <w:r w:rsidR="000A4394">
        <w:t xml:space="preserve"> origin</w:t>
      </w:r>
      <w:r w:rsidR="00B04787">
        <w:t xml:space="preserve"> (i.e. home location) </w:t>
      </w:r>
      <w:r w:rsidR="000A4394">
        <w:t>are described</w:t>
      </w:r>
      <w:r w:rsidR="00D14413">
        <w:t>.</w:t>
      </w:r>
      <w:r w:rsidR="005663EE">
        <w:t xml:space="preserve"> The </w:t>
      </w:r>
      <w:r w:rsidR="00F263EB">
        <w:t xml:space="preserve">full </w:t>
      </w:r>
      <w:r w:rsidR="005663EE">
        <w:t>iteration of the analysis</w:t>
      </w:r>
      <w:r w:rsidR="00845A0F">
        <w:t xml:space="preserve"> </w:t>
      </w:r>
      <w:r w:rsidR="00B455B0">
        <w:t>(</w:t>
      </w:r>
      <w:r w:rsidR="00367DFF">
        <w:t xml:space="preserve">for </w:t>
      </w:r>
      <w:r w:rsidR="00845A0F">
        <w:t>all origins</w:t>
      </w:r>
      <w:r w:rsidR="00B455B0">
        <w:t>)</w:t>
      </w:r>
      <w:r w:rsidR="005663EE">
        <w:t xml:space="preserve"> is illustrated in </w:t>
      </w:r>
      <w:r w:rsidR="00EC2991" w:rsidRPr="00CD6FE5">
        <w:fldChar w:fldCharType="begin"/>
      </w:r>
      <w:r w:rsidR="00EC2991" w:rsidRPr="00CD6FE5">
        <w:instrText xml:space="preserve"> REF _Ref9504158 \h </w:instrText>
      </w:r>
      <w:r w:rsidR="00CD6FE5" w:rsidRPr="00CD6FE5">
        <w:instrText xml:space="preserve"> \* MERGEFORMAT </w:instrText>
      </w:r>
      <w:r w:rsidR="00EC2991" w:rsidRPr="00CD6FE5">
        <w:fldChar w:fldCharType="separate"/>
      </w:r>
      <w:r w:rsidR="004A4362" w:rsidRPr="00CD6FE5">
        <w:t xml:space="preserve">Figure </w:t>
      </w:r>
      <w:r w:rsidR="004A4362" w:rsidRPr="00CD6FE5">
        <w:rPr>
          <w:noProof/>
        </w:rPr>
        <w:t>19</w:t>
      </w:r>
      <w:r w:rsidR="00EC2991" w:rsidRPr="00CD6FE5">
        <w:fldChar w:fldCharType="end"/>
      </w:r>
      <w:r w:rsidR="005663EE">
        <w:t xml:space="preserve">. </w:t>
      </w:r>
    </w:p>
    <w:p w14:paraId="129CC124" w14:textId="23BA9322" w:rsidR="00515FE2" w:rsidRPr="00CC2F87" w:rsidRDefault="000B7DE6" w:rsidP="002B037D">
      <w:r>
        <w:t xml:space="preserve">The </w:t>
      </w:r>
      <w:r w:rsidR="00DA6C2B">
        <w:t xml:space="preserve">real </w:t>
      </w:r>
      <w:r>
        <w:t xml:space="preserve">commuting destinations </w:t>
      </w:r>
      <w:r w:rsidR="00CA2347">
        <w:t>(</w:t>
      </w:r>
      <w:r w:rsidR="00DA6C2B">
        <w:t xml:space="preserve">by the commuting </w:t>
      </w:r>
      <w:r>
        <w:t>data</w:t>
      </w:r>
      <w:r w:rsidR="00CA2347">
        <w:t>)</w:t>
      </w:r>
      <w:r>
        <w:t xml:space="preserve"> </w:t>
      </w:r>
      <w:r w:rsidR="007B2B35" w:rsidRPr="00CC2F87">
        <w:t xml:space="preserve">were </w:t>
      </w:r>
      <w:r w:rsidR="00966BCD">
        <w:t>selected</w:t>
      </w:r>
      <w:r w:rsidR="007B2B35" w:rsidRPr="00CC2F87">
        <w:t xml:space="preserve"> as destinations for all </w:t>
      </w:r>
      <w:r w:rsidR="00F004A0">
        <w:t xml:space="preserve">commuting destinations </w:t>
      </w:r>
      <w:r w:rsidR="007B2B35" w:rsidRPr="00CC2F87">
        <w:t>closer than 3 km</w:t>
      </w:r>
      <w:r w:rsidR="000D1542">
        <w:t xml:space="preserve"> </w:t>
      </w:r>
      <w:r w:rsidR="007B2B35" w:rsidRPr="00CC2F87">
        <w:t xml:space="preserve">from the origin. </w:t>
      </w:r>
      <w:r w:rsidR="00293C32">
        <w:t>In order to</w:t>
      </w:r>
      <w:r w:rsidR="00F50481" w:rsidRPr="00CC2F87">
        <w:t xml:space="preserve"> limit the number of routing requests</w:t>
      </w:r>
      <w:r w:rsidR="006D535E">
        <w:t xml:space="preserve"> to Digitransit API</w:t>
      </w:r>
      <w:r w:rsidR="00C1576F">
        <w:t xml:space="preserve"> (</w:t>
      </w:r>
      <w:r w:rsidR="00C714AD">
        <w:t xml:space="preserve">i.e. the </w:t>
      </w:r>
      <w:r w:rsidR="00C1576F">
        <w:t>route planner service of HRT)</w:t>
      </w:r>
      <w:r w:rsidR="00F50481" w:rsidRPr="00CC2F87">
        <w:t xml:space="preserve">,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lastRenderedPageBreak/>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rsidRPr="00CD6FE5">
        <w:fldChar w:fldCharType="begin"/>
      </w:r>
      <w:r w:rsidR="000825DC" w:rsidRPr="00CD6FE5">
        <w:instrText xml:space="preserve"> REF _Ref37490842 \h </w:instrText>
      </w:r>
      <w:r w:rsidR="00CD6FE5" w:rsidRPr="00CD6FE5">
        <w:instrText xml:space="preserve"> \* MERGEFORMAT </w:instrText>
      </w:r>
      <w:r w:rsidR="000825DC" w:rsidRPr="00CD6FE5">
        <w:fldChar w:fldCharType="separate"/>
      </w:r>
      <w:r w:rsidR="004A4362" w:rsidRPr="00CD6FE5">
        <w:t xml:space="preserve">Figure </w:t>
      </w:r>
      <w:r w:rsidR="004A4362" w:rsidRPr="00CD6FE5">
        <w:rPr>
          <w:noProof/>
        </w:rPr>
        <w:t>21</w:t>
      </w:r>
      <w:r w:rsidR="000825DC" w:rsidRPr="00CD6FE5">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1E29D58B"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p>
    <w:p w14:paraId="36D082B5" w14:textId="7143536C"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p>
    <w:p w14:paraId="11DD0419" w14:textId="563CD63C"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p>
    <w:p w14:paraId="2D095041" w14:textId="57C58573"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p>
    <w:p w14:paraId="09AF6E54" w14:textId="77777777" w:rsidR="00044E9B" w:rsidRDefault="00044E9B" w:rsidP="008E3493">
      <w:pPr>
        <w:keepNext/>
        <w:spacing w:before="360" w:after="12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332CE3C6" w:rsidR="00044E9B" w:rsidRPr="00C71B65" w:rsidRDefault="00044E9B" w:rsidP="00C71B65">
      <w:pPr>
        <w:pStyle w:val="Caption"/>
      </w:pPr>
      <w:bookmarkStart w:id="90" w:name="_Ref37490842"/>
      <w:bookmarkStart w:id="91" w:name="_Toc38811661"/>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1</w:t>
      </w:r>
      <w:r w:rsidRPr="00AC3C44">
        <w:rPr>
          <w:b/>
          <w:bCs/>
        </w:rPr>
        <w:fldChar w:fldCharType="end"/>
      </w:r>
      <w:bookmarkEnd w:id="90"/>
      <w:r w:rsidRPr="00AC3C44">
        <w:rPr>
          <w:b/>
          <w:bCs/>
        </w:rPr>
        <w:t>.</w:t>
      </w:r>
      <w:r w:rsidRPr="00C71B65">
        <w:t xml:space="preserve"> Extent of the itinerary planning analysis by commuting flow data. </w:t>
      </w:r>
      <w:r w:rsidR="00971B43" w:rsidRPr="00C71B65">
        <w:t>In the Helsinki case study, I assessed exposure to noise</w:t>
      </w:r>
      <w:r w:rsidR="00CB3C44" w:rsidRPr="00C71B65">
        <w:t xml:space="preserve"> during commutes originating within the municipality (marked with red)</w:t>
      </w:r>
      <w:r w:rsidR="00116CDF">
        <w:t>. In the analysis, public transport itineraries were planned for all commutes and first walks of the travel chains were extracted for noise exposure assessment.</w:t>
      </w:r>
      <w:r w:rsidR="00152396" w:rsidRPr="00152396">
        <w:t xml:space="preserve"> </w:t>
      </w:r>
      <w:r w:rsidR="00152396" w:rsidRPr="00C71B65">
        <w:t>The point symbols represent “central workplace location” of each city district.</w:t>
      </w:r>
      <w:bookmarkEnd w:id="91"/>
      <w:r w:rsidR="00152396">
        <w:t xml:space="preserve"> </w:t>
      </w:r>
    </w:p>
    <w:p w14:paraId="3117881F" w14:textId="1E259882" w:rsidR="002B037D"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8A2A79">
        <w:fldChar w:fldCharType="begin"/>
      </w:r>
      <w:r w:rsidR="00367FEA" w:rsidRPr="008A2A79">
        <w:instrText xml:space="preserve"> REF _Ref9505792 \h </w:instrText>
      </w:r>
      <w:r w:rsidR="008A2A79" w:rsidRPr="008A2A79">
        <w:instrText xml:space="preserve"> \* MERGEFORMAT </w:instrText>
      </w:r>
      <w:r w:rsidR="00367FEA" w:rsidRPr="008A2A79">
        <w:fldChar w:fldCharType="separate"/>
      </w:r>
      <w:r w:rsidR="004A4362" w:rsidRPr="008A2A79">
        <w:t xml:space="preserve">Table </w:t>
      </w:r>
      <w:r w:rsidR="004A4362" w:rsidRPr="008A2A79">
        <w:rPr>
          <w:noProof/>
        </w:rPr>
        <w:t>5</w:t>
      </w:r>
      <w:r w:rsidR="00367FEA" w:rsidRPr="008A2A79">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6AF3DCE" w14:textId="388E25C2" w:rsidR="00093BB5" w:rsidRPr="00CC2F87" w:rsidRDefault="00093BB5" w:rsidP="00093BB5">
      <w:pPr>
        <w:pStyle w:val="TableCaption"/>
      </w:pPr>
      <w:bookmarkStart w:id="92" w:name="_Ref9505792"/>
      <w:bookmarkStart w:id="93" w:name="_Toc38811905"/>
      <w:r w:rsidRPr="00AC3C44">
        <w:rPr>
          <w:b/>
          <w:bCs/>
        </w:rPr>
        <w:t xml:space="preserve">Table </w:t>
      </w:r>
      <w:r w:rsidRPr="00AC3C44">
        <w:rPr>
          <w:b/>
          <w:bCs/>
        </w:rPr>
        <w:fldChar w:fldCharType="begin"/>
      </w:r>
      <w:r w:rsidRPr="00AC3C44">
        <w:rPr>
          <w:b/>
          <w:bCs/>
        </w:rPr>
        <w:instrText xml:space="preserve"> SEQ Table \* ARABIC </w:instrText>
      </w:r>
      <w:r w:rsidRPr="00AC3C44">
        <w:rPr>
          <w:b/>
          <w:bCs/>
        </w:rPr>
        <w:fldChar w:fldCharType="separate"/>
      </w:r>
      <w:r w:rsidR="004A4362">
        <w:rPr>
          <w:b/>
          <w:bCs/>
          <w:noProof/>
        </w:rPr>
        <w:t>5</w:t>
      </w:r>
      <w:r w:rsidRPr="00AC3C44">
        <w:rPr>
          <w:b/>
          <w:bCs/>
        </w:rPr>
        <w:fldChar w:fldCharType="end"/>
      </w:r>
      <w:bookmarkEnd w:id="92"/>
      <w:r w:rsidRPr="00AC3C44">
        <w:rPr>
          <w:b/>
          <w:bCs/>
        </w:rPr>
        <w:t>.</w:t>
      </w:r>
      <w:r w:rsidRPr="00CC2F87">
        <w:t xml:space="preserve"> Parameters used in </w:t>
      </w:r>
      <w:r w:rsidR="000C6A31">
        <w:t xml:space="preserve">public transport itinerary planning </w:t>
      </w:r>
      <w:r w:rsidRPr="00CC2F87">
        <w:t>with Digitransit routing API.</w:t>
      </w:r>
      <w:bookmarkEnd w:id="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CC2F87"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CC2F87" w:rsidRDefault="00093BB5" w:rsidP="00392567">
            <w:pPr>
              <w:pStyle w:val="TableText"/>
              <w:spacing w:before="240" w:after="160"/>
            </w:pPr>
            <w:r w:rsidRPr="00CC2F87">
              <w:t>Parameter</w:t>
            </w:r>
          </w:p>
        </w:tc>
        <w:tc>
          <w:tcPr>
            <w:tcW w:w="3261" w:type="dxa"/>
            <w:tcBorders>
              <w:left w:val="single" w:sz="4" w:space="0" w:color="FFFFFF"/>
              <w:right w:val="single" w:sz="4" w:space="0" w:color="FFFFFF"/>
            </w:tcBorders>
          </w:tcPr>
          <w:p w14:paraId="6E25CB68" w14:textId="77777777" w:rsidR="00093BB5" w:rsidRPr="00CC2F87" w:rsidRDefault="00093BB5" w:rsidP="00392567">
            <w:pPr>
              <w:pStyle w:val="TableText"/>
              <w:spacing w:before="240" w:after="160"/>
            </w:pPr>
            <w:r w:rsidRPr="00CC2F87">
              <w:t>Value</w:t>
            </w:r>
          </w:p>
        </w:tc>
      </w:tr>
      <w:tr w:rsidR="00093BB5" w:rsidRPr="00CC2F87"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CC2F87" w:rsidRDefault="00093BB5" w:rsidP="00392567">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CC2F87" w:rsidRDefault="00093BB5" w:rsidP="00392567">
            <w:pPr>
              <w:pStyle w:val="TableText"/>
              <w:spacing w:before="240" w:line="240" w:lineRule="auto"/>
            </w:pPr>
            <w:r w:rsidRPr="00CC2F87">
              <w:t>Center of the YKR grid cell</w:t>
            </w:r>
          </w:p>
        </w:tc>
      </w:tr>
      <w:tr w:rsidR="00093BB5" w:rsidRPr="00CC2F87"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CC2F87" w:rsidRDefault="00093BB5" w:rsidP="00392567">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CC2F87" w:rsidRDefault="00093BB5" w:rsidP="00392567">
            <w:pPr>
              <w:pStyle w:val="TableText"/>
              <w:spacing w:line="240" w:lineRule="auto"/>
            </w:pPr>
            <w:r w:rsidRPr="00CC2F87">
              <w:t>Destination of the commute</w:t>
            </w:r>
          </w:p>
        </w:tc>
      </w:tr>
      <w:tr w:rsidR="00093BB5" w:rsidRPr="00CC2F87"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CC2F87" w:rsidRDefault="00093BB5" w:rsidP="00392567">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CC2F87" w:rsidRDefault="00093BB5" w:rsidP="00392567">
            <w:pPr>
              <w:pStyle w:val="TableText"/>
              <w:spacing w:line="240" w:lineRule="auto"/>
            </w:pPr>
            <w:r w:rsidRPr="00CC2F87">
              <w:t>Monday 8:30 am, 05/27/2019</w:t>
            </w:r>
          </w:p>
        </w:tc>
      </w:tr>
      <w:tr w:rsidR="00093BB5" w:rsidRPr="00CC2F87"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CC2F87" w:rsidRDefault="00093BB5" w:rsidP="00392567">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CC2F87" w:rsidRDefault="00093BB5" w:rsidP="00392567">
            <w:pPr>
              <w:pStyle w:val="TableText"/>
              <w:spacing w:line="240" w:lineRule="auto"/>
            </w:pPr>
            <w:r w:rsidRPr="00CC2F87">
              <w:t>70 m/min</w:t>
            </w:r>
          </w:p>
        </w:tc>
      </w:tr>
      <w:tr w:rsidR="00093BB5" w:rsidRPr="00CC2F87"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CC2F87" w:rsidRDefault="00093BB5" w:rsidP="00392567">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CC2F87" w:rsidRDefault="00093BB5" w:rsidP="00392567">
            <w:pPr>
              <w:pStyle w:val="TableText"/>
              <w:spacing w:line="240" w:lineRule="auto"/>
            </w:pPr>
            <w:r w:rsidRPr="00CC2F87">
              <w:t>All except city bikes</w:t>
            </w:r>
          </w:p>
        </w:tc>
      </w:tr>
      <w:tr w:rsidR="00093BB5" w:rsidRPr="00CC2F87"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CC2F87" w:rsidRDefault="00093BB5" w:rsidP="00392567">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CC2F87" w:rsidRDefault="00093BB5" w:rsidP="00392567">
            <w:pPr>
              <w:pStyle w:val="TableText"/>
              <w:spacing w:line="240" w:lineRule="auto"/>
            </w:pPr>
            <w:r w:rsidRPr="00CC2F87">
              <w:t>0 min</w:t>
            </w:r>
          </w:p>
        </w:tc>
      </w:tr>
      <w:tr w:rsidR="00093BB5" w:rsidRPr="00CC2F87"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CC2F87" w:rsidRDefault="00093BB5" w:rsidP="00392567">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CC2F87" w:rsidRDefault="00093BB5" w:rsidP="00392567">
            <w:pPr>
              <w:pStyle w:val="TableText"/>
              <w:spacing w:line="240" w:lineRule="auto"/>
            </w:pPr>
            <w:r w:rsidRPr="00CC2F87">
              <w:t>3</w:t>
            </w:r>
          </w:p>
        </w:tc>
      </w:tr>
    </w:tbl>
    <w:p w14:paraId="459A9768" w14:textId="77777777" w:rsidR="00093BB5" w:rsidRPr="00CC2F87" w:rsidRDefault="00093BB5" w:rsidP="002B037D"/>
    <w:p w14:paraId="54474C62" w14:textId="23586D13"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rsidRPr="008A2A79">
        <w:fldChar w:fldCharType="begin"/>
      </w:r>
      <w:r w:rsidR="00106D92" w:rsidRPr="008A2A79">
        <w:instrText xml:space="preserve"> REF _Ref33901886 \h </w:instrText>
      </w:r>
      <w:r w:rsidR="008A2A79" w:rsidRPr="008A2A79">
        <w:instrText xml:space="preserve"> \* MERGEFORMAT </w:instrText>
      </w:r>
      <w:r w:rsidR="00106D92" w:rsidRPr="008A2A79">
        <w:fldChar w:fldCharType="separate"/>
      </w:r>
      <w:r w:rsidR="004A4362" w:rsidRPr="008A2A79">
        <w:t xml:space="preserve">Figure </w:t>
      </w:r>
      <w:r w:rsidR="004A4362" w:rsidRPr="008A2A79">
        <w:rPr>
          <w:noProof/>
        </w:rPr>
        <w:t>22</w:t>
      </w:r>
      <w:r w:rsidR="00106D92" w:rsidRPr="008A2A79">
        <w:fldChar w:fldCharType="end"/>
      </w:r>
      <w:r w:rsidR="00106D92">
        <w:t>)</w:t>
      </w:r>
      <w:r w:rsidR="00F33AAF" w:rsidRPr="00CC2F87">
        <w:t xml:space="preserve">. </w:t>
      </w:r>
    </w:p>
    <w:p w14:paraId="7D1F0B08" w14:textId="77777777" w:rsidR="00877F1E" w:rsidRPr="00CC2F87" w:rsidRDefault="00877F1E" w:rsidP="00877F1E"/>
    <w:p w14:paraId="54F2EC9F" w14:textId="77777777" w:rsidR="00562144" w:rsidRDefault="00562144" w:rsidP="008E3493">
      <w:pPr>
        <w:keepNext/>
        <w:spacing w:after="120"/>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0AB7727A" w:rsidR="00562144" w:rsidRDefault="00562144" w:rsidP="000C5499">
      <w:pPr>
        <w:pStyle w:val="Caption"/>
        <w:jc w:val="both"/>
      </w:pPr>
      <w:bookmarkStart w:id="94" w:name="_Ref33901886"/>
      <w:bookmarkStart w:id="95" w:name="_Toc38811662"/>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2</w:t>
      </w:r>
      <w:r w:rsidRPr="00AC3C44">
        <w:rPr>
          <w:b/>
          <w:bCs/>
        </w:rPr>
        <w:fldChar w:fldCharType="end"/>
      </w:r>
      <w:bookmarkEnd w:id="94"/>
      <w:r w:rsidRPr="00AC3C44">
        <w:rPr>
          <w:b/>
          <w:bCs/>
        </w:rPr>
        <w:t>.</w:t>
      </w:r>
      <w:r>
        <w:t xml:space="preserve"> </w:t>
      </w:r>
      <w:r w:rsidR="00507E37">
        <w:t xml:space="preserve">An example of </w:t>
      </w:r>
      <w:r w:rsidR="001C4AA7">
        <w:t>projected</w:t>
      </w:r>
      <w:r w:rsidR="00507E37">
        <w:t xml:space="preserve"> walking routes and their utilization rates from one origin to public transport stops and workplaces. </w:t>
      </w:r>
      <w:r w:rsidR="00DB536C">
        <w:t xml:space="preserve">The walking routes are extracted from planned public transport itineraries (travel chains) to all commuting destinations </w:t>
      </w:r>
      <w:r w:rsidR="00D66CEF">
        <w:t>from</w:t>
      </w:r>
      <w:r w:rsidR="00DB536C">
        <w:t xml:space="preserve"> the origin </w:t>
      </w:r>
      <w:r w:rsidR="00056C50">
        <w:t xml:space="preserve">as per </w:t>
      </w:r>
      <w:r w:rsidR="00DB536C">
        <w:t>census based commuting flow data.</w:t>
      </w:r>
      <w:bookmarkEnd w:id="95"/>
      <w:r w:rsidR="00DB536C">
        <w:t xml:space="preserve"> </w:t>
      </w:r>
    </w:p>
    <w:p w14:paraId="72502B29" w14:textId="66134E9B" w:rsidR="00877F1E" w:rsidRPr="00CC2F87" w:rsidRDefault="00552747" w:rsidP="00877F1E">
      <w:r>
        <w:t>T</w:t>
      </w:r>
      <w:r w:rsidR="000E2B45">
        <w: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xml:space="preserve">, </w:t>
      </w:r>
      <w:r w:rsidR="007724AD">
        <w:t xml:space="preserve">I compared the </w:t>
      </w:r>
      <w:r w:rsidR="00650C89" w:rsidRPr="00CC2F87">
        <w:t>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877F1E" w:rsidRPr="00CC2F87">
        <w:t xml:space="preserve">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B06586">
        <w:fldChar w:fldCharType="begin"/>
      </w:r>
      <w:r w:rsidR="00B232A1" w:rsidRPr="00B06586">
        <w:instrText xml:space="preserve"> REF _Ref9955925 \h </w:instrText>
      </w:r>
      <w:r w:rsidR="00B06586" w:rsidRPr="00B06586">
        <w:instrText xml:space="preserve"> \* MERGEFORMAT </w:instrText>
      </w:r>
      <w:r w:rsidR="00B232A1" w:rsidRPr="00B06586">
        <w:fldChar w:fldCharType="separate"/>
      </w:r>
      <w:r w:rsidR="004A4362" w:rsidRPr="00B06586">
        <w:t xml:space="preserve">Figure </w:t>
      </w:r>
      <w:r w:rsidR="004A4362" w:rsidRPr="00B06586">
        <w:rPr>
          <w:noProof/>
        </w:rPr>
        <w:t>23</w:t>
      </w:r>
      <w:r w:rsidR="00B232A1" w:rsidRPr="00B06586">
        <w:fldChar w:fldCharType="end"/>
      </w:r>
      <w:r w:rsidR="00F76BC5" w:rsidRPr="00CC2F87">
        <w:t xml:space="preserve">. </w:t>
      </w:r>
      <w:r w:rsidR="008D502C">
        <w:t xml:space="preserve">Comparison of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w:t>
      </w:r>
      <w:r w:rsidR="00F824A7">
        <w:t>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CD1082">
        <w:t xml:space="preserve"> </w:t>
      </w:r>
      <w:r w:rsidR="00F07533" w:rsidRPr="00CC2F87">
        <w:lastRenderedPageBreak/>
        <w:t>(</w:t>
      </w:r>
      <w:r w:rsidR="00F07533" w:rsidRPr="004B1B27">
        <w:fldChar w:fldCharType="begin"/>
      </w:r>
      <w:r w:rsidR="00F07533" w:rsidRPr="004B1B27">
        <w:instrText xml:space="preserve"> REF _Ref9955196 \h </w:instrText>
      </w:r>
      <w:r w:rsidR="004B1B27" w:rsidRPr="004B1B27">
        <w:instrText xml:space="preserve"> \* MERGEFORMAT </w:instrText>
      </w:r>
      <w:r w:rsidR="00F07533" w:rsidRPr="004B1B27">
        <w:fldChar w:fldCharType="separate"/>
      </w:r>
      <w:r w:rsidR="004A4362" w:rsidRPr="004B1B27">
        <w:t xml:space="preserve">Figure </w:t>
      </w:r>
      <w:r w:rsidR="004A4362" w:rsidRPr="004B1B27">
        <w:rPr>
          <w:noProof/>
        </w:rPr>
        <w:t>24</w:t>
      </w:r>
      <w:r w:rsidR="00F07533" w:rsidRPr="004B1B27">
        <w:fldChar w:fldCharType="end"/>
      </w:r>
      <w:r w:rsidR="00F07533" w:rsidRPr="00CC2F87">
        <w:t>)</w:t>
      </w:r>
      <w:r w:rsidR="00EB5570" w:rsidRPr="00CC2F87">
        <w:t>.</w:t>
      </w:r>
      <w:r w:rsidR="006F57D4">
        <w:t xml:space="preserve"> F</w:t>
      </w:r>
      <w:r w:rsidR="00A27F71">
        <w:t>urther</w:t>
      </w:r>
      <w:r w:rsidR="0055240A" w:rsidRPr="00CC2F87">
        <w:t xml:space="preserve"> </w:t>
      </w:r>
      <w:r w:rsidR="006F57D4">
        <w:t xml:space="preserve">inspection of </w:t>
      </w:r>
      <w:r w:rsidR="0055240A" w:rsidRPr="00CC2F87">
        <w:t xml:space="preserve">the </w:t>
      </w:r>
      <w:r w:rsidR="00D66B5F" w:rsidRPr="00CC2F87">
        <w:t>commuting statistics</w:t>
      </w:r>
      <w:r w:rsidR="00784D01">
        <w:t xml:space="preserve"> </w:t>
      </w:r>
      <w:r w:rsidR="00D66B5F">
        <w:t xml:space="preserve">at </w:t>
      </w:r>
      <w:r w:rsidR="009832BE">
        <w:t>origin-level</w:t>
      </w:r>
      <w:r w:rsidR="006F57D4">
        <w:t xml:space="preserve"> revealed</w:t>
      </w:r>
      <w:r w:rsidR="0055240A" w:rsidRPr="00CC2F87">
        <w:t xml:space="preserve"> that of the origins </w:t>
      </w:r>
      <w:r w:rsidR="009832BE">
        <w:t xml:space="preserve">with </w:t>
      </w:r>
      <w:r w:rsidR="0055240A" w:rsidRPr="00CC2F87">
        <w:t>less than 50</w:t>
      </w:r>
      <w:r w:rsidR="00B83EAB">
        <w:t xml:space="preserve"> </w:t>
      </w:r>
      <w:r w:rsidR="0055240A" w:rsidRPr="00CC2F87">
        <w:t xml:space="preserve">% </w:t>
      </w:r>
      <w:r w:rsidR="009832BE">
        <w:t>inclusion of commutes</w:t>
      </w:r>
      <w:r w:rsidR="00D21068">
        <w:t xml:space="preserve">, </w:t>
      </w:r>
      <w:r w:rsidR="0055240A" w:rsidRPr="00CC2F87">
        <w:t>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0C6A31">
      <w:pPr>
        <w:keepNext/>
        <w:spacing w:after="0"/>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59A74E1" w:rsidR="006C217B" w:rsidRPr="00CC2F87" w:rsidRDefault="006C217B" w:rsidP="006C217B">
      <w:pPr>
        <w:pStyle w:val="Caption"/>
        <w:jc w:val="both"/>
      </w:pPr>
      <w:bookmarkStart w:id="96" w:name="_Ref9955925"/>
      <w:bookmarkStart w:id="97" w:name="_Toc38811663"/>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3</w:t>
      </w:r>
      <w:r w:rsidRPr="00AC3C44">
        <w:rPr>
          <w:b/>
          <w:bCs/>
        </w:rPr>
        <w:fldChar w:fldCharType="end"/>
      </w:r>
      <w:bookmarkEnd w:id="96"/>
      <w:r w:rsidRPr="00AC3C44">
        <w:rPr>
          <w:b/>
          <w:bCs/>
        </w:rPr>
        <w:t>.</w:t>
      </w:r>
      <w:r w:rsidRPr="00CC2F87">
        <w:t xml:space="preserve"> Inclusion (%) of commutes per origin in the </w:t>
      </w:r>
      <w:r w:rsidR="007E47D3">
        <w:t xml:space="preserve">itinerary planning </w:t>
      </w:r>
      <w:r w:rsidRPr="00CC2F87">
        <w:t xml:space="preserve">analysis for finding local </w:t>
      </w:r>
      <w:r w:rsidR="00392567">
        <w:t>walking routes</w:t>
      </w:r>
      <w:r w:rsidR="008C25E8">
        <w:t xml:space="preserve"> to </w:t>
      </w:r>
      <w:r w:rsidRPr="00CC2F87">
        <w:t>PT stops</w:t>
      </w:r>
      <w:r w:rsidR="003F62F7" w:rsidRPr="00CC2F87">
        <w:t xml:space="preserve"> and </w:t>
      </w:r>
      <w:r w:rsidR="008C25E8">
        <w:t>commuting destinations</w:t>
      </w:r>
      <w:r w:rsidR="00392567">
        <w:t>. Only commuting destinations located in Helsinki Metropolitan Area</w:t>
      </w:r>
      <w:r w:rsidR="00D963F1">
        <w:t xml:space="preserve">, </w:t>
      </w:r>
      <w:r w:rsidR="00392567">
        <w:t xml:space="preserve">or </w:t>
      </w:r>
      <w:r w:rsidR="00E14FD6">
        <w:t xml:space="preserve">max. </w:t>
      </w:r>
      <w:r w:rsidR="00392567">
        <w:t>3 km from origins</w:t>
      </w:r>
      <w:r w:rsidR="00D963F1">
        <w:t>,</w:t>
      </w:r>
      <w:r w:rsidR="00392567">
        <w:t xml:space="preserve"> were included in the analysis. Consequently, </w:t>
      </w:r>
      <w:r w:rsidR="00F26050">
        <w:t xml:space="preserve">for some origins, </w:t>
      </w:r>
      <w:r w:rsidR="00392567">
        <w:t xml:space="preserve">significant </w:t>
      </w:r>
      <w:r w:rsidR="001C7639">
        <w:t>share</w:t>
      </w:r>
      <w:r w:rsidR="00B37FD0">
        <w:t>s</w:t>
      </w:r>
      <w:r w:rsidR="00392567">
        <w:t xml:space="preserve"> of commutes </w:t>
      </w:r>
      <w:r w:rsidR="00B37FD0">
        <w:t xml:space="preserve">were </w:t>
      </w:r>
      <w:r w:rsidR="00392567">
        <w:t xml:space="preserve">excluded in the analysis (shown </w:t>
      </w:r>
      <w:r w:rsidR="00B37FD0">
        <w:t>with</w:t>
      </w:r>
      <w:r w:rsidR="00392567">
        <w:t xml:space="preserve"> grey and black squares on the map)</w:t>
      </w:r>
      <w:r w:rsidR="006F298A">
        <w:t xml:space="preserve">. For these origins, the accuracy of the assessment </w:t>
      </w:r>
      <w:r w:rsidR="00315A71">
        <w:t>was</w:t>
      </w:r>
      <w:r w:rsidR="006F298A">
        <w:t xml:space="preserve"> thus limited. </w:t>
      </w:r>
      <w:r w:rsidR="004F6B7A">
        <w:t>Yet</w:t>
      </w:r>
      <w:r w:rsidR="000A50B6">
        <w:t xml:space="preserve"> </w:t>
      </w:r>
      <w:r w:rsidR="00D64F25">
        <w:t>for majority of the origins</w:t>
      </w:r>
      <w:r w:rsidR="00816574">
        <w:t>,</w:t>
      </w:r>
      <w:r w:rsidR="009D0AA8">
        <w:t xml:space="preserve"> </w:t>
      </w:r>
      <w:r w:rsidR="00D64F25">
        <w:t>more than 70 % of all commutes were included in the analysis</w:t>
      </w:r>
      <w:r w:rsidR="000963BF">
        <w:t xml:space="preserve"> (green squares)</w:t>
      </w:r>
      <w:r w:rsidR="00D64F25">
        <w:t>.</w:t>
      </w:r>
      <w:bookmarkEnd w:id="97"/>
      <w:r w:rsidR="00185C7F">
        <w:t xml:space="preserve"> </w:t>
      </w:r>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10AAEE95" w:rsidR="002D011B" w:rsidRPr="00CC2F87" w:rsidRDefault="000E1C92" w:rsidP="000E71C6">
      <w:pPr>
        <w:pStyle w:val="Caption"/>
        <w:jc w:val="both"/>
      </w:pPr>
      <w:bookmarkStart w:id="98" w:name="_Ref9955196"/>
      <w:bookmarkStart w:id="99" w:name="_Toc38811664"/>
      <w:r w:rsidRPr="00AC3C44">
        <w:rPr>
          <w:b/>
          <w:bCs/>
        </w:rPr>
        <w:t xml:space="preserve">Figure </w:t>
      </w:r>
      <w:r w:rsidRPr="00AC3C44">
        <w:rPr>
          <w:b/>
          <w:bCs/>
        </w:rPr>
        <w:fldChar w:fldCharType="begin"/>
      </w:r>
      <w:r w:rsidRPr="00AC3C44">
        <w:rPr>
          <w:b/>
          <w:bCs/>
        </w:rPr>
        <w:instrText xml:space="preserve"> SEQ Figure \* ARABIC </w:instrText>
      </w:r>
      <w:r w:rsidRPr="00AC3C44">
        <w:rPr>
          <w:b/>
          <w:bCs/>
        </w:rPr>
        <w:fldChar w:fldCharType="separate"/>
      </w:r>
      <w:r w:rsidR="004A4362">
        <w:rPr>
          <w:b/>
          <w:bCs/>
          <w:noProof/>
        </w:rPr>
        <w:t>24</w:t>
      </w:r>
      <w:r w:rsidRPr="00AC3C44">
        <w:rPr>
          <w:b/>
          <w:bCs/>
        </w:rPr>
        <w:fldChar w:fldCharType="end"/>
      </w:r>
      <w:bookmarkEnd w:id="98"/>
      <w:r w:rsidRPr="00AC3C44">
        <w:rPr>
          <w:b/>
          <w:bCs/>
        </w:rPr>
        <w:t>.</w:t>
      </w:r>
      <w:r w:rsidRPr="00CC2F87">
        <w:t xml:space="preserve"> </w:t>
      </w:r>
      <w:r w:rsidR="000C5499">
        <w:t>Number of</w:t>
      </w:r>
      <w:r w:rsidRPr="00CC2F87">
        <w:t xml:space="preserve"> commutes vs. commutes included in the </w:t>
      </w:r>
      <w:r w:rsidR="001406C5">
        <w:t xml:space="preserve">itinerary planning </w:t>
      </w:r>
      <w:r w:rsidRPr="00CC2F87">
        <w:t>analysis</w:t>
      </w:r>
      <w:r w:rsidR="000C5499">
        <w:t xml:space="preserve"> (%) per origin</w:t>
      </w:r>
      <w:r w:rsidRPr="00CC2F87">
        <w:t>.</w:t>
      </w:r>
      <w:bookmarkEnd w:id="99"/>
      <w:r w:rsidR="00AC5A3C" w:rsidRPr="00CC2F87">
        <w:t xml:space="preserve"> </w:t>
      </w:r>
    </w:p>
    <w:p w14:paraId="4B8176DF" w14:textId="69AA88E5" w:rsidR="00731E0F" w:rsidRPr="00CC2F87" w:rsidRDefault="00E04C82" w:rsidP="002464BA">
      <w:pPr>
        <w:pStyle w:val="Heading3"/>
      </w:pPr>
      <w:bookmarkStart w:id="100" w:name="_Toc38811339"/>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0"/>
    </w:p>
    <w:p w14:paraId="2B958318" w14:textId="4B2E471C" w:rsidR="00037C17" w:rsidRPr="00CC2F87" w:rsidRDefault="00D21623" w:rsidP="00A3000B">
      <w:r>
        <w:t xml:space="preserve">I routed </w:t>
      </w:r>
      <w:r w:rsidR="0045114F">
        <w:t>short</w:t>
      </w:r>
      <w:r w:rsidR="00422322">
        <w:t>est-</w:t>
      </w:r>
      <w:r>
        <w:t xml:space="preserve"> </w:t>
      </w:r>
      <w:r w:rsidR="00DB59C3" w:rsidRPr="00CC2F87">
        <w:t xml:space="preserve">and quiet paths for </w:t>
      </w:r>
      <w:r w:rsidR="0006170A">
        <w:t xml:space="preserve">all </w:t>
      </w:r>
      <w:r w:rsidR="00D8513F">
        <w:t xml:space="preserve">walking routes (determined in the previous phase of the analysis) </w:t>
      </w:r>
      <w:r w:rsidR="00941B16">
        <w:t xml:space="preserve">with the </w:t>
      </w:r>
      <w:r w:rsidR="00A41C09">
        <w:t>quiet path routing</w:t>
      </w:r>
      <w:r w:rsidR="00941B16">
        <w:t xml:space="preserve"> application</w:t>
      </w:r>
      <w:r w:rsidR="00EA0F33">
        <w:t xml:space="preserve"> </w:t>
      </w:r>
      <w:r w:rsidR="00AF47CD">
        <w:t xml:space="preserve">(3.5) </w:t>
      </w:r>
      <w:r w:rsidR="00941B16">
        <w:t xml:space="preserve">developed in </w:t>
      </w:r>
      <w:r w:rsidR="008C59DE">
        <w:t xml:space="preserve">the </w:t>
      </w:r>
      <w:r w:rsidR="00941B16">
        <w:t>study</w:t>
      </w:r>
      <w:r w:rsidR="00EE68B4">
        <w:t xml:space="preserve"> (</w:t>
      </w:r>
      <w:r w:rsidR="00EE68B4" w:rsidRPr="00E5247E">
        <w:fldChar w:fldCharType="begin"/>
      </w:r>
      <w:r w:rsidR="00EE68B4" w:rsidRPr="00E5247E">
        <w:instrText xml:space="preserve"> REF _Ref33897315 \h </w:instrText>
      </w:r>
      <w:r w:rsidR="00E5247E" w:rsidRPr="00E5247E">
        <w:instrText xml:space="preserve"> \* MERGEFORMAT </w:instrText>
      </w:r>
      <w:r w:rsidR="00EE68B4" w:rsidRPr="00E5247E">
        <w:fldChar w:fldCharType="separate"/>
      </w:r>
      <w:r w:rsidR="004A4362" w:rsidRPr="00E5247E">
        <w:t xml:space="preserve">Figure </w:t>
      </w:r>
      <w:r w:rsidR="004A4362" w:rsidRPr="00E5247E">
        <w:rPr>
          <w:noProof/>
        </w:rPr>
        <w:t>20</w:t>
      </w:r>
      <w:r w:rsidR="00EE68B4" w:rsidRPr="00E5247E">
        <w:fldChar w:fldCharType="end"/>
      </w:r>
      <w:r w:rsidR="00EE68B4">
        <w:t>)</w:t>
      </w:r>
      <w:r w:rsidR="00DB59C3" w:rsidRPr="00CC2F87">
        <w:t xml:space="preserve">. </w:t>
      </w:r>
      <w:r w:rsidR="003044DE">
        <w:t>The utilization rate</w:t>
      </w:r>
      <w:r w:rsidR="000274CB">
        <w:t xml:space="preserve"> of each </w:t>
      </w:r>
      <w:r w:rsidR="001D2AC2">
        <w:t>route</w:t>
      </w:r>
      <w:r w:rsidR="000274CB">
        <w:t xml:space="preserve"> was inherited as attribute information </w:t>
      </w:r>
      <w:r w:rsidR="00EA0F33">
        <w:t>to</w:t>
      </w:r>
      <w:r w:rsidR="000274CB">
        <w:t xml:space="preserve"> the respective short and quiet paths</w:t>
      </w:r>
      <w:r w:rsidR="003044DE">
        <w:t xml:space="preserve">. </w:t>
      </w:r>
      <w:r w:rsidR="00D8513F">
        <w:t xml:space="preserve">It was needed </w:t>
      </w:r>
      <w:r w:rsidR="005E6068">
        <w:t>in</w:t>
      </w:r>
      <w:r w:rsidR="00D8513F">
        <w:t xml:space="preserve"> later parts of the analysis </w:t>
      </w:r>
      <w:r w:rsidR="000E17DE">
        <w:t xml:space="preserve">when </w:t>
      </w:r>
      <w:r w:rsidR="00D8513F">
        <w:t xml:space="preserve">weighted </w:t>
      </w:r>
      <w:r w:rsidR="00A67FDD">
        <w:t xml:space="preserve">statistics of </w:t>
      </w:r>
      <w:r w:rsidR="00D8513F">
        <w:t>noise exposure</w:t>
      </w:r>
      <w:r w:rsidR="00B103FE">
        <w:t>s</w:t>
      </w:r>
      <w:r w:rsidR="00A67FDD">
        <w:t xml:space="preserve"> </w:t>
      </w:r>
      <w:r w:rsidR="00D8513F">
        <w:t xml:space="preserve">were calculated. </w:t>
      </w:r>
      <w:r w:rsidR="00643FBB">
        <w:t>Once all paths were</w:t>
      </w:r>
      <w:r w:rsidR="00744280">
        <w:t xml:space="preserve"> </w:t>
      </w:r>
      <w:r w:rsidR="003971DA">
        <w:t>routed</w:t>
      </w:r>
      <w:r w:rsidR="00643FBB">
        <w:t xml:space="preserve">, </w:t>
      </w:r>
      <w:r w:rsidR="00CF533A">
        <w:t xml:space="preserve">I calculated </w:t>
      </w:r>
      <w:r w:rsidR="00643FBB">
        <w:t xml:space="preserve">descriptive statistics of the </w:t>
      </w:r>
      <w:r w:rsidR="00F443F0">
        <w:t>length</w:t>
      </w:r>
      <w:r w:rsidR="00C26207">
        <w:t>s</w:t>
      </w:r>
      <w:r w:rsidR="00F443F0">
        <w:t xml:space="preserve"> of the </w:t>
      </w:r>
      <w:r w:rsidR="00643FBB">
        <w:t xml:space="preserve">shortest </w:t>
      </w:r>
      <w:r w:rsidR="00CF533A">
        <w:t xml:space="preserve">paths </w:t>
      </w:r>
      <w:r w:rsidR="00643FBB">
        <w:t>(</w:t>
      </w:r>
      <w:r w:rsidR="00643FBB" w:rsidRPr="00E5247E">
        <w:fldChar w:fldCharType="begin"/>
      </w:r>
      <w:r w:rsidR="00643FBB" w:rsidRPr="00E5247E">
        <w:instrText xml:space="preserve"> REF _Ref33902848 \h </w:instrText>
      </w:r>
      <w:r w:rsidR="00E5247E" w:rsidRPr="00E5247E">
        <w:instrText xml:space="preserve"> \* MERGEFORMAT </w:instrText>
      </w:r>
      <w:r w:rsidR="00643FBB" w:rsidRPr="00E5247E">
        <w:fldChar w:fldCharType="separate"/>
      </w:r>
      <w:r w:rsidR="004A4362" w:rsidRPr="00E5247E">
        <w:t xml:space="preserve">Table </w:t>
      </w:r>
      <w:r w:rsidR="004A4362" w:rsidRPr="00E5247E">
        <w:rPr>
          <w:noProof/>
        </w:rPr>
        <w:t>6</w:t>
      </w:r>
      <w:r w:rsidR="00643FBB" w:rsidRPr="00E5247E">
        <w:fldChar w:fldCharType="end"/>
      </w:r>
      <w:r w:rsidR="00643FBB">
        <w:t>).</w:t>
      </w:r>
      <w:r w:rsidR="008426D1">
        <w:t xml:space="preserve"> </w:t>
      </w:r>
      <w:r w:rsidR="00F76FDE" w:rsidRPr="00E5247E">
        <w:fldChar w:fldCharType="begin"/>
      </w:r>
      <w:r w:rsidR="00F76FDE" w:rsidRPr="00E5247E">
        <w:instrText xml:space="preserve"> REF _Ref33903340 \h </w:instrText>
      </w:r>
      <w:r w:rsidR="00E5247E" w:rsidRPr="00E5247E">
        <w:instrText xml:space="preserve"> \* MERGEFORMAT </w:instrText>
      </w:r>
      <w:r w:rsidR="00F76FDE" w:rsidRPr="00E5247E">
        <w:fldChar w:fldCharType="separate"/>
      </w:r>
      <w:r w:rsidR="004A4362" w:rsidRPr="00E5247E">
        <w:t xml:space="preserve">Figure </w:t>
      </w:r>
      <w:r w:rsidR="004A4362" w:rsidRPr="00E5247E">
        <w:rPr>
          <w:noProof/>
        </w:rPr>
        <w:t>25</w:t>
      </w:r>
      <w:r w:rsidR="00F76FDE" w:rsidRPr="00E5247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29BEA66F" w:rsidR="00CC0487" w:rsidRPr="00CC2F87" w:rsidRDefault="003A5764" w:rsidP="003A5764">
      <w:pPr>
        <w:pStyle w:val="TableCaption"/>
      </w:pPr>
      <w:bookmarkStart w:id="101" w:name="_Ref33902848"/>
      <w:bookmarkStart w:id="102" w:name="_Toc38811906"/>
      <w:r w:rsidRPr="00AC3C44">
        <w:rPr>
          <w:b/>
          <w:bCs/>
        </w:rPr>
        <w:t xml:space="preserve">Table </w:t>
      </w:r>
      <w:r w:rsidRPr="00AC3C44">
        <w:rPr>
          <w:b/>
          <w:bCs/>
        </w:rPr>
        <w:fldChar w:fldCharType="begin"/>
      </w:r>
      <w:r w:rsidRPr="00AC3C44">
        <w:rPr>
          <w:b/>
          <w:bCs/>
        </w:rPr>
        <w:instrText xml:space="preserve"> SEQ Table \* ARABIC </w:instrText>
      </w:r>
      <w:r w:rsidRPr="00AC3C44">
        <w:rPr>
          <w:b/>
          <w:bCs/>
        </w:rPr>
        <w:fldChar w:fldCharType="separate"/>
      </w:r>
      <w:r w:rsidR="004A4362">
        <w:rPr>
          <w:b/>
          <w:bCs/>
          <w:noProof/>
        </w:rPr>
        <w:t>6</w:t>
      </w:r>
      <w:r w:rsidRPr="00AC3C44">
        <w:rPr>
          <w:b/>
          <w:bCs/>
        </w:rPr>
        <w:fldChar w:fldCharType="end"/>
      </w:r>
      <w:bookmarkEnd w:id="101"/>
      <w:r w:rsidRPr="00AC3C44">
        <w:rPr>
          <w:b/>
          <w:bCs/>
        </w:rPr>
        <w:t>.</w:t>
      </w:r>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nd commuting destinations</w:t>
      </w:r>
      <w:r w:rsidR="00A21434">
        <w:t>,</w:t>
      </w:r>
      <w:r w:rsidR="00572D11">
        <w:t xml:space="preserve"> </w:t>
      </w:r>
      <w:r w:rsidR="00A21434">
        <w:t xml:space="preserve">both </w:t>
      </w:r>
      <w:r w:rsidR="00362844">
        <w:t xml:space="preserve">separately and </w:t>
      </w:r>
      <w:r w:rsidR="00A21434">
        <w:t>combined</w:t>
      </w:r>
      <w:r w:rsidR="00362844">
        <w:t xml:space="preserve"> </w:t>
      </w:r>
      <w:r w:rsidR="00E85328" w:rsidRPr="00CC2F87">
        <w:t>(n=</w:t>
      </w:r>
      <w:commentRangeStart w:id="103"/>
      <w:r w:rsidR="00EF762A" w:rsidRPr="00CC2F87">
        <w:t>31291</w:t>
      </w:r>
      <w:commentRangeEnd w:id="103"/>
      <w:r w:rsidR="006B1FB7" w:rsidRPr="00CC2F87">
        <w:rPr>
          <w:rStyle w:val="CommentReference"/>
          <w:iCs w:val="0"/>
          <w:color w:val="auto"/>
        </w:rPr>
        <w:commentReference w:id="103"/>
      </w:r>
      <w:r w:rsidR="00E85328" w:rsidRPr="00CC2F87">
        <w:t>)</w:t>
      </w:r>
      <w:r w:rsidRPr="00CC2F87">
        <w:t>.</w:t>
      </w:r>
      <w:bookmarkEnd w:id="102"/>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8E3493">
      <w:pPr>
        <w:keepNext/>
        <w:spacing w:after="120"/>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9"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31746D78" w:rsidR="00247ED5" w:rsidRPr="00CC2F87" w:rsidRDefault="00247ED5" w:rsidP="00247ED5">
      <w:pPr>
        <w:pStyle w:val="Caption"/>
        <w:jc w:val="both"/>
      </w:pPr>
      <w:bookmarkStart w:id="104" w:name="_Ref33903340"/>
      <w:bookmarkStart w:id="105" w:name="_Toc38811665"/>
      <w:r w:rsidRPr="00EA2BD1">
        <w:rPr>
          <w:b/>
          <w:bCs/>
        </w:rPr>
        <w:t xml:space="preserve">Figure </w:t>
      </w:r>
      <w:r w:rsidRPr="00EA2BD1">
        <w:rPr>
          <w:b/>
          <w:bCs/>
        </w:rPr>
        <w:fldChar w:fldCharType="begin"/>
      </w:r>
      <w:r w:rsidRPr="00EA2BD1">
        <w:rPr>
          <w:b/>
          <w:bCs/>
        </w:rPr>
        <w:instrText xml:space="preserve"> SEQ Figure \* ARABIC </w:instrText>
      </w:r>
      <w:r w:rsidRPr="00EA2BD1">
        <w:rPr>
          <w:b/>
          <w:bCs/>
        </w:rPr>
        <w:fldChar w:fldCharType="separate"/>
      </w:r>
      <w:r w:rsidR="004A4362">
        <w:rPr>
          <w:b/>
          <w:bCs/>
          <w:noProof/>
        </w:rPr>
        <w:t>25</w:t>
      </w:r>
      <w:r w:rsidRPr="00EA2BD1">
        <w:rPr>
          <w:b/>
          <w:bCs/>
        </w:rPr>
        <w:fldChar w:fldCharType="end"/>
      </w:r>
      <w:bookmarkEnd w:id="104"/>
      <w:r w:rsidRPr="00EA2BD1">
        <w:rPr>
          <w:b/>
          <w:bCs/>
        </w:rPr>
        <w:t>.</w:t>
      </w:r>
      <w:r w:rsidRPr="00CC2F87">
        <w:t xml:space="preserve"> All shortest paths visualized with feature blending</w:t>
      </w:r>
      <w:r w:rsidR="003D4DBB">
        <w:t xml:space="preserve"> method</w:t>
      </w:r>
      <w:r w:rsidRPr="00CC2F87">
        <w:t>: overlapping paths show darker on the map.</w:t>
      </w:r>
      <w:r w:rsidR="008E7EE6" w:rsidRPr="00CC2F87">
        <w:t xml:space="preserve"> </w:t>
      </w:r>
      <w:r w:rsidR="0049318D">
        <w:t>I routed short</w:t>
      </w:r>
      <w:r w:rsidR="0003008A">
        <w:t>est-</w:t>
      </w:r>
      <w:r w:rsidR="0049318D">
        <w:t xml:space="preserve"> and quiet paths for all local walking routes</w:t>
      </w:r>
      <w:r w:rsidR="00FD2D3B">
        <w:t xml:space="preserve"> to PT stops</w:t>
      </w:r>
      <w:r w:rsidR="0049318D">
        <w:t xml:space="preserve"> </w:t>
      </w:r>
      <w:r w:rsidR="00FD2D3B">
        <w:t xml:space="preserve">modelled </w:t>
      </w:r>
      <w:r w:rsidR="0049318D">
        <w:t>in the previous phases of the assessment.</w:t>
      </w:r>
      <w:bookmarkEnd w:id="105"/>
      <w:r w:rsidR="0049318D">
        <w:t xml:space="preserve"> </w:t>
      </w:r>
    </w:p>
    <w:p w14:paraId="640027D6" w14:textId="6C054A41" w:rsidR="001E2F7F" w:rsidRPr="00CC2F87" w:rsidRDefault="00F11633" w:rsidP="00DC45DC">
      <w:pPr>
        <w:pStyle w:val="Heading3"/>
      </w:pPr>
      <w:bookmarkStart w:id="106" w:name="_Toc38811340"/>
      <w:r>
        <w:t xml:space="preserve">Assessment of </w:t>
      </w:r>
      <w:r w:rsidR="00F62581">
        <w:t xml:space="preserve">dynamic exposure to </w:t>
      </w:r>
      <w:r w:rsidR="00BC02B8" w:rsidRPr="00CC2F87">
        <w:t>traffic noise</w:t>
      </w:r>
      <w:bookmarkEnd w:id="106"/>
    </w:p>
    <w:p w14:paraId="5E278464" w14:textId="7BA63037"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8D32BC">
        <w:t xml:space="preserve">I calculated weighted </w:t>
      </w:r>
      <w:r w:rsidR="002C0902">
        <w:t>d</w:t>
      </w:r>
      <w:r w:rsidR="002B13A4">
        <w:t>escriptive statistics</w:t>
      </w:r>
      <w:r w:rsidR="004C2786">
        <w:t xml:space="preserve"> </w:t>
      </w:r>
      <w:r w:rsidR="008D32BC">
        <w:t xml:space="preserve">of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rsidRPr="00281B87">
        <w:fldChar w:fldCharType="begin"/>
      </w:r>
      <w:r w:rsidR="004C2786" w:rsidRPr="00281B87">
        <w:instrText xml:space="preserve"> REF _Ref33904344 \h </w:instrText>
      </w:r>
      <w:r w:rsidR="00281B87" w:rsidRPr="00281B87">
        <w:instrText xml:space="preserve"> \* MERGEFORMAT </w:instrText>
      </w:r>
      <w:r w:rsidR="004C2786" w:rsidRPr="00281B87">
        <w:fldChar w:fldCharType="separate"/>
      </w:r>
      <w:r w:rsidR="004A4362" w:rsidRPr="00281B87">
        <w:t xml:space="preserve">Table </w:t>
      </w:r>
      <w:r w:rsidR="004A4362" w:rsidRPr="00281B87">
        <w:rPr>
          <w:noProof/>
        </w:rPr>
        <w:t>4</w:t>
      </w:r>
      <w:r w:rsidR="004C2786" w:rsidRPr="00281B87">
        <w:fldChar w:fldCharType="end"/>
      </w:r>
      <w:r w:rsidR="004C2786" w:rsidRPr="00CC2F87">
        <w:t xml:space="preserve">) </w:t>
      </w:r>
      <w:r w:rsidR="004C2786">
        <w:t>of</w:t>
      </w:r>
      <w:r w:rsidR="00F525A6">
        <w:t xml:space="preserve"> </w:t>
      </w:r>
      <w:r w:rsidR="00607A30">
        <w:t xml:space="preserve">the </w:t>
      </w:r>
      <w:r w:rsidR="002B13A4">
        <w:t>paths</w:t>
      </w:r>
      <w:r w:rsidR="008D32BC">
        <w:t xml:space="preserve">. The weighting was done with </w:t>
      </w:r>
      <w:r w:rsidR="002B13A4">
        <w:t xml:space="preserve">the </w:t>
      </w:r>
      <w:r w:rsidR="008D32BC">
        <w:t xml:space="preserve">modelled </w:t>
      </w:r>
      <w:r w:rsidR="002B13A4">
        <w:t xml:space="preserve">utilization rates of the walks. </w:t>
      </w:r>
      <w:r w:rsidR="00D661FC">
        <w:t xml:space="preserve">I calculated the </w:t>
      </w:r>
      <w:r w:rsidR="008625E8">
        <w:t xml:space="preserve">descriptive statistics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088CC242" w:rsidR="00C1243D" w:rsidRPr="00CC2F87" w:rsidRDefault="002B13A4" w:rsidP="00C1243D">
      <w:r>
        <w:lastRenderedPageBreak/>
        <w:t>Also</w:t>
      </w:r>
      <w:r w:rsidR="0066075F">
        <w:t xml:space="preserve">, </w:t>
      </w:r>
      <w:r w:rsidR="00723EA9">
        <w:t xml:space="preserve">I calculated </w:t>
      </w:r>
      <w:r w:rsidR="0066075F">
        <w:t xml:space="preserve">origin-level statistics of </w:t>
      </w:r>
      <w:r w:rsidR="009F2BB2">
        <w:t xml:space="preserve">noise </w:t>
      </w:r>
      <w:r w:rsidR="005F54CA">
        <w:t xml:space="preserve">exposure </w:t>
      </w:r>
      <w:r w:rsidR="00CC76A4">
        <w:t>indices</w:t>
      </w:r>
      <w:r w:rsidR="005F54CA">
        <w:t xml:space="preserve"> </w:t>
      </w:r>
      <w:r w:rsidR="009F2BB2">
        <w:t xml:space="preserve">to enable exploring possible spatial </w:t>
      </w:r>
      <w:r w:rsidR="0080230F">
        <w:t xml:space="preserve">patterns in </w:t>
      </w:r>
      <w:r w:rsidR="007E7FE4">
        <w:t xml:space="preserve">the </w:t>
      </w:r>
      <w:r w:rsidR="0080230F">
        <w:t>dynamic noise exposure</w:t>
      </w:r>
      <w:r w:rsidR="00693024">
        <w:t>s</w:t>
      </w:r>
      <w:r w:rsidR="0066075F">
        <w:t xml:space="preserve">. </w:t>
      </w:r>
      <w:r w:rsidR="00B445A0">
        <w:t>For this</w:t>
      </w:r>
      <w:r w:rsidR="00B91AF1">
        <w:t xml:space="preserve"> analysis, </w:t>
      </w:r>
      <w:r w:rsidR="00200BDD">
        <w:t xml:space="preserve">I included </w:t>
      </w:r>
      <w:r w:rsidR="00B91AF1">
        <w:t>o</w:t>
      </w:r>
      <w:r w:rsidR="00AB305C">
        <w:t>nly the origin–PT stop paths</w:t>
      </w:r>
      <w:r w:rsidR="00B91AF1">
        <w:t xml:space="preserve">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 xml:space="preserve">Again, </w:t>
      </w:r>
      <w:r w:rsidR="002300BD">
        <w:t xml:space="preserve">I weighted the </w:t>
      </w:r>
      <w:r w:rsidR="00B0510F">
        <w:t xml:space="preserve">descriptive </w:t>
      </w:r>
      <w:r w:rsidR="00F6738A">
        <w:t xml:space="preserve">statistics by the utilization rates of the </w:t>
      </w:r>
      <w:r w:rsidR="005837C8">
        <w:t>walking route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a</w:t>
      </w:r>
      <w:r w:rsidR="0097581E">
        <w:t>n</w:t>
      </w:r>
      <w:r w:rsidR="0005517F">
        <w:t xml:space="preserve"> </w:t>
      </w:r>
      <w:r w:rsidR="0097581E" w:rsidRPr="0097581E">
        <w:rPr>
          <w:i/>
          <w:iCs/>
        </w:rPr>
        <w:t xml:space="preserve">average </w:t>
      </w:r>
      <w:r w:rsidR="000E692E" w:rsidRPr="0097581E">
        <w:rPr>
          <w:i/>
          <w:iCs/>
        </w:rPr>
        <w:t>walk</w:t>
      </w:r>
      <w:r w:rsidR="00A86437">
        <w:t xml:space="preserve"> from each origin</w:t>
      </w:r>
      <w:r w:rsidR="007D29D3">
        <w:t xml:space="preserve">. </w:t>
      </w:r>
    </w:p>
    <w:p w14:paraId="0E8F1FC1" w14:textId="06F11200" w:rsidR="006B75E4" w:rsidRPr="00CC2F87" w:rsidRDefault="006B75E4" w:rsidP="00EC2BA6">
      <w:pPr>
        <w:pStyle w:val="Heading2"/>
      </w:pPr>
      <w:bookmarkStart w:id="107" w:name="_Toc38811341"/>
      <w:r w:rsidRPr="00CC2F87">
        <w:t xml:space="preserve">Assessment of </w:t>
      </w:r>
      <w:r w:rsidR="007D01EA">
        <w:t>achievable reductions in exposure to traffic noise</w:t>
      </w:r>
      <w:bookmarkEnd w:id="107"/>
    </w:p>
    <w:p w14:paraId="232D8609" w14:textId="07853A3A" w:rsidR="000600DC" w:rsidRDefault="00462BB7" w:rsidP="00FC4B4D">
      <w:r>
        <w:t>In the case study</w:t>
      </w:r>
      <w:r w:rsidR="00243E26">
        <w:t xml:space="preserve"> (3.7)</w:t>
      </w:r>
      <w:r>
        <w:t xml:space="preserve">, </w:t>
      </w:r>
      <w:r w:rsidR="0006052B">
        <w:t xml:space="preserve">I routed both </w:t>
      </w:r>
      <w:r w:rsidR="00E14A8E">
        <w:t>shortest</w:t>
      </w:r>
      <w:r w:rsidR="004E0D19">
        <w:t>-</w:t>
      </w:r>
      <w:r w:rsidR="00E14A8E">
        <w:t xml:space="preserve"> and quiet paths for </w:t>
      </w:r>
      <w:r w:rsidR="00DF5FCC" w:rsidRPr="00085B50">
        <w:t>31291</w:t>
      </w:r>
      <w:r w:rsidR="00DF5FCC">
        <w:t xml:space="preserve"> </w:t>
      </w:r>
      <w:r w:rsidR="00E14A8E">
        <w:t>commuting-related walks</w:t>
      </w:r>
      <w:r w:rsidR="00631432">
        <w:t xml:space="preserve"> with the quiet path routing application</w:t>
      </w:r>
      <w:r w:rsidR="00E14A8E">
        <w:t xml:space="preserve">. </w:t>
      </w:r>
      <w:r w:rsidR="004E0D19">
        <w:t xml:space="preserve">The same paths were used to assess also achievable reductions in dynamic noise exposure </w:t>
      </w:r>
      <w:r w:rsidR="00CF2529">
        <w:t>on</w:t>
      </w:r>
      <w:r w:rsidR="004E0D19">
        <w:t xml:space="preserve"> the quiet paths</w:t>
      </w:r>
      <w:r w:rsidR="00FB31DD">
        <w:t xml:space="preserve"> (i.e. the performance of the quiet path routing functionality)</w:t>
      </w:r>
      <w:r w:rsidR="004E0D19">
        <w:t xml:space="preserve">. </w:t>
      </w:r>
    </w:p>
    <w:p w14:paraId="1F3039EE" w14:textId="2584EAFA" w:rsidR="00FC4B4D" w:rsidRDefault="00E14A8E" w:rsidP="00FC4B4D">
      <w:r>
        <w:t xml:space="preserve">After filtering out paths that were outside the extent of the traffic noise data and </w:t>
      </w:r>
      <w:r w:rsidR="002E4A1B">
        <w:t xml:space="preserve">a </w:t>
      </w:r>
      <w:r>
        <w:t xml:space="preserve">few other problematic paths, </w:t>
      </w:r>
      <w:r w:rsidR="000600DC">
        <w:t>I assessed the</w:t>
      </w:r>
      <w:r>
        <w:t xml:space="preserve"> achievable reduction</w:t>
      </w:r>
      <w:r w:rsidR="00756E1D">
        <w:t xml:space="preserve">s </w:t>
      </w:r>
      <w:r>
        <w:t xml:space="preserve">in noise exposure for </w:t>
      </w:r>
      <w:r w:rsidR="00756E1D" w:rsidRPr="00756E1D">
        <w:t xml:space="preserve">12180 </w:t>
      </w:r>
      <w:r>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w:t>
      </w:r>
      <w:r w:rsidR="00CC76A4">
        <w:t>indices</w:t>
      </w:r>
      <w:r w:rsidR="00200300">
        <w:t xml:space="preserve"> of </w:t>
      </w:r>
      <w:r w:rsidR="0072551D">
        <w:t xml:space="preserve">the </w:t>
      </w:r>
      <w:r w:rsidR="000D730D">
        <w:t xml:space="preserve">quiet paths </w:t>
      </w:r>
      <w:r w:rsidR="00200300">
        <w:t xml:space="preserve">to the </w:t>
      </w:r>
      <w:r w:rsidR="00A179B1">
        <w:t xml:space="preserve">corresponding </w:t>
      </w:r>
      <w:r w:rsidR="00CC76A4">
        <w:t>indices</w:t>
      </w:r>
      <w:r w:rsidR="00A179B1">
        <w:t xml:space="preserve">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10C0D018" w:rsidR="00EB60AF" w:rsidRDefault="00FD0068" w:rsidP="00E23A20">
      <w:pPr>
        <w:pStyle w:val="ListParagraph"/>
        <w:numPr>
          <w:ilvl w:val="0"/>
          <w:numId w:val="11"/>
        </w:numPr>
      </w:pPr>
      <w:r>
        <w:t xml:space="preserve">Noise exposure </w:t>
      </w:r>
      <w:r w:rsidR="00CC76A4">
        <w:t>indices</w:t>
      </w:r>
      <w:r>
        <w:t xml:space="preserve">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73E0353C"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w:t>
      </w:r>
      <w:r w:rsidR="00D35A0B" w:rsidRPr="00A03B21">
        <w:rPr>
          <w:i/>
          <w:iCs/>
        </w:rPr>
        <w:t xml:space="preserve">short </w:t>
      </w:r>
      <w:r w:rsidR="00984CAB" w:rsidRPr="00A03B21">
        <w:rPr>
          <w:i/>
          <w:iCs/>
        </w:rPr>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w:t>
      </w:r>
      <w:r w:rsidR="00D35A0B" w:rsidRPr="00A03B21">
        <w:rPr>
          <w:i/>
          <w:iCs/>
        </w:rPr>
        <w:t>long</w:t>
      </w:r>
      <w:r w:rsidR="000249C3" w:rsidRPr="00A03B21">
        <w:rPr>
          <w:i/>
          <w:iCs/>
        </w:rPr>
        <w:t>er</w:t>
      </w:r>
      <w:r w:rsidR="00D35A0B" w:rsidRPr="00A03B21">
        <w:rPr>
          <w:i/>
          <w:iCs/>
        </w:rPr>
        <w:t xml:space="preserve"> paths</w:t>
      </w:r>
      <w:r w:rsidR="00D35A0B">
        <w:t>)</w:t>
      </w:r>
      <w:r w:rsidR="00872A20">
        <w:t xml:space="preserve">. </w:t>
      </w:r>
    </w:p>
    <w:p w14:paraId="2B6EA376" w14:textId="491F2F6B"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w:t>
      </w:r>
      <w:r w:rsidR="00CC76A4">
        <w:t>indices</w:t>
      </w:r>
      <w:r>
        <w:t xml:space="preserve"> of each shortest path were compared to the noise exposure </w:t>
      </w:r>
      <w:r w:rsidR="00CC76A4">
        <w:t>indices</w:t>
      </w:r>
      <w:r>
        <w:t xml:space="preserve"> of the corresponding quiet paths with maximum length difference of 100, 200 and 300 meters</w:t>
      </w:r>
      <w:r w:rsidR="00C01700">
        <w:t>,</w:t>
      </w:r>
      <w:r>
        <w:t xml:space="preserve"> respectively. </w:t>
      </w:r>
      <w:r w:rsidR="00383A23">
        <w:t>Accordingly</w:t>
      </w:r>
      <w:r>
        <w:t xml:space="preserve">, for each </w:t>
      </w:r>
      <w:r w:rsidR="00723644">
        <w:t>OD pair</w:t>
      </w:r>
      <w:r>
        <w:t xml:space="preserve">, three metrics of achievable reductions in noise exposure </w:t>
      </w:r>
      <w:r w:rsidR="00CC76A4">
        <w:t>indices</w:t>
      </w:r>
      <w:r>
        <w:t xml:space="preserve"> were </w:t>
      </w:r>
      <w:r w:rsidR="00D44785">
        <w:t>obtained</w:t>
      </w:r>
      <w:r>
        <w:t xml:space="preserve">, one for each length difference threshold. </w:t>
      </w:r>
      <w:r w:rsidR="00005F33">
        <w:t>Subsequently, d</w:t>
      </w:r>
      <w:r>
        <w:t xml:space="preserve">escriptive statistics </w:t>
      </w:r>
      <w:r w:rsidR="00005F33">
        <w:lastRenderedPageBreak/>
        <w:t xml:space="preserve">were calculated for all </w:t>
      </w:r>
      <w:r w:rsidR="00B67068">
        <w:t xml:space="preserve">(achievable) </w:t>
      </w:r>
      <w:r>
        <w:t xml:space="preserve">reductions in noise exposure </w:t>
      </w:r>
      <w:r w:rsidR="00CC76A4">
        <w:t>indices</w:t>
      </w:r>
      <w:r>
        <w:t xml:space="preserve">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B13FB">
        <w:t xml:space="preserve">the </w:t>
      </w:r>
      <w:r w:rsidR="00B0518E">
        <w:t>achievable</w:t>
      </w:r>
      <w:r w:rsidR="00BB13FB">
        <w:t xml:space="preserv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w:t>
      </w:r>
      <w:r w:rsidR="00EF7CB5">
        <w:t>O</w:t>
      </w:r>
      <w:r w:rsidR="00F90942">
        <w:t>-</w:t>
      </w:r>
      <w:r w:rsidR="00EF7CB5">
        <w:t>D</w:t>
      </w:r>
      <w:r w:rsidR="00F90942">
        <w:t xml:space="preserve"> </w:t>
      </w:r>
      <w:r w:rsidR="00EF7CB5">
        <w:t>distances</w:t>
      </w:r>
      <w:r w:rsidR="00594B7A">
        <w:t xml:space="preserve">. </w:t>
      </w:r>
    </w:p>
    <w:p w14:paraId="15CB7AFE" w14:textId="3E694E49"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 xml:space="preserve">subsets of the OD-level statistics by the exposure </w:t>
      </w:r>
      <w:r w:rsidR="00CC76A4">
        <w:t>indices</w:t>
      </w:r>
      <w:r w:rsidR="00785803">
        <w:t xml:space="preserve">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CC76A4">
        <w:t>indices</w:t>
      </w:r>
      <w:r w:rsidR="0079085F">
        <w:t xml:space="preserve"> and the initial values of the </w:t>
      </w:r>
      <w:r w:rsidR="00CC76A4">
        <w:t>indices</w:t>
      </w:r>
      <w:r w:rsidR="0079085F">
        <w:t xml:space="preserve">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28F824B2" w:rsidR="002C4F14" w:rsidRDefault="005533EB" w:rsidP="00B31DAC">
      <w:pPr>
        <w:pStyle w:val="Heading1"/>
      </w:pPr>
      <w:bookmarkStart w:id="108" w:name="_Toc38811342"/>
      <w:r>
        <w:lastRenderedPageBreak/>
        <w:t>RESULTS</w:t>
      </w:r>
      <w:bookmarkEnd w:id="108"/>
    </w:p>
    <w:p w14:paraId="54F44F58" w14:textId="77777777" w:rsidR="00A82A8D" w:rsidRDefault="00A82A8D" w:rsidP="00A82A8D">
      <w:pPr>
        <w:pStyle w:val="Heading2"/>
      </w:pPr>
      <w:bookmarkStart w:id="109" w:name="_Toc38811343"/>
      <w:r>
        <w:t>Quiet path routing API</w:t>
      </w:r>
      <w:bookmarkEnd w:id="109"/>
    </w:p>
    <w:p w14:paraId="3B94C9B2" w14:textId="06CC0C7B" w:rsidR="00A82A8D" w:rsidRDefault="00A82A8D" w:rsidP="00A82A8D">
      <w:r>
        <w:t xml:space="preserve">At the time of writing this thesis, the web-based quiet path route planner service (3.6) is accessible via </w:t>
      </w:r>
      <w:r w:rsidR="00B1483E">
        <w:t xml:space="preserve">the </w:t>
      </w:r>
      <w:r>
        <w:t xml:space="preserve">quiet path routing API at </w:t>
      </w:r>
      <w:r w:rsidRPr="00417594">
        <w:rPr>
          <w:u w:val="single"/>
        </w:rPr>
        <w:t>www.greenpaths.fi/</w:t>
      </w:r>
      <w:r>
        <w:t xml:space="preserve">. The API is open and thus accepts requests over https from any client. The specific path for requesting quiet paths is </w:t>
      </w:r>
      <w:r w:rsidRPr="00417594">
        <w:rPr>
          <w:u w:val="single"/>
        </w:rPr>
        <w:t>www.greenpaths.fi/quietpaths /{origin}/{destination}</w:t>
      </w:r>
      <w:r w:rsidRPr="0059298F">
        <w:t>.</w:t>
      </w:r>
      <w:r>
        <w:t xml:space="preserve"> This endpoint expects the origin and destination in decimal coordinates in </w:t>
      </w:r>
      <w:r w:rsidRPr="0059298F">
        <w:t>WGS84</w:t>
      </w:r>
      <w:r>
        <w:t xml:space="preserve"> coordinate system. For example, a valid request to the API is: </w:t>
      </w:r>
      <w:r w:rsidRPr="0059298F">
        <w:rPr>
          <w:u w:val="single"/>
        </w:rPr>
        <w:t>greenpaths.fi/</w:t>
      </w:r>
      <w:r>
        <w:rPr>
          <w:u w:val="single"/>
        </w:rPr>
        <w:br/>
      </w:r>
      <w:proofErr w:type="spellStart"/>
      <w:r w:rsidRPr="0059298F">
        <w:rPr>
          <w:u w:val="single"/>
        </w:rPr>
        <w:t>quietpaths</w:t>
      </w:r>
      <w:proofErr w:type="spellEnd"/>
      <w:r w:rsidRPr="0059298F">
        <w:rPr>
          <w:u w:val="single"/>
        </w:rPr>
        <w:t>/60.20772,24.96716/60.2037,24.9653</w:t>
      </w:r>
      <w:r w:rsidRPr="0059298F">
        <w:t>.</w:t>
      </w:r>
    </w:p>
    <w:p w14:paraId="560A8CA0" w14:textId="3E17D9E2" w:rsidR="00A82A8D" w:rsidRDefault="00A82A8D" w:rsidP="00A82A8D">
      <w:r>
        <w:t>The API responds to requests simply by returning either a collection of paths in the GeoJSON FeatureCollection format or a descriptive error message. The collection</w:t>
      </w:r>
      <w:r w:rsidR="00D45990">
        <w:t xml:space="preserve"> of paths</w:t>
      </w:r>
      <w:r>
        <w:t xml:space="preserve"> includes both shortest path and quiet paths (if any were found). GeoJSON is a standard format for representing geographical features and their non-spatial attributes. It is an adaptation of the </w:t>
      </w:r>
      <w:r w:rsidRPr="00AB4660">
        <w:t>JavaScript Object Notation (JSON</w:t>
      </w:r>
      <w:r>
        <w:t xml:space="preserve">) format and can thus be easily used in a variety of data-interchange applications. </w:t>
      </w:r>
    </w:p>
    <w:p w14:paraId="7A2A7028" w14:textId="7612AB12" w:rsidR="00A82A8D" w:rsidRPr="004217F8" w:rsidRDefault="00A82A8D" w:rsidP="00A82A8D">
      <w:r>
        <w:t>The returned short and quiet paths are equipped with several attributes on noise exposure and length (</w:t>
      </w:r>
      <w:r>
        <w:fldChar w:fldCharType="begin"/>
      </w:r>
      <w:r>
        <w:instrText xml:space="preserve"> REF _Ref34575518 \h  \* MERGEFORMAT </w:instrText>
      </w:r>
      <w:r>
        <w:fldChar w:fldCharType="separate"/>
      </w:r>
      <w:r w:rsidR="004A4362" w:rsidRPr="004A4362">
        <w:t xml:space="preserve">Table </w:t>
      </w:r>
      <w:r w:rsidR="004A4362" w:rsidRPr="004A4362">
        <w:rPr>
          <w:noProof/>
        </w:rPr>
        <w:t>7</w:t>
      </w:r>
      <w:r>
        <w:fldChar w:fldCharType="end"/>
      </w:r>
      <w:r>
        <w:t xml:space="preserve">). Some of the attributes describe difference in noise exposure compared to the shortest path and thus have non-null values only for quiet paths. An example of a FeatureCollection of two paths is presented in </w:t>
      </w:r>
      <w:r w:rsidRPr="00666199">
        <w:fldChar w:fldCharType="begin"/>
      </w:r>
      <w:r w:rsidRPr="00666199">
        <w:instrText xml:space="preserve"> REF _Ref34575558 \h  \* MERGEFORMAT </w:instrText>
      </w:r>
      <w:r w:rsidRPr="00666199">
        <w:fldChar w:fldCharType="separate"/>
      </w:r>
      <w:r w:rsidR="004A4362" w:rsidRPr="00666199">
        <w:rPr>
          <w:noProof/>
        </w:rPr>
        <w:t>Table</w:t>
      </w:r>
      <w:r w:rsidR="004A4362" w:rsidRPr="00666199">
        <w:t xml:space="preserve"> </w:t>
      </w:r>
      <w:r w:rsidR="004A4362" w:rsidRPr="00666199">
        <w:rPr>
          <w:noProof/>
        </w:rPr>
        <w:t>8</w:t>
      </w:r>
      <w:r w:rsidRPr="00666199">
        <w:fldChar w:fldCharType="end"/>
      </w:r>
      <w:r>
        <w:t xml:space="preserve">. Since the paths are </w:t>
      </w:r>
      <w:r w:rsidR="00ED542C">
        <w:t>returned</w:t>
      </w:r>
      <w:r>
        <w:t xml:space="preserve"> in a standard GeoJSON format, they can be easily viewed by common web mapping libraries and most desktop GIS applications (e.g. QGIS). More detailed documentation of the quiet path routing API can be viewed at: </w:t>
      </w:r>
      <w:hyperlink r:id="rId40" w:history="1">
        <w:r w:rsidRPr="004217F8">
          <w:rPr>
            <w:rStyle w:val="Hyperlink"/>
            <w:color w:val="auto"/>
          </w:rPr>
          <w:t>https://github.com/DigitalGeographyLab/hope-green-pathserver/blob/develop/docs/</w:t>
        </w:r>
        <w:r w:rsidR="007F6025">
          <w:rPr>
            <w:rStyle w:val="Hyperlink"/>
            <w:color w:val="auto"/>
          </w:rPr>
          <w:br/>
        </w:r>
        <w:r w:rsidRPr="004217F8">
          <w:rPr>
            <w:rStyle w:val="Hyperlink"/>
            <w:color w:val="auto"/>
          </w:rPr>
          <w:t>green_paths_api.md</w:t>
        </w:r>
      </w:hyperlink>
    </w:p>
    <w:p w14:paraId="491DB88D" w14:textId="4EDC0829" w:rsidR="00A82A8D" w:rsidRPr="006826F7" w:rsidRDefault="00A82A8D" w:rsidP="00A82A8D">
      <w:pPr>
        <w:pStyle w:val="TableCaption"/>
      </w:pPr>
      <w:bookmarkStart w:id="110" w:name="_Ref34575518"/>
      <w:bookmarkStart w:id="111" w:name="_Toc38811907"/>
      <w:r w:rsidRPr="00EA2BD1">
        <w:rPr>
          <w:b/>
          <w:bCs/>
        </w:rPr>
        <w:t xml:space="preserve">Table </w:t>
      </w:r>
      <w:r w:rsidRPr="00EA2BD1">
        <w:rPr>
          <w:b/>
          <w:bCs/>
        </w:rPr>
        <w:fldChar w:fldCharType="begin"/>
      </w:r>
      <w:r w:rsidRPr="00EA2BD1">
        <w:rPr>
          <w:b/>
          <w:bCs/>
        </w:rPr>
        <w:instrText xml:space="preserve"> SEQ Table \* ARABIC </w:instrText>
      </w:r>
      <w:r w:rsidRPr="00EA2BD1">
        <w:rPr>
          <w:b/>
          <w:bCs/>
        </w:rPr>
        <w:fldChar w:fldCharType="separate"/>
      </w:r>
      <w:r w:rsidR="004A4362">
        <w:rPr>
          <w:b/>
          <w:bCs/>
          <w:noProof/>
        </w:rPr>
        <w:t>7</w:t>
      </w:r>
      <w:r w:rsidRPr="00EA2BD1">
        <w:rPr>
          <w:b/>
          <w:bCs/>
        </w:rPr>
        <w:fldChar w:fldCharType="end"/>
      </w:r>
      <w:bookmarkEnd w:id="110"/>
      <w:r w:rsidRPr="00EA2BD1">
        <w:rPr>
          <w:b/>
          <w:bCs/>
        </w:rPr>
        <w:t>.</w:t>
      </w:r>
      <w:r>
        <w:t xml:space="preserve"> Descriptions of the path properties returned by the quiet path routing API.</w:t>
      </w:r>
      <w:bookmarkEnd w:id="111"/>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CC2F87"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7047F4" w:rsidRDefault="00A82A8D" w:rsidP="005D7967">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7047F4" w:rsidRDefault="00A82A8D" w:rsidP="005D7967">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7047F4" w:rsidRDefault="00A82A8D" w:rsidP="005D7967">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7047F4" w:rsidRDefault="00A82A8D" w:rsidP="005D7967">
            <w:pPr>
              <w:pStyle w:val="TableText"/>
              <w:spacing w:before="240" w:after="160"/>
              <w:rPr>
                <w:b/>
                <w:bCs/>
              </w:rPr>
            </w:pPr>
            <w:r w:rsidRPr="007047F4">
              <w:rPr>
                <w:b/>
                <w:bCs/>
              </w:rPr>
              <w:t>Description</w:t>
            </w:r>
          </w:p>
        </w:tc>
      </w:tr>
      <w:tr w:rsidR="00A82A8D" w:rsidRPr="00CC2F87"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2C4550" w:rsidRDefault="00A82A8D" w:rsidP="005D7967">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Default="00A82A8D" w:rsidP="005D7967">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CC2F87" w:rsidRDefault="00A82A8D" w:rsidP="005D7967">
            <w:pPr>
              <w:pStyle w:val="TableText"/>
              <w:spacing w:before="120" w:after="120"/>
            </w:pPr>
            <w:r>
              <w:t>Type of the path: either “short” or “quiet”.</w:t>
            </w:r>
          </w:p>
        </w:tc>
      </w:tr>
      <w:tr w:rsidR="00A82A8D" w:rsidRPr="00CC2F87" w14:paraId="64072793" w14:textId="77777777" w:rsidTr="00A82A8D">
        <w:trPr>
          <w:trHeight w:val="399"/>
        </w:trPr>
        <w:tc>
          <w:tcPr>
            <w:tcW w:w="1721" w:type="dxa"/>
            <w:shd w:val="clear" w:color="auto" w:fill="F7F7F7"/>
          </w:tcPr>
          <w:p w14:paraId="1DD474C0" w14:textId="77777777" w:rsidR="00A82A8D" w:rsidRPr="00B076FB" w:rsidRDefault="00A82A8D" w:rsidP="005D7967">
            <w:pPr>
              <w:pStyle w:val="TableText"/>
              <w:spacing w:before="120" w:after="120" w:line="240" w:lineRule="auto"/>
            </w:pPr>
            <w:r w:rsidRPr="00B076FB">
              <w:t>id</w:t>
            </w:r>
          </w:p>
        </w:tc>
        <w:tc>
          <w:tcPr>
            <w:tcW w:w="1040" w:type="dxa"/>
            <w:shd w:val="clear" w:color="auto" w:fill="F7F7F7"/>
          </w:tcPr>
          <w:p w14:paraId="7A8FACA8" w14:textId="77777777" w:rsidR="00A82A8D" w:rsidRDefault="00A82A8D" w:rsidP="005D7967">
            <w:pPr>
              <w:pStyle w:val="TableText"/>
              <w:spacing w:before="120" w:after="120"/>
            </w:pPr>
            <w:r>
              <w:t>string</w:t>
            </w:r>
          </w:p>
        </w:tc>
        <w:tc>
          <w:tcPr>
            <w:tcW w:w="1233" w:type="dxa"/>
            <w:shd w:val="clear" w:color="auto" w:fill="F7F7F7"/>
          </w:tcPr>
          <w:p w14:paraId="74DFB119" w14:textId="77777777" w:rsidR="00A82A8D" w:rsidRDefault="00A82A8D" w:rsidP="005D7967">
            <w:pPr>
              <w:pStyle w:val="TableText"/>
              <w:spacing w:before="120" w:after="120"/>
            </w:pPr>
            <w:r>
              <w:t>no</w:t>
            </w:r>
          </w:p>
        </w:tc>
        <w:tc>
          <w:tcPr>
            <w:tcW w:w="5628" w:type="dxa"/>
            <w:shd w:val="clear" w:color="auto" w:fill="F7F7F7"/>
          </w:tcPr>
          <w:p w14:paraId="449A06E4" w14:textId="77777777" w:rsidR="00A82A8D" w:rsidRPr="00CC2F87" w:rsidRDefault="00A82A8D" w:rsidP="005D7967">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A82A8D" w:rsidRPr="00CC2F87"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2C4550" w:rsidRDefault="00A82A8D" w:rsidP="005D7967">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CC2F87" w:rsidRDefault="00A82A8D" w:rsidP="005D7967">
            <w:pPr>
              <w:pStyle w:val="TableText"/>
              <w:spacing w:before="120" w:after="120"/>
            </w:pPr>
            <w:r>
              <w:t>Length of the path in meters.</w:t>
            </w:r>
          </w:p>
        </w:tc>
      </w:tr>
      <w:tr w:rsidR="00A82A8D" w:rsidRPr="00CC2F87" w14:paraId="52AC483A" w14:textId="77777777" w:rsidTr="00A82A8D">
        <w:trPr>
          <w:trHeight w:val="399"/>
        </w:trPr>
        <w:tc>
          <w:tcPr>
            <w:tcW w:w="1721" w:type="dxa"/>
            <w:shd w:val="clear" w:color="auto" w:fill="F7F7F7"/>
          </w:tcPr>
          <w:p w14:paraId="57C3C23C" w14:textId="77777777" w:rsidR="00A82A8D" w:rsidRPr="002C4550" w:rsidRDefault="00A82A8D" w:rsidP="005D7967">
            <w:pPr>
              <w:pStyle w:val="TableText"/>
              <w:spacing w:before="120" w:after="120" w:line="240" w:lineRule="auto"/>
            </w:pPr>
            <w:proofErr w:type="spellStart"/>
            <w:r>
              <w:lastRenderedPageBreak/>
              <w:t>cost_coeff</w:t>
            </w:r>
            <w:proofErr w:type="spellEnd"/>
            <w:r w:rsidRPr="002C4550">
              <w:t xml:space="preserve"> </w:t>
            </w:r>
          </w:p>
        </w:tc>
        <w:tc>
          <w:tcPr>
            <w:tcW w:w="1040" w:type="dxa"/>
            <w:shd w:val="clear" w:color="auto" w:fill="F7F7F7"/>
          </w:tcPr>
          <w:p w14:paraId="0BFF6DE3" w14:textId="77777777" w:rsidR="00A82A8D" w:rsidRDefault="00A82A8D" w:rsidP="005D7967">
            <w:pPr>
              <w:pStyle w:val="TableText"/>
              <w:spacing w:before="120" w:after="120"/>
            </w:pPr>
            <w:r>
              <w:t>number</w:t>
            </w:r>
          </w:p>
        </w:tc>
        <w:tc>
          <w:tcPr>
            <w:tcW w:w="1233" w:type="dxa"/>
            <w:shd w:val="clear" w:color="auto" w:fill="F7F7F7"/>
          </w:tcPr>
          <w:p w14:paraId="61275B21" w14:textId="77777777" w:rsidR="00A82A8D" w:rsidRDefault="00A82A8D" w:rsidP="005D7967">
            <w:pPr>
              <w:pStyle w:val="TableText"/>
              <w:spacing w:before="120" w:after="120"/>
            </w:pPr>
            <w:r>
              <w:t>no</w:t>
            </w:r>
          </w:p>
        </w:tc>
        <w:tc>
          <w:tcPr>
            <w:tcW w:w="5628" w:type="dxa"/>
            <w:shd w:val="clear" w:color="auto" w:fill="F7F7F7"/>
          </w:tcPr>
          <w:p w14:paraId="3DDFEDA2" w14:textId="77777777" w:rsidR="00A82A8D" w:rsidRPr="00CC2F87" w:rsidRDefault="00A82A8D" w:rsidP="005D7967">
            <w:pPr>
              <w:pStyle w:val="TableText"/>
              <w:spacing w:before="120" w:after="120"/>
            </w:pPr>
            <w:r>
              <w:t>Noise sensitivity coefficient with which the quiet path was calculated.</w:t>
            </w:r>
          </w:p>
        </w:tc>
      </w:tr>
      <w:tr w:rsidR="00A82A8D" w:rsidRPr="00CC2F87"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2C4550" w:rsidRDefault="00A82A8D" w:rsidP="005D7967">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Default="00A82A8D" w:rsidP="005D7967">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Default="00A82A8D" w:rsidP="005D7967">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CC2F87" w:rsidRDefault="00A82A8D" w:rsidP="005D7967">
            <w:pPr>
              <w:pStyle w:val="TableText"/>
              <w:tabs>
                <w:tab w:val="left" w:pos="744"/>
              </w:tabs>
              <w:spacing w:before="120" w:after="120"/>
            </w:pPr>
            <w:r>
              <w:t>Difference in path length compared to the shortest path in meters.</w:t>
            </w:r>
          </w:p>
        </w:tc>
      </w:tr>
      <w:tr w:rsidR="00A82A8D" w:rsidRPr="00CC2F87" w14:paraId="3334EAF0" w14:textId="77777777" w:rsidTr="00A82A8D">
        <w:trPr>
          <w:trHeight w:val="399"/>
        </w:trPr>
        <w:tc>
          <w:tcPr>
            <w:tcW w:w="1721" w:type="dxa"/>
            <w:shd w:val="clear" w:color="auto" w:fill="F7F7F7"/>
          </w:tcPr>
          <w:p w14:paraId="54BFEC47" w14:textId="77777777" w:rsidR="00A82A8D" w:rsidRPr="002C4550" w:rsidRDefault="00A82A8D" w:rsidP="005D7967">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61D83369" w14:textId="77777777" w:rsidR="00A82A8D" w:rsidRDefault="00A82A8D" w:rsidP="005D7967">
            <w:pPr>
              <w:pStyle w:val="TableText"/>
              <w:spacing w:before="120" w:after="120"/>
            </w:pPr>
            <w:r>
              <w:t>number</w:t>
            </w:r>
          </w:p>
        </w:tc>
        <w:tc>
          <w:tcPr>
            <w:tcW w:w="1233" w:type="dxa"/>
            <w:shd w:val="clear" w:color="auto" w:fill="F7F7F7"/>
          </w:tcPr>
          <w:p w14:paraId="3E393842" w14:textId="77777777" w:rsidR="00A82A8D" w:rsidRDefault="00A82A8D" w:rsidP="005D7967">
            <w:pPr>
              <w:pStyle w:val="TableText"/>
              <w:spacing w:before="120" w:after="120"/>
            </w:pPr>
            <w:r>
              <w:t>yes</w:t>
            </w:r>
          </w:p>
        </w:tc>
        <w:tc>
          <w:tcPr>
            <w:tcW w:w="5628" w:type="dxa"/>
            <w:shd w:val="clear" w:color="auto" w:fill="F7F7F7"/>
          </w:tcPr>
          <w:p w14:paraId="34301225" w14:textId="77777777" w:rsidR="00A82A8D" w:rsidRPr="00CC2F87" w:rsidRDefault="00A82A8D" w:rsidP="005D7967">
            <w:pPr>
              <w:pStyle w:val="TableText"/>
              <w:spacing w:before="120" w:after="120"/>
            </w:pPr>
            <w:r>
              <w:t>Difference in path length compared to the shortest path in percentages.</w:t>
            </w:r>
          </w:p>
        </w:tc>
      </w:tr>
      <w:tr w:rsidR="00A82A8D" w:rsidRPr="00CC2F87"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Default="00A82A8D" w:rsidP="005D7967">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Default="00A82A8D" w:rsidP="005D7967">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Default="00A82A8D" w:rsidP="005D7967">
            <w:pPr>
              <w:pStyle w:val="TableText"/>
              <w:spacing w:before="120" w:after="120"/>
            </w:pPr>
            <w:r>
              <w:t>A boolean variable indicating whether noise data was available for all edges of the path (</w:t>
            </w:r>
            <w:r w:rsidRPr="00B97390">
              <w:t>experimental</w:t>
            </w:r>
            <w:r>
              <w:t xml:space="preserve"> attribute).</w:t>
            </w:r>
          </w:p>
        </w:tc>
      </w:tr>
      <w:tr w:rsidR="00A82A8D" w:rsidRPr="00CC2F87" w14:paraId="222570CC" w14:textId="77777777" w:rsidTr="00A82A8D">
        <w:trPr>
          <w:trHeight w:val="399"/>
        </w:trPr>
        <w:tc>
          <w:tcPr>
            <w:tcW w:w="1721" w:type="dxa"/>
            <w:shd w:val="clear" w:color="auto" w:fill="F7F7F7"/>
          </w:tcPr>
          <w:p w14:paraId="7C1D5D51" w14:textId="77777777" w:rsidR="00A82A8D" w:rsidRPr="002C4550" w:rsidRDefault="00A82A8D" w:rsidP="005D7967">
            <w:pPr>
              <w:pStyle w:val="TableText"/>
              <w:spacing w:before="120" w:after="120" w:line="240" w:lineRule="auto"/>
            </w:pPr>
            <w:proofErr w:type="spellStart"/>
            <w:r>
              <w:t>mdB</w:t>
            </w:r>
            <w:proofErr w:type="spellEnd"/>
          </w:p>
        </w:tc>
        <w:tc>
          <w:tcPr>
            <w:tcW w:w="1040" w:type="dxa"/>
            <w:shd w:val="clear" w:color="auto" w:fill="F7F7F7"/>
          </w:tcPr>
          <w:p w14:paraId="0D91D8C7" w14:textId="77777777" w:rsidR="00A82A8D" w:rsidRDefault="00A82A8D" w:rsidP="005D7967">
            <w:pPr>
              <w:pStyle w:val="TableText"/>
              <w:spacing w:before="120" w:after="120"/>
            </w:pPr>
            <w:r>
              <w:t>number</w:t>
            </w:r>
          </w:p>
        </w:tc>
        <w:tc>
          <w:tcPr>
            <w:tcW w:w="1233" w:type="dxa"/>
            <w:shd w:val="clear" w:color="auto" w:fill="F7F7F7"/>
          </w:tcPr>
          <w:p w14:paraId="2F35F095" w14:textId="77777777" w:rsidR="00A82A8D" w:rsidRDefault="00A82A8D" w:rsidP="005D7967">
            <w:pPr>
              <w:pStyle w:val="TableText"/>
              <w:spacing w:before="120" w:after="120"/>
            </w:pPr>
            <w:r>
              <w:t>no</w:t>
            </w:r>
          </w:p>
        </w:tc>
        <w:tc>
          <w:tcPr>
            <w:tcW w:w="5628" w:type="dxa"/>
            <w:shd w:val="clear" w:color="auto" w:fill="F7F7F7"/>
          </w:tcPr>
          <w:p w14:paraId="435B5700" w14:textId="77777777" w:rsidR="00A82A8D" w:rsidRPr="00B076FB" w:rsidRDefault="00A82A8D" w:rsidP="005D7967">
            <w:pPr>
              <w:pStyle w:val="TableText"/>
              <w:spacing w:before="120" w:after="120"/>
              <w:rPr>
                <w:vertAlign w:val="subscript"/>
              </w:rPr>
            </w:pPr>
            <w:r>
              <w:t>dB</w:t>
            </w:r>
            <w:r>
              <w:rPr>
                <w:vertAlign w:val="subscript"/>
              </w:rPr>
              <w:t>mean</w:t>
            </w:r>
          </w:p>
        </w:tc>
      </w:tr>
      <w:tr w:rsidR="00A82A8D" w:rsidRPr="00CC2F87"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2C4550" w:rsidRDefault="00A82A8D" w:rsidP="005D7967">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CC2F87" w:rsidRDefault="00A82A8D" w:rsidP="005D7967">
            <w:pPr>
              <w:pStyle w:val="TableText"/>
              <w:spacing w:before="120" w:after="120"/>
            </w:pPr>
            <w:r>
              <w:t>Difference in dB</w:t>
            </w:r>
            <w:r>
              <w:rPr>
                <w:vertAlign w:val="subscript"/>
              </w:rPr>
              <w:t>mean</w:t>
            </w:r>
            <w:r>
              <w:t xml:space="preserve"> compared to the shortest path.</w:t>
            </w:r>
          </w:p>
        </w:tc>
      </w:tr>
      <w:tr w:rsidR="00A82A8D" w:rsidRPr="00CC2F87" w14:paraId="039440E5" w14:textId="77777777" w:rsidTr="00A82A8D">
        <w:trPr>
          <w:trHeight w:val="399"/>
        </w:trPr>
        <w:tc>
          <w:tcPr>
            <w:tcW w:w="1721" w:type="dxa"/>
            <w:shd w:val="clear" w:color="auto" w:fill="F7F7F7"/>
          </w:tcPr>
          <w:p w14:paraId="01BF78C7" w14:textId="77777777" w:rsidR="00A82A8D" w:rsidRDefault="00A82A8D" w:rsidP="005D7967">
            <w:pPr>
              <w:pStyle w:val="TableText"/>
              <w:spacing w:before="120" w:after="120" w:line="240" w:lineRule="auto"/>
            </w:pPr>
            <w:proofErr w:type="spellStart"/>
            <w:r>
              <w:t>nei</w:t>
            </w:r>
            <w:proofErr w:type="spellEnd"/>
          </w:p>
        </w:tc>
        <w:tc>
          <w:tcPr>
            <w:tcW w:w="1040" w:type="dxa"/>
            <w:shd w:val="clear" w:color="auto" w:fill="F7F7F7"/>
          </w:tcPr>
          <w:p w14:paraId="29890C16" w14:textId="77777777" w:rsidR="00A82A8D" w:rsidRDefault="00A82A8D" w:rsidP="005D7967">
            <w:pPr>
              <w:pStyle w:val="TableText"/>
              <w:spacing w:before="120" w:after="120"/>
            </w:pPr>
            <w:r>
              <w:t>number</w:t>
            </w:r>
          </w:p>
        </w:tc>
        <w:tc>
          <w:tcPr>
            <w:tcW w:w="1233" w:type="dxa"/>
            <w:shd w:val="clear" w:color="auto" w:fill="F7F7F7"/>
          </w:tcPr>
          <w:p w14:paraId="09A17EC4" w14:textId="77777777" w:rsidR="00A82A8D" w:rsidRDefault="00A82A8D" w:rsidP="005D7967">
            <w:pPr>
              <w:pStyle w:val="TableText"/>
              <w:spacing w:before="120" w:after="120"/>
            </w:pPr>
            <w:r>
              <w:t>no</w:t>
            </w:r>
          </w:p>
        </w:tc>
        <w:tc>
          <w:tcPr>
            <w:tcW w:w="5628" w:type="dxa"/>
            <w:shd w:val="clear" w:color="auto" w:fill="F7F7F7"/>
          </w:tcPr>
          <w:p w14:paraId="1388D65C" w14:textId="77777777" w:rsidR="00A82A8D" w:rsidRPr="00CC2F87" w:rsidRDefault="00A82A8D" w:rsidP="005D7967">
            <w:pPr>
              <w:pStyle w:val="TableText"/>
              <w:spacing w:before="120" w:after="120"/>
            </w:pPr>
            <w:r>
              <w:t>Noise exposure index (EI).</w:t>
            </w:r>
          </w:p>
        </w:tc>
      </w:tr>
      <w:tr w:rsidR="00A82A8D" w:rsidRPr="00CC2F87"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Default="00A82A8D" w:rsidP="005D7967">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B076FB" w:rsidRDefault="00A82A8D" w:rsidP="005D7967">
            <w:pPr>
              <w:pStyle w:val="TableText"/>
              <w:spacing w:before="120" w:after="120"/>
            </w:pPr>
            <w:r>
              <w:t>Distance-normalized noise exposure index (EI</w:t>
            </w:r>
            <w:r>
              <w:rPr>
                <w:vertAlign w:val="subscript"/>
              </w:rPr>
              <w:t>n</w:t>
            </w:r>
            <w:r>
              <w:t>).</w:t>
            </w:r>
          </w:p>
        </w:tc>
      </w:tr>
      <w:tr w:rsidR="00A82A8D" w:rsidRPr="00CC2F87" w14:paraId="2AF395AA" w14:textId="77777777" w:rsidTr="00A82A8D">
        <w:trPr>
          <w:trHeight w:val="399"/>
        </w:trPr>
        <w:tc>
          <w:tcPr>
            <w:tcW w:w="1721" w:type="dxa"/>
            <w:shd w:val="clear" w:color="auto" w:fill="F7F7F7"/>
          </w:tcPr>
          <w:p w14:paraId="4D21B510" w14:textId="77777777" w:rsidR="00A82A8D" w:rsidRDefault="00A82A8D" w:rsidP="005D7967">
            <w:pPr>
              <w:pStyle w:val="TableText"/>
              <w:spacing w:before="120" w:after="120" w:line="240" w:lineRule="auto"/>
            </w:pPr>
            <w:proofErr w:type="spellStart"/>
            <w:r>
              <w:t>nei_diff</w:t>
            </w:r>
            <w:proofErr w:type="spellEnd"/>
          </w:p>
        </w:tc>
        <w:tc>
          <w:tcPr>
            <w:tcW w:w="1040" w:type="dxa"/>
            <w:shd w:val="clear" w:color="auto" w:fill="F7F7F7"/>
          </w:tcPr>
          <w:p w14:paraId="212C0620" w14:textId="77777777" w:rsidR="00A82A8D" w:rsidRDefault="00A82A8D" w:rsidP="005D7967">
            <w:pPr>
              <w:pStyle w:val="TableText"/>
              <w:spacing w:before="120" w:after="120"/>
            </w:pPr>
            <w:r>
              <w:t>number</w:t>
            </w:r>
          </w:p>
        </w:tc>
        <w:tc>
          <w:tcPr>
            <w:tcW w:w="1233" w:type="dxa"/>
            <w:shd w:val="clear" w:color="auto" w:fill="F7F7F7"/>
          </w:tcPr>
          <w:p w14:paraId="30F3AEE6" w14:textId="77777777" w:rsidR="00A82A8D" w:rsidRDefault="00A82A8D" w:rsidP="005D7967">
            <w:pPr>
              <w:pStyle w:val="TableText"/>
              <w:spacing w:before="120" w:after="120"/>
            </w:pPr>
            <w:r>
              <w:t>yes</w:t>
            </w:r>
          </w:p>
        </w:tc>
        <w:tc>
          <w:tcPr>
            <w:tcW w:w="5628" w:type="dxa"/>
            <w:shd w:val="clear" w:color="auto" w:fill="F7F7F7"/>
          </w:tcPr>
          <w:p w14:paraId="0F898D04" w14:textId="77777777" w:rsidR="00A82A8D" w:rsidRPr="00B076FB" w:rsidRDefault="00A82A8D" w:rsidP="005D7967">
            <w:pPr>
              <w:pStyle w:val="TableText"/>
              <w:spacing w:before="120" w:after="120"/>
            </w:pPr>
            <w:r>
              <w:t>Difference in noise exposure index (EI</w:t>
            </w:r>
            <w:r>
              <w:rPr>
                <w:vertAlign w:val="subscript"/>
              </w:rPr>
              <w:t>diff</w:t>
            </w:r>
            <w:r>
              <w:t>) compared to the shortest path.</w:t>
            </w:r>
          </w:p>
        </w:tc>
      </w:tr>
      <w:tr w:rsidR="00A82A8D" w:rsidRPr="00CC2F87"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Default="00A82A8D" w:rsidP="005D7967">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CC2F87" w:rsidRDefault="00A82A8D" w:rsidP="005D7967">
            <w:pPr>
              <w:pStyle w:val="TableText"/>
              <w:spacing w:before="120" w:after="120"/>
            </w:pPr>
            <w:r>
              <w:t>Difference in noise exposure index (EI</w:t>
            </w:r>
            <w:r>
              <w:rPr>
                <w:vertAlign w:val="subscript"/>
              </w:rPr>
              <w:t>diff</w:t>
            </w:r>
            <w:r>
              <w:t>) as percentages compared to the shortest path.</w:t>
            </w:r>
          </w:p>
        </w:tc>
      </w:tr>
      <w:tr w:rsidR="00A82A8D" w:rsidRPr="00CC2F87" w14:paraId="4EA1FA86" w14:textId="77777777" w:rsidTr="00A82A8D">
        <w:trPr>
          <w:trHeight w:val="399"/>
        </w:trPr>
        <w:tc>
          <w:tcPr>
            <w:tcW w:w="1721" w:type="dxa"/>
            <w:shd w:val="clear" w:color="auto" w:fill="F7F7F7"/>
          </w:tcPr>
          <w:p w14:paraId="6E181CEC" w14:textId="77777777" w:rsidR="00A82A8D" w:rsidRDefault="00A82A8D" w:rsidP="005D7967">
            <w:pPr>
              <w:pStyle w:val="TableText"/>
              <w:spacing w:before="120" w:after="120" w:line="240" w:lineRule="auto"/>
            </w:pPr>
            <w:r>
              <w:t>noises</w:t>
            </w:r>
          </w:p>
        </w:tc>
        <w:tc>
          <w:tcPr>
            <w:tcW w:w="1040" w:type="dxa"/>
            <w:shd w:val="clear" w:color="auto" w:fill="F7F7F7"/>
          </w:tcPr>
          <w:p w14:paraId="2E1A75C8" w14:textId="77777777" w:rsidR="00A82A8D" w:rsidRDefault="00A82A8D" w:rsidP="005D7967">
            <w:pPr>
              <w:pStyle w:val="TableText"/>
              <w:spacing w:before="120" w:after="120"/>
            </w:pPr>
            <w:r>
              <w:t>object</w:t>
            </w:r>
          </w:p>
        </w:tc>
        <w:tc>
          <w:tcPr>
            <w:tcW w:w="1233" w:type="dxa"/>
            <w:shd w:val="clear" w:color="auto" w:fill="F7F7F7"/>
          </w:tcPr>
          <w:p w14:paraId="482550CC" w14:textId="77777777" w:rsidR="00A82A8D" w:rsidRDefault="00A82A8D" w:rsidP="005D7967">
            <w:pPr>
              <w:pStyle w:val="TableText"/>
              <w:spacing w:before="120" w:after="120"/>
            </w:pPr>
            <w:r>
              <w:t>no</w:t>
            </w:r>
          </w:p>
        </w:tc>
        <w:tc>
          <w:tcPr>
            <w:tcW w:w="5628" w:type="dxa"/>
            <w:shd w:val="clear" w:color="auto" w:fill="F7F7F7"/>
          </w:tcPr>
          <w:p w14:paraId="5A998577" w14:textId="77777777" w:rsidR="00A82A8D" w:rsidRPr="00CC2F87" w:rsidRDefault="00A82A8D" w:rsidP="005D7967">
            <w:pPr>
              <w:pStyle w:val="TableText"/>
              <w:spacing w:before="120" w:after="120"/>
            </w:pPr>
            <w:r>
              <w:t>A dictionary containing contaminated distances with different noise levels. Keys of the dictionary represent noise levels (dB) and values distances in meters.</w:t>
            </w:r>
          </w:p>
        </w:tc>
      </w:tr>
      <w:tr w:rsidR="00A82A8D" w:rsidRPr="00CC2F87"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Default="00A82A8D" w:rsidP="005D7967">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Default="00A82A8D" w:rsidP="005D7967">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A82A8D" w:rsidRPr="00CC2F87" w14:paraId="76FEADC3" w14:textId="77777777" w:rsidTr="00A82A8D">
        <w:trPr>
          <w:trHeight w:val="399"/>
        </w:trPr>
        <w:tc>
          <w:tcPr>
            <w:tcW w:w="1721" w:type="dxa"/>
            <w:shd w:val="clear" w:color="auto" w:fill="F7F7F7"/>
          </w:tcPr>
          <w:p w14:paraId="470E1E93" w14:textId="77777777" w:rsidR="00A82A8D" w:rsidRPr="00A745D0" w:rsidRDefault="00A82A8D" w:rsidP="005D7967">
            <w:pPr>
              <w:pStyle w:val="TableText"/>
              <w:spacing w:before="120" w:after="120" w:line="240" w:lineRule="auto"/>
            </w:pPr>
            <w:proofErr w:type="spellStart"/>
            <w:r w:rsidRPr="00A745D0">
              <w:t>noise_pcts</w:t>
            </w:r>
            <w:proofErr w:type="spellEnd"/>
          </w:p>
        </w:tc>
        <w:tc>
          <w:tcPr>
            <w:tcW w:w="1040" w:type="dxa"/>
            <w:shd w:val="clear" w:color="auto" w:fill="F7F7F7"/>
          </w:tcPr>
          <w:p w14:paraId="03B7C094" w14:textId="77777777" w:rsidR="00A82A8D" w:rsidRDefault="00A82A8D" w:rsidP="005D7967">
            <w:pPr>
              <w:pStyle w:val="TableText"/>
              <w:spacing w:before="120" w:after="120"/>
            </w:pPr>
            <w:r>
              <w:t>object</w:t>
            </w:r>
          </w:p>
        </w:tc>
        <w:tc>
          <w:tcPr>
            <w:tcW w:w="1233" w:type="dxa"/>
            <w:shd w:val="clear" w:color="auto" w:fill="F7F7F7"/>
          </w:tcPr>
          <w:p w14:paraId="3B6392B5" w14:textId="77777777" w:rsidR="00A82A8D" w:rsidRDefault="00A82A8D" w:rsidP="005D7967">
            <w:pPr>
              <w:pStyle w:val="TableText"/>
              <w:spacing w:before="120" w:after="120"/>
            </w:pPr>
            <w:r>
              <w:t>no</w:t>
            </w:r>
          </w:p>
        </w:tc>
        <w:tc>
          <w:tcPr>
            <w:tcW w:w="5628" w:type="dxa"/>
            <w:shd w:val="clear" w:color="auto" w:fill="F7F7F7"/>
          </w:tcPr>
          <w:p w14:paraId="75FFF248" w14:textId="77777777" w:rsidR="00A82A8D" w:rsidRDefault="00A82A8D" w:rsidP="005D7967">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A82A8D" w:rsidRPr="00CC2F87"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Default="00A82A8D" w:rsidP="005D7967">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D67597"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D67597"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CC2F87" w:rsidRDefault="00A82A8D" w:rsidP="005D7967">
            <w:pPr>
              <w:pStyle w:val="TableText"/>
              <w:spacing w:before="120" w:after="120"/>
            </w:pPr>
            <w:r w:rsidRPr="00D67597">
              <w:t>Exposures to different noise levels. Keys represent noise levels and values distances (m).</w:t>
            </w:r>
          </w:p>
        </w:tc>
      </w:tr>
      <w:tr w:rsidR="00A82A8D" w:rsidRPr="00CC2F87" w14:paraId="0D80B24F" w14:textId="77777777" w:rsidTr="00A82A8D">
        <w:trPr>
          <w:trHeight w:val="975"/>
        </w:trPr>
        <w:tc>
          <w:tcPr>
            <w:tcW w:w="1721" w:type="dxa"/>
            <w:shd w:val="clear" w:color="auto" w:fill="F7F7F7"/>
          </w:tcPr>
          <w:p w14:paraId="40EE71EA" w14:textId="77777777" w:rsidR="00A82A8D" w:rsidRPr="002C4550" w:rsidRDefault="00A82A8D" w:rsidP="005D7967">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1694EEC9" w14:textId="77777777" w:rsidR="00A82A8D" w:rsidRPr="004217F8" w:rsidRDefault="00A82A8D" w:rsidP="005D7967">
            <w:pPr>
              <w:pStyle w:val="TableText"/>
              <w:spacing w:before="120" w:after="120"/>
            </w:pPr>
            <w:r>
              <w:t>number</w:t>
            </w:r>
          </w:p>
        </w:tc>
        <w:tc>
          <w:tcPr>
            <w:tcW w:w="1233" w:type="dxa"/>
            <w:shd w:val="clear" w:color="auto" w:fill="F7F7F7"/>
          </w:tcPr>
          <w:p w14:paraId="6A994126" w14:textId="77777777" w:rsidR="00A82A8D" w:rsidRPr="004217F8" w:rsidRDefault="00A82A8D" w:rsidP="005D7967">
            <w:pPr>
              <w:pStyle w:val="TableText"/>
              <w:spacing w:before="120" w:after="120"/>
            </w:pPr>
            <w:r>
              <w:t>yes</w:t>
            </w:r>
          </w:p>
        </w:tc>
        <w:tc>
          <w:tcPr>
            <w:tcW w:w="5628" w:type="dxa"/>
            <w:shd w:val="clear" w:color="auto" w:fill="F7F7F7"/>
          </w:tcPr>
          <w:p w14:paraId="14654E7C" w14:textId="77777777" w:rsidR="00A82A8D" w:rsidRPr="00CC2F87" w:rsidRDefault="00A82A8D" w:rsidP="005D7967">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1D452A36" w14:textId="77777777" w:rsidR="00A82A8D" w:rsidRDefault="00A82A8D" w:rsidP="00A82A8D"/>
    <w:p w14:paraId="01712539" w14:textId="0E47D7B8" w:rsidR="00A82A8D" w:rsidRDefault="00A82A8D" w:rsidP="00A82A8D">
      <w:r>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lastRenderedPageBreak/>
        <w:t xml:space="preserve">the recommended way to route large numbers of paths is to run a self-hosted instance of the quiet path routing application, as instructed in the documentation of the codebase (see 4.5). </w:t>
      </w:r>
    </w:p>
    <w:p w14:paraId="6CADB9BF" w14:textId="77777777" w:rsidR="00A82A8D" w:rsidRDefault="00A82A8D" w:rsidP="00A82A8D"/>
    <w:p w14:paraId="5FBBBD83" w14:textId="77777777" w:rsidR="00A82A8D" w:rsidRDefault="00A82A8D" w:rsidP="00A82A8D">
      <w:pPr>
        <w:spacing w:after="0" w:line="240" w:lineRule="auto"/>
        <w:jc w:val="left"/>
        <w:rPr>
          <w:iCs/>
          <w:color w:val="000000" w:themeColor="text1"/>
          <w:szCs w:val="18"/>
        </w:rPr>
      </w:pPr>
      <w:bookmarkStart w:id="112" w:name="_Ref34575558"/>
      <w:r>
        <w:br w:type="page"/>
      </w:r>
    </w:p>
    <w:p w14:paraId="406229F9" w14:textId="66DD5A4F" w:rsidR="00A82A8D" w:rsidRPr="00803B53" w:rsidRDefault="00A82A8D" w:rsidP="00A82A8D">
      <w:pPr>
        <w:pStyle w:val="TableCaption"/>
      </w:pPr>
      <w:bookmarkStart w:id="113" w:name="_Toc38811908"/>
      <w:r w:rsidRPr="004F0FE8">
        <w:rPr>
          <w:b/>
          <w:bCs/>
        </w:rPr>
        <w:lastRenderedPageBreak/>
        <w:t xml:space="preserve">Table </w:t>
      </w:r>
      <w:r w:rsidRPr="004F0FE8">
        <w:rPr>
          <w:b/>
          <w:bCs/>
        </w:rPr>
        <w:fldChar w:fldCharType="begin"/>
      </w:r>
      <w:r w:rsidRPr="004F0FE8">
        <w:rPr>
          <w:b/>
          <w:bCs/>
        </w:rPr>
        <w:instrText xml:space="preserve"> SEQ Table \* ARABIC </w:instrText>
      </w:r>
      <w:r w:rsidRPr="004F0FE8">
        <w:rPr>
          <w:b/>
          <w:bCs/>
        </w:rPr>
        <w:fldChar w:fldCharType="separate"/>
      </w:r>
      <w:r w:rsidR="004A4362">
        <w:rPr>
          <w:b/>
          <w:bCs/>
          <w:noProof/>
        </w:rPr>
        <w:t>8</w:t>
      </w:r>
      <w:r w:rsidRPr="004F0FE8">
        <w:rPr>
          <w:b/>
          <w:bCs/>
        </w:rPr>
        <w:fldChar w:fldCharType="end"/>
      </w:r>
      <w:bookmarkEnd w:id="112"/>
      <w:r w:rsidRPr="004F0FE8">
        <w:rPr>
          <w:b/>
          <w:bCs/>
        </w:rPr>
        <w:t>.</w:t>
      </w:r>
      <w:r w:rsidRPr="00803B53">
        <w:t xml:space="preserve"> </w:t>
      </w:r>
      <w:r>
        <w:t>A</w:t>
      </w:r>
      <w:r w:rsidRPr="00803B53">
        <w:t xml:space="preserve"> FeatureCollection of two paths returned from </w:t>
      </w:r>
      <w:r>
        <w:t xml:space="preserve">the </w:t>
      </w:r>
      <w:r w:rsidRPr="00803B53">
        <w:t>quiet path routing API.</w:t>
      </w:r>
      <w:bookmarkEnd w:id="113"/>
    </w:p>
    <w:p w14:paraId="10F11811" w14:textId="77777777" w:rsidR="00A82A8D" w:rsidRDefault="00A82A8D" w:rsidP="00A82A8D">
      <w:r w:rsidRPr="009A77E3">
        <w:rPr>
          <w:noProof/>
        </w:rPr>
        <mc:AlternateContent>
          <mc:Choice Requires="wps">
            <w:drawing>
              <wp:inline distT="0" distB="0" distL="0" distR="0" wp14:anchorId="755577F5" wp14:editId="6AE7E039">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0CA33CC0" w14:textId="77777777" w:rsidR="009B0B23" w:rsidRPr="009219C3" w:rsidRDefault="009B0B23"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9B0B23" w:rsidRPr="009A77E3" w:rsidRDefault="009B0B23"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0CA33CC0" w14:textId="77777777" w:rsidR="009B0B23" w:rsidRPr="009219C3" w:rsidRDefault="009B0B23"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9B0B23" w:rsidRPr="009A77E3" w:rsidRDefault="009B0B23" w:rsidP="00A82A8D">
                      <w:pPr>
                        <w:pStyle w:val="PlainText"/>
                      </w:pPr>
                    </w:p>
                  </w:txbxContent>
                </v:textbox>
                <w10:anchorlock/>
              </v:rect>
            </w:pict>
          </mc:Fallback>
        </mc:AlternateContent>
      </w:r>
    </w:p>
    <w:p w14:paraId="0C34F927" w14:textId="77777777" w:rsidR="00A82A8D" w:rsidRPr="00CC2F87" w:rsidRDefault="00A82A8D" w:rsidP="00A82A8D">
      <w:pPr>
        <w:pStyle w:val="Heading2"/>
      </w:pPr>
      <w:bookmarkStart w:id="114" w:name="_Toc38811344"/>
      <w:r w:rsidRPr="00CC2F87">
        <w:lastRenderedPageBreak/>
        <w:t>Quiet path route planner</w:t>
      </w:r>
      <w:bookmarkEnd w:id="114"/>
    </w:p>
    <w:p w14:paraId="674710C0" w14:textId="13D77F84" w:rsidR="00A82A8D" w:rsidRDefault="00A82A8D" w:rsidP="00A82A8D">
      <w:r>
        <w:t xml:space="preserve">At the time of writing this, the interactive web map user interface (UI) of the quiet path route planner is accessible at: </w:t>
      </w:r>
      <w:r w:rsidRPr="00381384">
        <w:rPr>
          <w:u w:val="single"/>
        </w:rPr>
        <w:t>https://green-paths.web.app/</w:t>
      </w:r>
      <w:r>
        <w:t xml:space="preserve">. To facilitate testing and using the application in real-life (i.e. real-time) situations, namely on mobile phones, both Responsive Web Design (RWD) and mobile-first principle are applied in the design of the UI. </w:t>
      </w:r>
      <w:r w:rsidRPr="0086511F">
        <w:fldChar w:fldCharType="begin"/>
      </w:r>
      <w:r w:rsidRPr="0086511F">
        <w:instrText xml:space="preserve"> REF _Ref9602518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6</w:t>
      </w:r>
      <w:r w:rsidRPr="0086511F">
        <w:fldChar w:fldCharType="end"/>
      </w:r>
      <w:r>
        <w:t xml:space="preserve"> represents a</w:t>
      </w:r>
      <w:r w:rsidRPr="00CC2F87">
        <w:t xml:space="preserve"> </w:t>
      </w:r>
      <w:r>
        <w:t xml:space="preserve">basic </w:t>
      </w:r>
      <w:r w:rsidRPr="00CC2F87">
        <w:t xml:space="preserve">user story </w:t>
      </w:r>
      <w:r>
        <w:t>covering the typical sequence of actions for requesting, receiving and comparing route suggestions for one pathfinding problem</w:t>
      </w:r>
      <w:r w:rsidRPr="00CC2F87">
        <w:t xml:space="preserve">. </w:t>
      </w:r>
      <w:r>
        <w:t>Since the main objective of the route planner application was to serve as a proof of concept of the quiet path routing method, only the most essential functionalities were implemented. Hence, for example, address geocoding functionality is not supported but the u</w:t>
      </w:r>
      <w:r w:rsidRPr="00CC2F87">
        <w:t xml:space="preserve">ser can select </w:t>
      </w:r>
      <w:r>
        <w:t xml:space="preserve">the </w:t>
      </w:r>
      <w:r w:rsidRPr="00CC2F87">
        <w:t>origin and destination</w:t>
      </w:r>
      <w:r>
        <w:t xml:space="preserve"> only</w:t>
      </w:r>
      <w:r w:rsidRPr="00CC2F87">
        <w:t xml:space="preserve"> </w:t>
      </w:r>
      <w:r>
        <w:t xml:space="preserve">from </w:t>
      </w:r>
      <w:r w:rsidRPr="00CC2F87">
        <w:t>the ma</w:t>
      </w:r>
      <w:r>
        <w:t>p. However, some minor features and functionalities are implemented in the UI to improve the overall user experience (</w:t>
      </w:r>
      <w:r w:rsidRPr="0086511F">
        <w:fldChar w:fldCharType="begin"/>
      </w:r>
      <w:r w:rsidRPr="0086511F">
        <w:instrText xml:space="preserve"> REF _Ref37672118 \h </w:instrText>
      </w:r>
      <w:r w:rsidR="0086511F" w:rsidRPr="0086511F">
        <w:instrText xml:space="preserve"> \* MERGEFORMAT </w:instrText>
      </w:r>
      <w:r w:rsidRPr="0086511F">
        <w:fldChar w:fldCharType="separate"/>
      </w:r>
      <w:r w:rsidR="004A4362" w:rsidRPr="0086511F">
        <w:t xml:space="preserve">Table </w:t>
      </w:r>
      <w:r w:rsidR="004A4362" w:rsidRPr="0086511F">
        <w:rPr>
          <w:noProof/>
        </w:rPr>
        <w:t>9</w:t>
      </w:r>
      <w:r w:rsidRPr="0086511F">
        <w:fldChar w:fldCharType="end"/>
      </w:r>
      <w:r>
        <w:t xml:space="preserve">). </w:t>
      </w:r>
    </w:p>
    <w:p w14:paraId="2C5A8FCF" w14:textId="790E4759" w:rsidR="00A82A8D" w:rsidRDefault="00A82A8D" w:rsidP="00A82A8D">
      <w:r>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Pr>
          <w:vertAlign w:val="subscript"/>
        </w:rPr>
        <w:t>diff</w:t>
      </w:r>
      <w:r>
        <w:t xml:space="preserve">) is presented simply as reduction (%) in </w:t>
      </w:r>
      <w:r w:rsidRPr="005531D3">
        <w:rPr>
          <w:i/>
          <w:iCs/>
        </w:rPr>
        <w:t>noise</w:t>
      </w:r>
      <w:r w:rsidR="00ED13C4">
        <w:rPr>
          <w:i/>
          <w:iCs/>
        </w:rPr>
        <w:t xml:space="preserve"> </w:t>
      </w:r>
      <w:r w:rsidR="00ED13C4">
        <w:t>(despite the conceptual difficulty)</w:t>
      </w:r>
      <w:r>
        <w:t xml:space="preserve">. </w:t>
      </w:r>
    </w:p>
    <w:p w14:paraId="294BCDEB" w14:textId="38551A49" w:rsidR="00A82A8D" w:rsidRDefault="00A82A8D" w:rsidP="00A82A8D">
      <w:r w:rsidRPr="0086511F">
        <w:fldChar w:fldCharType="begin"/>
      </w:r>
      <w:r w:rsidRPr="0086511F">
        <w:instrText xml:space="preserve"> REF _Ref34580873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7</w:t>
      </w:r>
      <w:r w:rsidRPr="0086511F">
        <w:fldChar w:fldCharType="end"/>
      </w:r>
      <w:r>
        <w:t xml:space="preserve"> and </w:t>
      </w:r>
      <w:r w:rsidRPr="0086511F">
        <w:fldChar w:fldCharType="begin"/>
      </w:r>
      <w:r w:rsidRPr="0086511F">
        <w:instrText xml:space="preserve"> REF _Ref34580877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8</w:t>
      </w:r>
      <w:r w:rsidRPr="0086511F">
        <w:fldChar w:fldCharType="end"/>
      </w:r>
      <w:r>
        <w:t xml:space="preserve"> represent the quiet path route planner in two practical situations. In the first figure, only two paths are shown for the OD pair. In the third picture of the first figure, a quiet path has been opened from the list and more detailed noise exposure information is shown for the path:</w:t>
      </w:r>
    </w:p>
    <w:p w14:paraId="5C27826B" w14:textId="57D11862" w:rsidR="00A82A8D" w:rsidRDefault="00A82A8D" w:rsidP="00A82A8D">
      <w:pPr>
        <w:pStyle w:val="ListParagraph"/>
        <w:numPr>
          <w:ilvl w:val="0"/>
          <w:numId w:val="16"/>
        </w:numPr>
      </w:pPr>
      <w:r>
        <w:t>Exposures to different traffic noise levels (%) as colored bar charts for both the opened (quiet) path and the shortest path</w:t>
      </w:r>
    </w:p>
    <w:p w14:paraId="72C318BC" w14:textId="0BA158E6" w:rsidR="00A82A8D" w:rsidRDefault="00A82A8D" w:rsidP="00A82A8D">
      <w:pPr>
        <w:pStyle w:val="ListParagraph"/>
        <w:numPr>
          <w:ilvl w:val="0"/>
          <w:numId w:val="16"/>
        </w:numPr>
      </w:pPr>
      <w:r>
        <w:t>Durations of exposure to different traffic noise levels on the opened (quiet) path</w:t>
      </w:r>
    </w:p>
    <w:p w14:paraId="4198EAA5" w14:textId="6F5CAB7D" w:rsidR="00A82A8D" w:rsidRDefault="00A82A8D" w:rsidP="00A82A8D">
      <w:r>
        <w:t xml:space="preserve">In </w:t>
      </w:r>
      <w:r w:rsidRPr="0086511F">
        <w:fldChar w:fldCharType="begin"/>
      </w:r>
      <w:r w:rsidRPr="0086511F">
        <w:instrText xml:space="preserve"> REF _Ref34580877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8</w:t>
      </w:r>
      <w:r w:rsidRPr="0086511F">
        <w:fldChar w:fldCharType="end"/>
      </w:r>
      <w:r>
        <w:t xml:space="preserve">, routing was performed for a longer OD-distance, resulting more alternative quiet paths. To reduce the number of the displayed paths, user can select a maximum length for the paths via the filter button (third picture in </w:t>
      </w:r>
      <w:r w:rsidRPr="0086511F">
        <w:fldChar w:fldCharType="begin"/>
      </w:r>
      <w:r w:rsidRPr="0086511F">
        <w:instrText xml:space="preserve"> REF _Ref34580877 \h </w:instrText>
      </w:r>
      <w:r w:rsidR="0086511F" w:rsidRPr="0086511F">
        <w:instrText xml:space="preserve"> \* MERGEFORMAT </w:instrText>
      </w:r>
      <w:r w:rsidRPr="0086511F">
        <w:fldChar w:fldCharType="separate"/>
      </w:r>
      <w:r w:rsidR="004A4362" w:rsidRPr="0086511F">
        <w:t xml:space="preserve">Figure </w:t>
      </w:r>
      <w:r w:rsidR="004A4362" w:rsidRPr="0086511F">
        <w:rPr>
          <w:noProof/>
        </w:rPr>
        <w:t>28</w:t>
      </w:r>
      <w:r w:rsidRPr="0086511F">
        <w:fldChar w:fldCharType="end"/>
      </w:r>
      <w:r>
        <w:t xml:space="preserve">). </w:t>
      </w:r>
    </w:p>
    <w:p w14:paraId="226E89A5" w14:textId="6ABA7ED5" w:rsidR="00A82A8D" w:rsidRDefault="00A82A8D" w:rsidP="00A82A8D">
      <w:pPr>
        <w:pStyle w:val="TableCaption"/>
      </w:pPr>
      <w:bookmarkStart w:id="115" w:name="_Ref37672118"/>
      <w:bookmarkStart w:id="116" w:name="_Toc38811909"/>
      <w:r w:rsidRPr="00E731F6">
        <w:rPr>
          <w:b/>
          <w:bCs/>
        </w:rPr>
        <w:t xml:space="preserve">Table </w:t>
      </w:r>
      <w:r w:rsidRPr="00E731F6">
        <w:rPr>
          <w:b/>
          <w:bCs/>
        </w:rPr>
        <w:fldChar w:fldCharType="begin"/>
      </w:r>
      <w:r w:rsidRPr="00E731F6">
        <w:rPr>
          <w:b/>
          <w:bCs/>
        </w:rPr>
        <w:instrText xml:space="preserve"> SEQ Table \* ARABIC </w:instrText>
      </w:r>
      <w:r w:rsidRPr="00E731F6">
        <w:rPr>
          <w:b/>
          <w:bCs/>
        </w:rPr>
        <w:fldChar w:fldCharType="separate"/>
      </w:r>
      <w:r w:rsidR="004A4362">
        <w:rPr>
          <w:b/>
          <w:bCs/>
          <w:noProof/>
        </w:rPr>
        <w:t>9</w:t>
      </w:r>
      <w:r w:rsidRPr="00E731F6">
        <w:rPr>
          <w:b/>
          <w:bCs/>
        </w:rPr>
        <w:fldChar w:fldCharType="end"/>
      </w:r>
      <w:bookmarkEnd w:id="115"/>
      <w:r w:rsidRPr="00E731F6">
        <w:rPr>
          <w:b/>
          <w:bCs/>
        </w:rPr>
        <w:t>.</w:t>
      </w:r>
      <w:r>
        <w:t xml:space="preserve"> Minor features and functionalities of the route planner UI that aim to improve the overall user experience of the application.</w:t>
      </w:r>
      <w:bookmarkEnd w:id="116"/>
      <w:r>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7047F4"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7047F4" w:rsidRDefault="00A82A8D" w:rsidP="005D79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7047F4" w:rsidRDefault="00A82A8D" w:rsidP="005D7967">
            <w:pPr>
              <w:pStyle w:val="TableText"/>
              <w:spacing w:before="120" w:after="120"/>
              <w:rPr>
                <w:b/>
                <w:bCs/>
              </w:rPr>
            </w:pPr>
            <w:r>
              <w:rPr>
                <w:b/>
                <w:bCs/>
              </w:rPr>
              <w:t>Action</w:t>
            </w:r>
          </w:p>
        </w:tc>
      </w:tr>
      <w:tr w:rsidR="00A82A8D" w:rsidRPr="00CC2F87"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2C4550" w:rsidRDefault="00A82A8D" w:rsidP="005D7967">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CC2F87" w:rsidRDefault="00A82A8D" w:rsidP="005D7967">
            <w:pPr>
              <w:pStyle w:val="TableText"/>
              <w:spacing w:before="120" w:after="120"/>
            </w:pPr>
            <w:r w:rsidRPr="0089612C">
              <w:t>Map zooms automatically to fit both origin and destination in the view</w:t>
            </w:r>
          </w:p>
        </w:tc>
      </w:tr>
      <w:tr w:rsidR="00A82A8D" w:rsidRPr="00CC2F87" w14:paraId="438CD251" w14:textId="77777777" w:rsidTr="005D7967">
        <w:trPr>
          <w:trHeight w:val="399"/>
        </w:trPr>
        <w:tc>
          <w:tcPr>
            <w:tcW w:w="4385" w:type="dxa"/>
            <w:shd w:val="clear" w:color="auto" w:fill="F7F7F7"/>
          </w:tcPr>
          <w:p w14:paraId="394FC145" w14:textId="77777777" w:rsidR="00A82A8D" w:rsidRPr="00B076FB" w:rsidRDefault="00A82A8D" w:rsidP="005D7967">
            <w:pPr>
              <w:pStyle w:val="TableText"/>
              <w:spacing w:before="120" w:after="120" w:line="240" w:lineRule="auto"/>
            </w:pPr>
            <w:r>
              <w:t>User selects “Use current location” as origin</w:t>
            </w:r>
          </w:p>
        </w:tc>
        <w:tc>
          <w:tcPr>
            <w:tcW w:w="5103" w:type="dxa"/>
            <w:shd w:val="clear" w:color="auto" w:fill="F7F7F7"/>
          </w:tcPr>
          <w:p w14:paraId="43B64BF5" w14:textId="77777777" w:rsidR="00A82A8D" w:rsidRPr="00CC2F87" w:rsidRDefault="00A82A8D" w:rsidP="005D7967">
            <w:pPr>
              <w:pStyle w:val="TableText"/>
              <w:spacing w:before="120" w:after="120"/>
            </w:pPr>
            <w:r w:rsidRPr="0089612C">
              <w:t>Map zooms automatically to user location</w:t>
            </w:r>
          </w:p>
        </w:tc>
      </w:tr>
      <w:tr w:rsidR="00A82A8D" w:rsidRPr="00CC2F87"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2C4550" w:rsidRDefault="00A82A8D" w:rsidP="005D7967">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CC2F87" w:rsidRDefault="00A82A8D" w:rsidP="005D7967">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A82A8D" w:rsidRPr="00CC2F87" w14:paraId="26579983" w14:textId="77777777" w:rsidTr="005D7967">
        <w:trPr>
          <w:trHeight w:val="399"/>
        </w:trPr>
        <w:tc>
          <w:tcPr>
            <w:tcW w:w="4385" w:type="dxa"/>
            <w:shd w:val="clear" w:color="auto" w:fill="F7F7F7"/>
          </w:tcPr>
          <w:p w14:paraId="6FA5A937" w14:textId="77777777" w:rsidR="00A82A8D" w:rsidRPr="002C4550" w:rsidRDefault="00A82A8D" w:rsidP="005D7967">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41599FE3" w14:textId="77777777" w:rsidR="00A82A8D" w:rsidRPr="00CC2F87" w:rsidRDefault="00A82A8D" w:rsidP="005D7967">
            <w:pPr>
              <w:pStyle w:val="TableText"/>
              <w:spacing w:before="120" w:after="120"/>
            </w:pPr>
            <w:r>
              <w:t>The shortest quiet path is automatically selected if it is only slightly longer than the very shortest path</w:t>
            </w:r>
          </w:p>
        </w:tc>
      </w:tr>
      <w:tr w:rsidR="00A82A8D" w:rsidRPr="00CC2F87"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2C4550" w:rsidRDefault="00A82A8D" w:rsidP="005D7967">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CC2F87" w:rsidRDefault="00A82A8D" w:rsidP="005D7967">
            <w:pPr>
              <w:pStyle w:val="TableText"/>
              <w:tabs>
                <w:tab w:val="left" w:pos="744"/>
              </w:tabs>
              <w:spacing w:before="120" w:after="120"/>
            </w:pPr>
            <w:r>
              <w:t xml:space="preserve">The list of paths automatically “jumps” to display the selected path </w:t>
            </w:r>
          </w:p>
        </w:tc>
      </w:tr>
      <w:tr w:rsidR="00A82A8D" w:rsidRPr="00CC2F87" w14:paraId="128918CD" w14:textId="77777777" w:rsidTr="005D7967">
        <w:trPr>
          <w:trHeight w:val="399"/>
        </w:trPr>
        <w:tc>
          <w:tcPr>
            <w:tcW w:w="4385" w:type="dxa"/>
            <w:shd w:val="clear" w:color="auto" w:fill="F7F7F7"/>
          </w:tcPr>
          <w:p w14:paraId="1F2DE301" w14:textId="77777777" w:rsidR="00A82A8D" w:rsidRPr="002C4550" w:rsidRDefault="00A82A8D" w:rsidP="005D7967">
            <w:pPr>
              <w:pStyle w:val="TableText"/>
              <w:spacing w:before="120" w:after="120" w:line="240" w:lineRule="auto"/>
            </w:pPr>
            <w:r>
              <w:t>An error occurred during routing</w:t>
            </w:r>
            <w:r w:rsidRPr="002C4550">
              <w:t xml:space="preserve"> </w:t>
            </w:r>
          </w:p>
        </w:tc>
        <w:tc>
          <w:tcPr>
            <w:tcW w:w="5103" w:type="dxa"/>
            <w:shd w:val="clear" w:color="auto" w:fill="F7F7F7"/>
          </w:tcPr>
          <w:p w14:paraId="3E6A63F2" w14:textId="77777777" w:rsidR="00A82A8D" w:rsidRPr="00CC2F87" w:rsidRDefault="00A82A8D" w:rsidP="005D7967">
            <w:pPr>
              <w:pStyle w:val="TableText"/>
              <w:spacing w:before="120" w:after="120"/>
            </w:pPr>
            <w:r>
              <w:t>A descriptive error message is shown, e.g. “Error in routing”</w:t>
            </w:r>
          </w:p>
        </w:tc>
      </w:tr>
      <w:tr w:rsidR="00A82A8D"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Default="00A82A8D" w:rsidP="005D7967">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Default="00A82A8D" w:rsidP="005D7967">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A82A8D" w:rsidRPr="00B076FB" w14:paraId="66B8676F" w14:textId="77777777" w:rsidTr="005D7967">
        <w:trPr>
          <w:trHeight w:val="399"/>
        </w:trPr>
        <w:tc>
          <w:tcPr>
            <w:tcW w:w="4385" w:type="dxa"/>
            <w:shd w:val="clear" w:color="auto" w:fill="F7F7F7"/>
          </w:tcPr>
          <w:p w14:paraId="60255530" w14:textId="77777777" w:rsidR="00A82A8D" w:rsidRPr="002C4550" w:rsidRDefault="00A82A8D" w:rsidP="005D7967">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134204A2" w14:textId="77777777" w:rsidR="00A82A8D" w:rsidRPr="00B076FB" w:rsidRDefault="00A82A8D" w:rsidP="005D7967">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A82A8D" w:rsidRPr="00CC2F87"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2C4550" w:rsidRDefault="00A82A8D" w:rsidP="005D7967">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CC2F87" w:rsidRDefault="00A82A8D" w:rsidP="005D7967">
            <w:pPr>
              <w:pStyle w:val="TableText"/>
              <w:spacing w:before="120" w:after="120"/>
            </w:pPr>
            <w:r w:rsidRPr="000E37DF">
              <w:t xml:space="preserve">The UI reacts to the dimensions of the screen in order to show practical layout on devices of </w:t>
            </w:r>
            <w:r>
              <w:t xml:space="preserve">any </w:t>
            </w:r>
            <w:r w:rsidRPr="000E37DF">
              <w:t>sizes (especially on mobile)</w:t>
            </w:r>
          </w:p>
        </w:tc>
      </w:tr>
      <w:tr w:rsidR="00A82A8D" w:rsidRPr="00CC2F87" w14:paraId="13A9003E" w14:textId="77777777" w:rsidTr="005D7967">
        <w:trPr>
          <w:trHeight w:val="399"/>
        </w:trPr>
        <w:tc>
          <w:tcPr>
            <w:tcW w:w="4385" w:type="dxa"/>
            <w:shd w:val="clear" w:color="auto" w:fill="F7F7F7"/>
          </w:tcPr>
          <w:p w14:paraId="23FCC755" w14:textId="77777777" w:rsidR="00A82A8D" w:rsidRDefault="00A82A8D" w:rsidP="005D7967">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3377BD61" w14:textId="2CD14CE1" w:rsidR="00A82A8D" w:rsidRPr="00CC2F87" w:rsidRDefault="00A82A8D" w:rsidP="005D7967">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fldChar w:fldCharType="begin"/>
            </w:r>
            <w:r>
              <w:instrText xml:space="preserve"> REF _Ref35094920 \h </w:instrText>
            </w:r>
            <w:r>
              <w:fldChar w:fldCharType="separate"/>
            </w:r>
            <w:r w:rsidR="004A4362" w:rsidRPr="00134BFF">
              <w:rPr>
                <w:b/>
                <w:bCs/>
              </w:rPr>
              <w:t xml:space="preserve">Figure </w:t>
            </w:r>
            <w:r w:rsidR="004A4362">
              <w:rPr>
                <w:b/>
                <w:bCs/>
                <w:noProof/>
              </w:rPr>
              <w:t>29</w:t>
            </w:r>
            <w:r>
              <w:fldChar w:fldCharType="end"/>
            </w:r>
            <w:r w:rsidRPr="00BE2B89">
              <w:t>) and avoids the need to be refreshed. This feature is enabled by specific HTML meta tags and a custom-made “app icon”.</w:t>
            </w:r>
            <w:r>
              <w:t xml:space="preserve"> </w:t>
            </w:r>
          </w:p>
        </w:tc>
      </w:tr>
    </w:tbl>
    <w:p w14:paraId="557B015F" w14:textId="77777777" w:rsidR="00A82A8D" w:rsidRDefault="00A82A8D" w:rsidP="00A82A8D"/>
    <w:p w14:paraId="6AF071DA" w14:textId="77777777" w:rsidR="00A82A8D" w:rsidRPr="00CC2F87" w:rsidRDefault="00A82A8D" w:rsidP="00134BFF">
      <w:pPr>
        <w:keepNext/>
        <w:spacing w:before="360" w:after="120"/>
      </w:pPr>
      <w:r w:rsidRPr="00CC2F87">
        <w:rPr>
          <w:noProof/>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301F6205" w:rsidR="00A82A8D" w:rsidRPr="00CC2F87" w:rsidRDefault="00A82A8D" w:rsidP="00A82A8D">
      <w:pPr>
        <w:pStyle w:val="Caption"/>
      </w:pPr>
      <w:bookmarkStart w:id="117" w:name="_Ref9602518"/>
      <w:bookmarkStart w:id="118" w:name="_Ref9602513"/>
      <w:bookmarkStart w:id="119" w:name="_Toc38811666"/>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6</w:t>
      </w:r>
      <w:r w:rsidRPr="00134BFF">
        <w:rPr>
          <w:b/>
          <w:bCs/>
        </w:rPr>
        <w:fldChar w:fldCharType="end"/>
      </w:r>
      <w:bookmarkEnd w:id="117"/>
      <w:r w:rsidRPr="00134BFF">
        <w:rPr>
          <w:b/>
          <w:bCs/>
        </w:rPr>
        <w:t>.</w:t>
      </w:r>
      <w:r w:rsidRPr="00CC2F87">
        <w:t xml:space="preserve"> </w:t>
      </w:r>
      <w:r>
        <w:t>A t</w:t>
      </w:r>
      <w:r w:rsidRPr="00CC2F87">
        <w:t xml:space="preserve">ypical </w:t>
      </w:r>
      <w:r>
        <w:t>sequence of actions included in solving one pathfinding problem from the perspective of the route planner application (grey) and user (blue)</w:t>
      </w:r>
      <w:bookmarkEnd w:id="118"/>
      <w:r>
        <w:t>.</w:t>
      </w:r>
      <w:bookmarkEnd w:id="119"/>
    </w:p>
    <w:p w14:paraId="066E4AE1" w14:textId="77777777" w:rsidR="00A82A8D" w:rsidRDefault="00A82A8D" w:rsidP="00A82A8D">
      <w:pPr>
        <w:pStyle w:val="Caption"/>
        <w:spacing w:before="240" w:after="240"/>
      </w:pPr>
      <w:r w:rsidRPr="00B52366">
        <w:rPr>
          <w:noProof/>
        </w:rPr>
        <w:lastRenderedPageBreak/>
        <mc:AlternateContent>
          <mc:Choice Requires="wpg">
            <w:drawing>
              <wp:inline distT="0" distB="0" distL="0" distR="0" wp14:anchorId="165B77BC" wp14:editId="4E0D3080">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2"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3"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25B6ACBC"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5"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6"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7" o:title=""/>
                  <v:path arrowok="t"/>
                </v:shape>
                <w10:anchorlock/>
              </v:group>
            </w:pict>
          </mc:Fallback>
        </mc:AlternateContent>
      </w:r>
    </w:p>
    <w:p w14:paraId="503B480B" w14:textId="322F19E9" w:rsidR="00A82A8D" w:rsidRDefault="00A82A8D" w:rsidP="00A82A8D">
      <w:pPr>
        <w:pStyle w:val="Caption"/>
        <w:spacing w:before="120" w:after="240"/>
      </w:pPr>
      <w:bookmarkStart w:id="120" w:name="_Ref34580873"/>
      <w:bookmarkStart w:id="121" w:name="_Toc38811667"/>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7</w:t>
      </w:r>
      <w:r w:rsidRPr="00134BFF">
        <w:rPr>
          <w:b/>
          <w:bCs/>
        </w:rPr>
        <w:fldChar w:fldCharType="end"/>
      </w:r>
      <w:bookmarkEnd w:id="120"/>
      <w:r w:rsidRPr="00134BFF">
        <w:rPr>
          <w:b/>
          <w:bCs/>
        </w:rPr>
        <w:t>.</w:t>
      </w:r>
      <w:r w:rsidRPr="00CC2F87">
        <w:t xml:space="preserve"> </w:t>
      </w:r>
      <w:r>
        <w:t>The user interface</w:t>
      </w:r>
      <w:r w:rsidRPr="00CC2F87">
        <w:t xml:space="preserve"> of the </w:t>
      </w:r>
      <w:r>
        <w:t xml:space="preserve">quiet path </w:t>
      </w:r>
      <w:r w:rsidRPr="00CC2F87">
        <w:t>route planner</w:t>
      </w:r>
      <w:r>
        <w:t xml:space="preserve"> when</w:t>
      </w:r>
      <w:r w:rsidRPr="00CC2F87">
        <w:t xml:space="preserve"> </w:t>
      </w:r>
      <w:r>
        <w:t>showing two alternative paths (one shortest path and one quiet path).</w:t>
      </w:r>
      <w:bookmarkEnd w:id="121"/>
      <w:r>
        <w:t xml:space="preserve"> </w:t>
      </w:r>
    </w:p>
    <w:p w14:paraId="0D47B194" w14:textId="77777777" w:rsidR="00A82A8D" w:rsidRPr="002F4105" w:rsidRDefault="00A82A8D" w:rsidP="00A82A8D"/>
    <w:p w14:paraId="12743D9B" w14:textId="77777777" w:rsidR="00A82A8D" w:rsidRDefault="00A82A8D" w:rsidP="00A82A8D">
      <w:pPr>
        <w:keepNext/>
      </w:pPr>
      <w:r w:rsidRPr="002F4105">
        <w:rPr>
          <w:noProof/>
        </w:rPr>
        <mc:AlternateContent>
          <mc:Choice Requires="wpg">
            <w:drawing>
              <wp:inline distT="0" distB="0" distL="0" distR="0" wp14:anchorId="6B0A8A18" wp14:editId="0E60B4A1">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105ADEC6"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1"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2"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3" o:title=""/>
                  <v:path arrowok="t"/>
                </v:shape>
                <w10:anchorlock/>
              </v:group>
            </w:pict>
          </mc:Fallback>
        </mc:AlternateContent>
      </w:r>
    </w:p>
    <w:p w14:paraId="106C17B0" w14:textId="5BF70080" w:rsidR="00A82A8D" w:rsidRDefault="00A82A8D" w:rsidP="00A82A8D">
      <w:pPr>
        <w:pStyle w:val="Caption"/>
        <w:jc w:val="both"/>
      </w:pPr>
      <w:bookmarkStart w:id="122" w:name="_Ref34580877"/>
      <w:bookmarkStart w:id="123" w:name="_Toc38811668"/>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8</w:t>
      </w:r>
      <w:r w:rsidRPr="00134BFF">
        <w:rPr>
          <w:b/>
          <w:bCs/>
        </w:rPr>
        <w:fldChar w:fldCharType="end"/>
      </w:r>
      <w:bookmarkEnd w:id="122"/>
      <w:r w:rsidRPr="00134BFF">
        <w:rPr>
          <w:b/>
          <w:bCs/>
        </w:rPr>
        <w:t>.</w:t>
      </w:r>
      <w:r>
        <w:t xml:space="preserve"> The user interface of the quiet path route planner when showing several alternative paths (one shortest path and six quiet paths). In the third picture, longest paths are filtered out by a user-defined length threshold.</w:t>
      </w:r>
      <w:bookmarkEnd w:id="123"/>
      <w:r>
        <w:t xml:space="preserve"> </w:t>
      </w:r>
    </w:p>
    <w:p w14:paraId="1DD56D24" w14:textId="77777777" w:rsidR="00A82A8D" w:rsidRDefault="00A82A8D" w:rsidP="00A82A8D">
      <w:pPr>
        <w:keepNext/>
        <w:spacing w:after="0"/>
      </w:pPr>
      <w:r>
        <w:rPr>
          <w:noProof/>
        </w:rPr>
        <w:lastRenderedPageBreak/>
        <w:drawing>
          <wp:inline distT="0" distB="0" distL="0" distR="0" wp14:anchorId="2EFE4C59" wp14:editId="6CC3AD39">
            <wp:extent cx="6095942" cy="3522980"/>
            <wp:effectExtent l="0" t="0" r="63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52A48586" w14:textId="063AD966" w:rsidR="00A82A8D" w:rsidRDefault="00A82A8D" w:rsidP="00A82A8D">
      <w:pPr>
        <w:pStyle w:val="Caption"/>
        <w:jc w:val="both"/>
      </w:pPr>
      <w:bookmarkStart w:id="124" w:name="_Ref35094920"/>
      <w:bookmarkStart w:id="125" w:name="_Toc38811669"/>
      <w:r w:rsidRPr="00134BFF">
        <w:rPr>
          <w:b/>
          <w:bCs/>
        </w:rPr>
        <w:t xml:space="preserve">Figure </w:t>
      </w:r>
      <w:r w:rsidRPr="00134BFF">
        <w:rPr>
          <w:b/>
          <w:bCs/>
        </w:rPr>
        <w:fldChar w:fldCharType="begin"/>
      </w:r>
      <w:r w:rsidRPr="00134BFF">
        <w:rPr>
          <w:b/>
          <w:bCs/>
        </w:rPr>
        <w:instrText xml:space="preserve"> SEQ Figure \* ARABIC </w:instrText>
      </w:r>
      <w:r w:rsidRPr="00134BFF">
        <w:rPr>
          <w:b/>
          <w:bCs/>
        </w:rPr>
        <w:fldChar w:fldCharType="separate"/>
      </w:r>
      <w:r w:rsidR="004A4362">
        <w:rPr>
          <w:b/>
          <w:bCs/>
          <w:noProof/>
        </w:rPr>
        <w:t>29</w:t>
      </w:r>
      <w:r w:rsidRPr="00134BFF">
        <w:rPr>
          <w:b/>
          <w:bCs/>
        </w:rPr>
        <w:fldChar w:fldCharType="end"/>
      </w:r>
      <w:bookmarkEnd w:id="124"/>
      <w:r w:rsidRPr="00134BFF">
        <w:rPr>
          <w:b/>
          <w:bCs/>
        </w:rPr>
        <w:t>.</w:t>
      </w:r>
      <w:r>
        <w:t xml:space="preserve"> “Add to home screen” -functionality of the web application; the quiet path route planner can be "installed" on user's phone to work similarly as installed apps (without web browser and address bar).</w:t>
      </w:r>
      <w:bookmarkEnd w:id="125"/>
      <w:r>
        <w:t xml:space="preserve"> </w:t>
      </w:r>
    </w:p>
    <w:p w14:paraId="0941AD91" w14:textId="77777777" w:rsidR="00A82A8D" w:rsidRPr="00A82A8D" w:rsidRDefault="00A82A8D" w:rsidP="00A82A8D"/>
    <w:p w14:paraId="221851F0" w14:textId="351B9379" w:rsidR="004A2443" w:rsidRPr="004A2443" w:rsidRDefault="004A2443" w:rsidP="004A2443">
      <w:pPr>
        <w:pStyle w:val="Heading2"/>
      </w:pPr>
      <w:bookmarkStart w:id="126" w:name="_Toc38811345"/>
      <w:r>
        <w:t xml:space="preserve">Case study: </w:t>
      </w:r>
      <w:r w:rsidR="006A27F7">
        <w:t>P</w:t>
      </w:r>
      <w:r>
        <w:t>edestrians’ exposure to traffic noise in Helsinki</w:t>
      </w:r>
      <w:bookmarkEnd w:id="126"/>
    </w:p>
    <w:p w14:paraId="30ADDC1E" w14:textId="7DF556CE" w:rsidR="00B17DC1" w:rsidRDefault="00B17DC1" w:rsidP="004A2443">
      <w:pPr>
        <w:pStyle w:val="Heading3"/>
      </w:pPr>
      <w:bookmarkStart w:id="127" w:name="_Toc38811346"/>
      <w:r w:rsidRPr="00CC2F87">
        <w:t>Pedestrians</w:t>
      </w:r>
      <w:r w:rsidR="002367E0">
        <w:t>’</w:t>
      </w:r>
      <w:r w:rsidRPr="00CC2F87">
        <w:t xml:space="preserve"> exposure to traffic noise</w:t>
      </w:r>
      <w:bookmarkEnd w:id="127"/>
    </w:p>
    <w:p w14:paraId="4EA105FD" w14:textId="51BF6597" w:rsidR="00A01D53" w:rsidRDefault="00286F03" w:rsidP="00E5335E">
      <w:r w:rsidRPr="00196D20">
        <w:fldChar w:fldCharType="begin"/>
      </w:r>
      <w:r w:rsidRPr="00196D20">
        <w:instrText xml:space="preserve"> REF _Ref33960913 \h </w:instrText>
      </w:r>
      <w:r w:rsidR="00196D20" w:rsidRPr="00196D20">
        <w:instrText xml:space="preserve"> \* MERGEFORMAT </w:instrText>
      </w:r>
      <w:r w:rsidRPr="00196D20">
        <w:fldChar w:fldCharType="separate"/>
      </w:r>
      <w:r w:rsidR="004A4362" w:rsidRPr="00196D20">
        <w:t xml:space="preserve">Table </w:t>
      </w:r>
      <w:r w:rsidR="004A4362" w:rsidRPr="00196D20">
        <w:rPr>
          <w:noProof/>
        </w:rPr>
        <w:t>10</w:t>
      </w:r>
      <w:r w:rsidRPr="00196D20">
        <w:fldChar w:fldCharType="end"/>
      </w:r>
      <w:r>
        <w:t xml:space="preserve"> and </w:t>
      </w:r>
      <w:r w:rsidRPr="00196D20">
        <w:fldChar w:fldCharType="begin"/>
      </w:r>
      <w:r w:rsidRPr="00196D20">
        <w:instrText xml:space="preserve"> REF _Ref33960922 \h </w:instrText>
      </w:r>
      <w:r w:rsidR="00196D20" w:rsidRPr="00196D20">
        <w:instrText xml:space="preserve"> \* MERGEFORMAT </w:instrText>
      </w:r>
      <w:r w:rsidRPr="00196D20">
        <w:fldChar w:fldCharType="separate"/>
      </w:r>
      <w:r w:rsidR="004A4362" w:rsidRPr="00196D20">
        <w:t xml:space="preserve">Table </w:t>
      </w:r>
      <w:r w:rsidR="004A4362" w:rsidRPr="00196D20">
        <w:rPr>
          <w:noProof/>
        </w:rPr>
        <w:t>11</w:t>
      </w:r>
      <w:r w:rsidRPr="00196D20">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rsidRPr="00196D20">
        <w:fldChar w:fldCharType="begin"/>
      </w:r>
      <w:r w:rsidR="00EC0E0B" w:rsidRPr="00196D20">
        <w:instrText xml:space="preserve"> REF _Ref33960922 \h </w:instrText>
      </w:r>
      <w:r w:rsidR="00196D20" w:rsidRPr="00196D20">
        <w:instrText xml:space="preserve"> \* MERGEFORMAT </w:instrText>
      </w:r>
      <w:r w:rsidR="00EC0E0B" w:rsidRPr="00196D20">
        <w:fldChar w:fldCharType="separate"/>
      </w:r>
      <w:r w:rsidR="004A4362" w:rsidRPr="00196D20">
        <w:t xml:space="preserve">Table </w:t>
      </w:r>
      <w:r w:rsidR="004A4362" w:rsidRPr="00196D20">
        <w:rPr>
          <w:noProof/>
        </w:rPr>
        <w:t>11</w:t>
      </w:r>
      <w:r w:rsidR="00EC0E0B" w:rsidRPr="00196D20">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 xml:space="preserve">assessed by several noise exposure </w:t>
      </w:r>
      <w:r w:rsidR="00CC76A4">
        <w:t>indices</w:t>
      </w:r>
      <w:r w:rsidR="005A5286">
        <w:t xml:space="preserve">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CC76A4">
        <w:t>indices</w:t>
      </w:r>
      <w:r w:rsidR="00EB6814">
        <w:t xml:space="preserve">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rsidRPr="00196D20">
        <w:fldChar w:fldCharType="begin"/>
      </w:r>
      <w:r w:rsidR="00E417FA" w:rsidRPr="00196D20">
        <w:instrText xml:space="preserve"> REF _Ref33960922 \h </w:instrText>
      </w:r>
      <w:r w:rsidR="00196D20" w:rsidRPr="00196D20">
        <w:instrText xml:space="preserve"> \* MERGEFORMAT </w:instrText>
      </w:r>
      <w:r w:rsidR="00E417FA" w:rsidRPr="00196D20">
        <w:fldChar w:fldCharType="separate"/>
      </w:r>
      <w:r w:rsidR="004A4362" w:rsidRPr="00196D20">
        <w:t xml:space="preserve">Table </w:t>
      </w:r>
      <w:r w:rsidR="004A4362" w:rsidRPr="00196D20">
        <w:rPr>
          <w:noProof/>
        </w:rPr>
        <w:t>11</w:t>
      </w:r>
      <w:r w:rsidR="00E417FA" w:rsidRPr="00196D20">
        <w:fldChar w:fldCharType="end"/>
      </w:r>
      <w:r w:rsidR="00E417FA">
        <w:t xml:space="preserve"> </w:t>
      </w:r>
      <w:r w:rsidR="00C5049C">
        <w:t xml:space="preserve">were </w:t>
      </w:r>
      <w:r w:rsidR="00E417FA">
        <w:t>shorter</w:t>
      </w:r>
      <w:r w:rsidR="006402BB">
        <w:t>, on average,</w:t>
      </w:r>
      <w:r w:rsidR="00E417FA">
        <w:t xml:space="preserve"> than the ones in </w:t>
      </w:r>
      <w:r w:rsidR="00E417FA" w:rsidRPr="00196D20">
        <w:fldChar w:fldCharType="begin"/>
      </w:r>
      <w:r w:rsidR="00E417FA" w:rsidRPr="00196D20">
        <w:instrText xml:space="preserve"> REF _Ref33960913 \h </w:instrText>
      </w:r>
      <w:r w:rsidR="00196D20" w:rsidRPr="00196D20">
        <w:instrText xml:space="preserve"> \* MERGEFORMAT </w:instrText>
      </w:r>
      <w:r w:rsidR="00E417FA" w:rsidRPr="00196D20">
        <w:fldChar w:fldCharType="separate"/>
      </w:r>
      <w:r w:rsidR="004A4362" w:rsidRPr="00196D20">
        <w:t xml:space="preserve">Table </w:t>
      </w:r>
      <w:r w:rsidR="004A4362" w:rsidRPr="00196D20">
        <w:rPr>
          <w:noProof/>
        </w:rPr>
        <w:t>10</w:t>
      </w:r>
      <w:r w:rsidR="00E417FA" w:rsidRPr="00196D20">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rsidRPr="00196D20">
        <w:fldChar w:fldCharType="begin"/>
      </w:r>
      <w:r w:rsidR="00E417FA" w:rsidRPr="00196D20">
        <w:instrText xml:space="preserve"> REF _Ref33902848 \h </w:instrText>
      </w:r>
      <w:r w:rsidR="00196D20" w:rsidRPr="00196D20">
        <w:instrText xml:space="preserve"> \* MERGEFORMAT </w:instrText>
      </w:r>
      <w:r w:rsidR="00E417FA" w:rsidRPr="00196D20">
        <w:fldChar w:fldCharType="separate"/>
      </w:r>
      <w:r w:rsidR="004A4362" w:rsidRPr="00196D20">
        <w:t xml:space="preserve">Table </w:t>
      </w:r>
      <w:r w:rsidR="004A4362" w:rsidRPr="00196D20">
        <w:rPr>
          <w:noProof/>
        </w:rPr>
        <w:t>6</w:t>
      </w:r>
      <w:r w:rsidR="00E417FA" w:rsidRPr="00196D20">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w:t>
      </w:r>
      <w:r w:rsidR="00CC76A4">
        <w:t>indices</w:t>
      </w:r>
      <w:r w:rsidR="00C5049C">
        <w:t xml:space="preserve"> </w:t>
      </w:r>
      <w:r w:rsidR="008C5BFF">
        <w:t>show higher values (on average)</w:t>
      </w:r>
      <w:r w:rsidR="00C5049C">
        <w:t xml:space="preserve"> for the </w:t>
      </w:r>
      <w:r w:rsidR="00EA6DF7">
        <w:t>longer paths (</w:t>
      </w:r>
      <w:r w:rsidR="00EA6DF7" w:rsidRPr="00196D20">
        <w:fldChar w:fldCharType="begin"/>
      </w:r>
      <w:r w:rsidR="00EA6DF7" w:rsidRPr="00196D20">
        <w:instrText xml:space="preserve"> REF _Ref33960913 \h </w:instrText>
      </w:r>
      <w:r w:rsidR="00196D20" w:rsidRPr="00196D20">
        <w:instrText xml:space="preserve"> \* MERGEFORMAT </w:instrText>
      </w:r>
      <w:r w:rsidR="00EA6DF7" w:rsidRPr="00196D20">
        <w:fldChar w:fldCharType="separate"/>
      </w:r>
      <w:r w:rsidR="004A4362" w:rsidRPr="00196D20">
        <w:t xml:space="preserve">Table </w:t>
      </w:r>
      <w:r w:rsidR="004A4362" w:rsidRPr="00196D20">
        <w:rPr>
          <w:noProof/>
        </w:rPr>
        <w:t>10</w:t>
      </w:r>
      <w:r w:rsidR="00EA6DF7" w:rsidRPr="00196D20">
        <w:fldChar w:fldCharType="end"/>
      </w:r>
      <w:r w:rsidR="00EA6DF7">
        <w:t>).</w:t>
      </w:r>
      <w:r w:rsidR="00B356F0">
        <w:t xml:space="preserve"> </w:t>
      </w:r>
    </w:p>
    <w:p w14:paraId="70EC3638" w14:textId="6C0A7534"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t>
      </w:r>
      <w:r w:rsidR="00FD4A18">
        <w:lastRenderedPageBreak/>
        <w:t xml:space="preserve">walks </w:t>
      </w:r>
      <w:r>
        <w:t xml:space="preserve">is </w:t>
      </w:r>
      <w:r w:rsidR="00FD4A18">
        <w:t>exposed to traffic noise levels higher than 60 dB</w:t>
      </w:r>
      <w:r>
        <w:t xml:space="preserve"> (</w:t>
      </w:r>
      <w:r w:rsidRPr="006D4BF2">
        <w:fldChar w:fldCharType="begin"/>
      </w:r>
      <w:r w:rsidRPr="006D4BF2">
        <w:instrText xml:space="preserve"> REF _Ref33960913 \h </w:instrText>
      </w:r>
      <w:r w:rsidR="006D4BF2" w:rsidRPr="006D4BF2">
        <w:instrText xml:space="preserve"> \* MERGEFORMAT </w:instrText>
      </w:r>
      <w:r w:rsidRPr="006D4BF2">
        <w:fldChar w:fldCharType="separate"/>
      </w:r>
      <w:r w:rsidR="004A4362" w:rsidRPr="006D4BF2">
        <w:t xml:space="preserve">Table </w:t>
      </w:r>
      <w:r w:rsidR="004A4362" w:rsidRPr="006D4BF2">
        <w:rPr>
          <w:noProof/>
        </w:rPr>
        <w:t>10</w:t>
      </w:r>
      <w:r w:rsidRPr="006D4BF2">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w:t>
      </w:r>
      <w:r w:rsidR="00CC76A4">
        <w:t>indices</w:t>
      </w:r>
      <w:r w:rsidR="00E26D13">
        <w:t xml:space="preserve">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 xml:space="preserve">ED and ER </w:t>
      </w:r>
      <w:r w:rsidR="00CC76A4">
        <w:t>indices</w:t>
      </w:r>
      <w:r w:rsidR="00571CDB">
        <w:t xml:space="preserve">, </w:t>
      </w:r>
      <w:r w:rsidR="00045ABB">
        <w:t>excluding</w:t>
      </w:r>
      <w:r w:rsidR="00571CDB">
        <w:t xml:space="preserve"> the highest </w:t>
      </w:r>
      <w:r w:rsidR="00045ABB">
        <w:t>noise level threshold</w:t>
      </w:r>
      <w:r w:rsidR="00571CDB">
        <w:t xml:space="preserve"> (</w:t>
      </w:r>
      <w:r w:rsidR="00045ABB">
        <w:t xml:space="preserve">70 dB), the standard deviations of the </w:t>
      </w:r>
      <w:r w:rsidR="00CC76A4">
        <w:t>indices</w:t>
      </w:r>
      <w:r w:rsidR="00045ABB">
        <w:t xml:space="preserve">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29E602F3" w:rsidR="00B17DC1" w:rsidRPr="00CC2F87" w:rsidRDefault="00B17DC1" w:rsidP="00B17DC1">
      <w:pPr>
        <w:pStyle w:val="TableCaption"/>
      </w:pPr>
      <w:bookmarkStart w:id="128" w:name="_Ref33960913"/>
      <w:bookmarkStart w:id="129" w:name="_Toc38811910"/>
      <w:r w:rsidRPr="00B45CD8">
        <w:rPr>
          <w:b/>
          <w:bCs/>
        </w:rPr>
        <w:t xml:space="preserve">Table </w:t>
      </w:r>
      <w:r w:rsidRPr="00B45CD8">
        <w:rPr>
          <w:b/>
          <w:bCs/>
        </w:rPr>
        <w:fldChar w:fldCharType="begin"/>
      </w:r>
      <w:r w:rsidRPr="00B45CD8">
        <w:rPr>
          <w:b/>
          <w:bCs/>
        </w:rPr>
        <w:instrText xml:space="preserve"> SEQ Table \* ARABIC </w:instrText>
      </w:r>
      <w:r w:rsidRPr="00B45CD8">
        <w:rPr>
          <w:b/>
          <w:bCs/>
        </w:rPr>
        <w:fldChar w:fldCharType="separate"/>
      </w:r>
      <w:r w:rsidR="004A4362">
        <w:rPr>
          <w:b/>
          <w:bCs/>
          <w:noProof/>
        </w:rPr>
        <w:t>10</w:t>
      </w:r>
      <w:r w:rsidRPr="00B45CD8">
        <w:rPr>
          <w:b/>
          <w:bCs/>
        </w:rPr>
        <w:fldChar w:fldCharType="end"/>
      </w:r>
      <w:bookmarkEnd w:id="128"/>
      <w:r w:rsidRPr="00B45CD8">
        <w:rPr>
          <w:b/>
          <w:bCs/>
        </w:rPr>
        <w:t>.</w:t>
      </w:r>
      <w:r w:rsidRPr="00CC2F87">
        <w:t xml:space="preserve"> </w:t>
      </w:r>
      <w:r w:rsidR="00255601">
        <w:t>Descriptive s</w:t>
      </w:r>
      <w:commentRangeStart w:id="130"/>
      <w:r w:rsidRPr="00CC2F87">
        <w:t xml:space="preserve">tatistics </w:t>
      </w:r>
      <w:commentRangeEnd w:id="130"/>
      <w:r>
        <w:rPr>
          <w:rStyle w:val="CommentReference"/>
          <w:iCs w:val="0"/>
          <w:color w:val="auto"/>
        </w:rPr>
        <w:commentReference w:id="130"/>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29"/>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6BD3967E" w:rsidR="00B17DC1" w:rsidRPr="00CC2F87" w:rsidRDefault="00B17DC1" w:rsidP="00B17DC1">
      <w:pPr>
        <w:pStyle w:val="TableCaption"/>
      </w:pPr>
      <w:r>
        <w:br/>
      </w:r>
      <w:bookmarkStart w:id="131" w:name="_Ref33960922"/>
      <w:bookmarkStart w:id="132" w:name="_Toc38811911"/>
      <w:r w:rsidRPr="00BD4A78">
        <w:rPr>
          <w:b/>
          <w:bCs/>
        </w:rPr>
        <w:t xml:space="preserve">Table </w:t>
      </w:r>
      <w:r w:rsidRPr="00BD4A78">
        <w:rPr>
          <w:b/>
          <w:bCs/>
        </w:rPr>
        <w:fldChar w:fldCharType="begin"/>
      </w:r>
      <w:r w:rsidRPr="00BD4A78">
        <w:rPr>
          <w:b/>
          <w:bCs/>
        </w:rPr>
        <w:instrText xml:space="preserve"> SEQ Table \* ARABIC </w:instrText>
      </w:r>
      <w:r w:rsidRPr="00BD4A78">
        <w:rPr>
          <w:b/>
          <w:bCs/>
        </w:rPr>
        <w:fldChar w:fldCharType="separate"/>
      </w:r>
      <w:r w:rsidR="004A4362">
        <w:rPr>
          <w:b/>
          <w:bCs/>
          <w:noProof/>
        </w:rPr>
        <w:t>11</w:t>
      </w:r>
      <w:r w:rsidRPr="00BD4A78">
        <w:rPr>
          <w:b/>
          <w:bCs/>
        </w:rPr>
        <w:fldChar w:fldCharType="end"/>
      </w:r>
      <w:bookmarkEnd w:id="131"/>
      <w:r w:rsidRPr="00BD4A78">
        <w:rPr>
          <w:b/>
          <w:bCs/>
        </w:rPr>
        <w:t>.</w:t>
      </w:r>
      <w:r>
        <w:t xml:space="preserve"> </w:t>
      </w:r>
      <w:r w:rsidR="002F047B">
        <w:t>Descriptive s</w:t>
      </w:r>
      <w:commentRangeStart w:id="133"/>
      <w:r w:rsidRPr="007159C8">
        <w:t xml:space="preserve">tatistics </w:t>
      </w:r>
      <w:commentRangeEnd w:id="133"/>
      <w:r>
        <w:rPr>
          <w:rStyle w:val="CommentReference"/>
          <w:iCs w:val="0"/>
          <w:color w:val="auto"/>
        </w:rPr>
        <w:commentReference w:id="133"/>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32"/>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lastRenderedPageBreak/>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34" w:name="_Toc38811347"/>
      <w:r w:rsidRPr="00CC2F87">
        <w:t>Spatial patterns in pedestrians’ exposures to traffic noise</w:t>
      </w:r>
      <w:bookmarkEnd w:id="134"/>
    </w:p>
    <w:p w14:paraId="4FCEC4A6" w14:textId="78E8D81F" w:rsidR="00B13B54" w:rsidRDefault="00A12AB1" w:rsidP="00180492">
      <w:r w:rsidRPr="00AA1242">
        <w:fldChar w:fldCharType="begin"/>
      </w:r>
      <w:r w:rsidRPr="00AA1242">
        <w:instrText xml:space="preserve"> REF _Ref33965311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0</w:t>
      </w:r>
      <w:r w:rsidRPr="00AA1242">
        <w:fldChar w:fldCharType="end"/>
      </w:r>
      <w:r>
        <w:t xml:space="preserve"> represents </w:t>
      </w:r>
      <w:r w:rsidR="006971DB">
        <w:t xml:space="preserve">spatial variation in </w:t>
      </w:r>
      <w:r w:rsidR="001A5367">
        <w:t xml:space="preserve">the </w:t>
      </w:r>
      <w:r w:rsidR="006971DB">
        <w:t xml:space="preserve">mean </w:t>
      </w:r>
      <w:r>
        <w:t xml:space="preserve">walking distance from origin to </w:t>
      </w:r>
      <w:r w:rsidR="00807305">
        <w:t xml:space="preserve">(local) </w:t>
      </w:r>
      <w:r>
        <w:t xml:space="preserve">PT stops. </w:t>
      </w:r>
      <w:r w:rsidRPr="00AA1242">
        <w:fldChar w:fldCharType="begin"/>
      </w:r>
      <w:r w:rsidRPr="00AA1242">
        <w:instrText xml:space="preserve"> REF _Ref33965456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1</w:t>
      </w:r>
      <w:r w:rsidRPr="00AA1242">
        <w:fldChar w:fldCharType="end"/>
      </w:r>
      <w:r>
        <w:t xml:space="preserve"> represents </w:t>
      </w:r>
      <w:r w:rsidR="006F61A3">
        <w:t xml:space="preserve">mean </w:t>
      </w:r>
      <w:r>
        <w:t>traffic noise level (dB</w:t>
      </w:r>
      <w:r>
        <w:rPr>
          <w:vertAlign w:val="subscript"/>
        </w:rPr>
        <w:t>mean</w:t>
      </w:r>
      <w:r>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4A4362" w:rsidRPr="004A4362">
        <w:t xml:space="preserve">Appendix </w:t>
      </w:r>
      <w:r w:rsidR="004A4362" w:rsidRPr="004A4362">
        <w:rPr>
          <w:noProof/>
        </w:rPr>
        <w:t>4</w:t>
      </w:r>
      <w:r w:rsidR="00C37144" w:rsidRPr="00C37144">
        <w:fldChar w:fldCharType="end"/>
      </w:r>
      <w:r w:rsidR="00C37144">
        <w:t>)</w:t>
      </w:r>
      <w:r>
        <w:t xml:space="preserve">. </w:t>
      </w:r>
      <w:r w:rsidRPr="00AA1242">
        <w:fldChar w:fldCharType="begin"/>
      </w:r>
      <w:r w:rsidRPr="00AA1242">
        <w:instrText xml:space="preserve"> REF _Ref33965511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2</w:t>
      </w:r>
      <w:r w:rsidRPr="00AA1242">
        <w:fldChar w:fldCharType="end"/>
      </w:r>
      <w:r>
        <w:t xml:space="preserve"> and </w:t>
      </w:r>
      <w:r w:rsidRPr="00AA1242">
        <w:fldChar w:fldCharType="begin"/>
      </w:r>
      <w:r w:rsidRPr="00AA1242">
        <w:instrText xml:space="preserve"> REF _Ref33965563 \h </w:instrText>
      </w:r>
      <w:r w:rsidR="00AA1242" w:rsidRPr="00AA1242">
        <w:instrText xml:space="preserve"> \* MERGEFORMAT </w:instrText>
      </w:r>
      <w:r w:rsidRPr="00AA1242">
        <w:fldChar w:fldCharType="separate"/>
      </w:r>
      <w:r w:rsidR="004A4362" w:rsidRPr="00AA1242">
        <w:t xml:space="preserve">Figure </w:t>
      </w:r>
      <w:r w:rsidR="004A4362" w:rsidRPr="00AA1242">
        <w:rPr>
          <w:noProof/>
        </w:rPr>
        <w:t>33</w:t>
      </w:r>
      <w:r w:rsidRPr="00AA1242">
        <w:fldChar w:fldCharType="end"/>
      </w:r>
      <w:r>
        <w:t xml:space="preserve"> represent </w:t>
      </w:r>
      <w:r w:rsidR="00452494">
        <w:t xml:space="preserve">mean </w:t>
      </w:r>
      <w:r w:rsidR="00EF6775">
        <w:t xml:space="preserve">exposures (m) to traffic noise </w:t>
      </w:r>
      <w:r>
        <w:t>levels exceeding 6</w:t>
      </w:r>
      <w:r w:rsidR="00FD0B57">
        <w:t>5</w:t>
      </w:r>
      <w:r>
        <w:t xml:space="preserve"> dB</w:t>
      </w:r>
      <w:r w:rsidR="000868C3">
        <w:t>(A)</w:t>
      </w:r>
      <w:r>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t xml:space="preserve">. </w:t>
      </w:r>
      <w:r w:rsidR="00C44611">
        <w:t xml:space="preserve">Respectively, </w:t>
      </w:r>
      <w:r w:rsidR="00C44611" w:rsidRPr="00AA1242">
        <w:fldChar w:fldCharType="begin"/>
      </w:r>
      <w:r w:rsidR="00C44611" w:rsidRPr="00AA1242">
        <w:instrText xml:space="preserve"> REF _Ref36313852 \h </w:instrText>
      </w:r>
      <w:r w:rsidR="00AA1242" w:rsidRPr="00AA1242">
        <w:instrText xml:space="preserve"> \* MERGEFORMAT </w:instrText>
      </w:r>
      <w:r w:rsidR="00C44611" w:rsidRPr="00AA1242">
        <w:fldChar w:fldCharType="separate"/>
      </w:r>
      <w:r w:rsidR="004A4362" w:rsidRPr="00AA1242">
        <w:t xml:space="preserve">Figure </w:t>
      </w:r>
      <w:r w:rsidR="004A4362" w:rsidRPr="00AA1242">
        <w:rPr>
          <w:noProof/>
        </w:rPr>
        <w:t>34</w:t>
      </w:r>
      <w:r w:rsidR="00C44611" w:rsidRPr="00AA1242">
        <w:fldChar w:fldCharType="end"/>
      </w:r>
      <w:r w:rsidR="00C44611">
        <w:t xml:space="preserve"> and </w:t>
      </w:r>
      <w:r w:rsidR="00C44611" w:rsidRPr="00AA1242">
        <w:fldChar w:fldCharType="begin"/>
      </w:r>
      <w:r w:rsidR="00C44611" w:rsidRPr="00AA1242">
        <w:instrText xml:space="preserve"> REF _Ref36313855 \h </w:instrText>
      </w:r>
      <w:r w:rsidR="00AA1242" w:rsidRPr="00AA1242">
        <w:instrText xml:space="preserve"> \* MERGEFORMAT </w:instrText>
      </w:r>
      <w:r w:rsidR="00C44611" w:rsidRPr="00AA1242">
        <w:fldChar w:fldCharType="separate"/>
      </w:r>
      <w:r w:rsidR="004A4362" w:rsidRPr="00AA1242">
        <w:t xml:space="preserve">Figure </w:t>
      </w:r>
      <w:r w:rsidR="004A4362" w:rsidRPr="00AA1242">
        <w:rPr>
          <w:noProof/>
        </w:rPr>
        <w:t>35</w:t>
      </w:r>
      <w:r w:rsidR="00C44611" w:rsidRPr="00AA1242">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4A4362" w:rsidRPr="004A4362">
        <w:t xml:space="preserve">Appendix </w:t>
      </w:r>
      <w:r w:rsidR="004A4362" w:rsidRPr="004A4362">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4A4362" w:rsidRPr="004A4362">
        <w:t xml:space="preserve">Appendix </w:t>
      </w:r>
      <w:r w:rsidR="004A4362" w:rsidRPr="004A4362">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57EBCCA6"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w:t>
      </w:r>
      <w:r w:rsidR="00CC76A4">
        <w:t>indices</w:t>
      </w:r>
      <w:r w:rsidR="004D07F8">
        <w:t xml:space="preserve">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CC76A4">
        <w:t>indices</w:t>
      </w:r>
      <w:r w:rsidR="00711167">
        <w:t xml:space="preserve">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18410761" w:rsidR="00863F96" w:rsidRDefault="00227288" w:rsidP="00361E7C">
      <w:r>
        <w:t xml:space="preserve">Some spatial </w:t>
      </w:r>
      <w:r w:rsidR="00461314">
        <w:t>patterns</w:t>
      </w:r>
      <w:r>
        <w:t xml:space="preserve"> in the </w:t>
      </w:r>
      <w:r w:rsidR="00713F78">
        <w:t xml:space="preserve">noise exposure </w:t>
      </w:r>
      <w:r w:rsidR="00CC76A4">
        <w:t>indices</w:t>
      </w:r>
      <w:r w:rsidR="00713F78">
        <w:t xml:space="preserve">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CC76A4">
        <w:t>indices</w:t>
      </w:r>
      <w:r w:rsidR="002845A3">
        <w:t xml:space="preserve"> </w:t>
      </w:r>
      <w:r w:rsidR="00361E7C">
        <w:t>can be seen by</w:t>
      </w:r>
      <w:r w:rsidR="00671225">
        <w:t xml:space="preserve"> visual comparison of the maps</w:t>
      </w:r>
      <w:r w:rsidR="00027F14">
        <w:t xml:space="preserve"> (</w:t>
      </w:r>
      <w:r w:rsidR="00027F14" w:rsidRPr="00C0386F">
        <w:fldChar w:fldCharType="begin"/>
      </w:r>
      <w:r w:rsidR="00027F14" w:rsidRPr="00C0386F">
        <w:instrText xml:space="preserve"> REF _Ref33965311 \h </w:instrText>
      </w:r>
      <w:r w:rsidR="00C0386F" w:rsidRPr="00C0386F">
        <w:instrText xml:space="preserve"> \* MERGEFORMAT </w:instrText>
      </w:r>
      <w:r w:rsidR="00027F14" w:rsidRPr="00C0386F">
        <w:fldChar w:fldCharType="separate"/>
      </w:r>
      <w:r w:rsidR="004A4362" w:rsidRPr="00C0386F">
        <w:t xml:space="preserve">Figure </w:t>
      </w:r>
      <w:r w:rsidR="004A4362" w:rsidRPr="00C0386F">
        <w:rPr>
          <w:noProof/>
        </w:rPr>
        <w:t>30</w:t>
      </w:r>
      <w:r w:rsidR="00027F14" w:rsidRPr="00C0386F">
        <w:fldChar w:fldCharType="end"/>
      </w:r>
      <w:r w:rsidR="00027F14">
        <w:t xml:space="preserve">; </w:t>
      </w:r>
      <w:r w:rsidR="00027F14" w:rsidRPr="00C0386F">
        <w:fldChar w:fldCharType="begin"/>
      </w:r>
      <w:r w:rsidR="00027F14" w:rsidRPr="00C0386F">
        <w:instrText xml:space="preserve"> REF _Ref33965511 \h </w:instrText>
      </w:r>
      <w:r w:rsidR="00C0386F" w:rsidRPr="00C0386F">
        <w:instrText xml:space="preserve"> \* MERGEFORMAT </w:instrText>
      </w:r>
      <w:r w:rsidR="00027F14" w:rsidRPr="00C0386F">
        <w:fldChar w:fldCharType="separate"/>
      </w:r>
      <w:r w:rsidR="004A4362" w:rsidRPr="00C0386F">
        <w:t xml:space="preserve">Figure </w:t>
      </w:r>
      <w:r w:rsidR="004A4362" w:rsidRPr="00C0386F">
        <w:rPr>
          <w:noProof/>
        </w:rPr>
        <w:t>32</w:t>
      </w:r>
      <w:r w:rsidR="00027F14" w:rsidRPr="00C0386F">
        <w:fldChar w:fldCharType="end"/>
      </w:r>
      <w:r w:rsidR="00027F14">
        <w:t xml:space="preserve"> &amp; </w:t>
      </w:r>
      <w:r w:rsidR="00027F14" w:rsidRPr="00C0386F">
        <w:fldChar w:fldCharType="begin"/>
      </w:r>
      <w:r w:rsidR="00027F14" w:rsidRPr="00C0386F">
        <w:instrText xml:space="preserve"> REF _Ref33965563 \h </w:instrText>
      </w:r>
      <w:r w:rsidR="00C0386F" w:rsidRPr="00C0386F">
        <w:instrText xml:space="preserve"> \* MERGEFORMAT </w:instrText>
      </w:r>
      <w:r w:rsidR="00027F14" w:rsidRPr="00C0386F">
        <w:fldChar w:fldCharType="separate"/>
      </w:r>
      <w:r w:rsidR="004A4362" w:rsidRPr="00C0386F">
        <w:t xml:space="preserve">Figure </w:t>
      </w:r>
      <w:r w:rsidR="004A4362" w:rsidRPr="00C0386F">
        <w:rPr>
          <w:noProof/>
        </w:rPr>
        <w:t>33</w:t>
      </w:r>
      <w:r w:rsidR="00027F14" w:rsidRPr="00C0386F">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CC76A4">
        <w:t>indices</w:t>
      </w:r>
      <w:r w:rsidR="003A738D">
        <w:t xml:space="preserve">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rsidRPr="00C0386F">
        <w:fldChar w:fldCharType="begin"/>
      </w:r>
      <w:r w:rsidR="00A507BC" w:rsidRPr="00C0386F">
        <w:instrText xml:space="preserve"> REF _Ref33960922 \h </w:instrText>
      </w:r>
      <w:r w:rsidR="00C0386F" w:rsidRPr="00C0386F">
        <w:instrText xml:space="preserve"> \* MERGEFORMAT </w:instrText>
      </w:r>
      <w:r w:rsidR="00A507BC" w:rsidRPr="00C0386F">
        <w:fldChar w:fldCharType="separate"/>
      </w:r>
      <w:r w:rsidR="004A4362" w:rsidRPr="00C0386F">
        <w:t xml:space="preserve">Table </w:t>
      </w:r>
      <w:r w:rsidR="004A4362" w:rsidRPr="00C0386F">
        <w:rPr>
          <w:noProof/>
        </w:rPr>
        <w:t>11</w:t>
      </w:r>
      <w:r w:rsidR="00A507BC" w:rsidRPr="00C0386F">
        <w:fldChar w:fldCharType="end"/>
      </w:r>
      <w:r w:rsidR="00A507BC">
        <w:t>)</w:t>
      </w:r>
      <w:r w:rsidR="00863F96">
        <w:t xml:space="preserve">. </w:t>
      </w:r>
      <w:r w:rsidR="00D33142">
        <w:t xml:space="preserve">Despite that these </w:t>
      </w:r>
      <w:r w:rsidR="00CC76A4">
        <w:t>indices</w:t>
      </w:r>
      <w:r w:rsidR="00D33142">
        <w:t xml:space="preserve"> are likely to </w:t>
      </w:r>
      <w:r w:rsidR="0009406D">
        <w:t xml:space="preserve">covary </w:t>
      </w:r>
      <w:r w:rsidR="00D33142">
        <w:t xml:space="preserve">with the mean walking distances (as mentioned above), also the relative traffic noise </w:t>
      </w:r>
      <w:r w:rsidR="00CC76A4">
        <w:t>indices</w:t>
      </w:r>
      <w:r w:rsidR="00D33142">
        <w:t xml:space="preserve">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w:t>
      </w:r>
      <w:r w:rsidR="001323FB">
        <w:lastRenderedPageBreak/>
        <w:t xml:space="preserve">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62447DFC" w:rsidR="00B17DC1" w:rsidRDefault="00B17DC1" w:rsidP="00B17DC1">
      <w:pPr>
        <w:pStyle w:val="Caption"/>
        <w:jc w:val="both"/>
      </w:pPr>
      <w:bookmarkStart w:id="135" w:name="_Ref33965311"/>
      <w:bookmarkStart w:id="136" w:name="_Toc38811670"/>
      <w:r w:rsidRPr="005C1463">
        <w:rPr>
          <w:b/>
          <w:bCs/>
        </w:rPr>
        <w:t xml:space="preserve">Figure </w:t>
      </w:r>
      <w:r w:rsidRPr="005C1463">
        <w:rPr>
          <w:b/>
          <w:bCs/>
        </w:rPr>
        <w:fldChar w:fldCharType="begin"/>
      </w:r>
      <w:r w:rsidRPr="005C1463">
        <w:rPr>
          <w:b/>
          <w:bCs/>
        </w:rPr>
        <w:instrText xml:space="preserve"> SEQ Figure \* ARABIC </w:instrText>
      </w:r>
      <w:r w:rsidRPr="005C1463">
        <w:rPr>
          <w:b/>
          <w:bCs/>
        </w:rPr>
        <w:fldChar w:fldCharType="separate"/>
      </w:r>
      <w:r w:rsidR="004A4362">
        <w:rPr>
          <w:b/>
          <w:bCs/>
          <w:noProof/>
        </w:rPr>
        <w:t>30</w:t>
      </w:r>
      <w:r w:rsidRPr="005C1463">
        <w:rPr>
          <w:b/>
          <w:bCs/>
        </w:rPr>
        <w:fldChar w:fldCharType="end"/>
      </w:r>
      <w:bookmarkEnd w:id="135"/>
      <w:r w:rsidRPr="005C1463">
        <w:rPr>
          <w:b/>
          <w:bCs/>
        </w:rPr>
        <w:t>.</w:t>
      </w:r>
      <w:r w:rsidRPr="00CC2F87">
        <w:t xml:space="preserve"> </w:t>
      </w:r>
      <w:r w:rsidR="002F2145">
        <w:t>M</w:t>
      </w:r>
      <w:r w:rsidR="00C20BBC">
        <w:t xml:space="preserve">ean </w:t>
      </w:r>
      <w:r w:rsidRPr="00CC2F87">
        <w:t xml:space="preserve">walking </w:t>
      </w:r>
      <w:commentRangeStart w:id="137"/>
      <w:r w:rsidRPr="00CC2F87">
        <w:t>distance</w:t>
      </w:r>
      <w:r w:rsidR="002F2145">
        <w:t>s</w:t>
      </w:r>
      <w:r w:rsidRPr="00CC2F87">
        <w:t xml:space="preserve"> </w:t>
      </w:r>
      <w:commentRangeEnd w:id="137"/>
      <w:r w:rsidR="00D10ADB">
        <w:rPr>
          <w:rStyle w:val="CommentReference"/>
          <w:iCs w:val="0"/>
          <w:color w:val="auto"/>
        </w:rPr>
        <w:commentReference w:id="137"/>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36"/>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5374756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6"/>
                    <a:stretch>
                      <a:fillRect/>
                    </a:stretch>
                  </pic:blipFill>
                  <pic:spPr>
                    <a:xfrm>
                      <a:off x="0" y="0"/>
                      <a:ext cx="6116042" cy="5401944"/>
                    </a:xfrm>
                    <a:prstGeom prst="rect">
                      <a:avLst/>
                    </a:prstGeom>
                    <a:ln>
                      <a:solidFill>
                        <a:schemeClr val="tx1"/>
                      </a:solidFill>
                    </a:ln>
                  </pic:spPr>
                </pic:pic>
              </a:graphicData>
            </a:graphic>
          </wp:inline>
        </w:drawing>
      </w:r>
    </w:p>
    <w:p w14:paraId="5FBB04BF" w14:textId="49AA7131" w:rsidR="00232359" w:rsidRPr="00232359" w:rsidRDefault="00981967" w:rsidP="00981967">
      <w:pPr>
        <w:pStyle w:val="Caption"/>
        <w:jc w:val="both"/>
      </w:pPr>
      <w:bookmarkStart w:id="138" w:name="_Ref33965456"/>
      <w:bookmarkStart w:id="139" w:name="_Toc38811671"/>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1</w:t>
      </w:r>
      <w:r w:rsidRPr="000172A8">
        <w:rPr>
          <w:b/>
          <w:bCs/>
        </w:rPr>
        <w:fldChar w:fldCharType="end"/>
      </w:r>
      <w:bookmarkEnd w:id="138"/>
      <w:r w:rsidRPr="000172A8">
        <w:rPr>
          <w:b/>
          <w:bCs/>
        </w:rPr>
        <w:t>.</w:t>
      </w:r>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39"/>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116011DB" w:rsidR="00B17DC1" w:rsidRPr="00CC2F87" w:rsidRDefault="00B17DC1" w:rsidP="00B17DC1">
      <w:pPr>
        <w:pStyle w:val="Caption"/>
        <w:jc w:val="both"/>
      </w:pPr>
      <w:bookmarkStart w:id="140" w:name="_Ref33965511"/>
      <w:bookmarkStart w:id="141" w:name="_Toc38811672"/>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2</w:t>
      </w:r>
      <w:r w:rsidRPr="000172A8">
        <w:rPr>
          <w:b/>
          <w:bCs/>
        </w:rPr>
        <w:fldChar w:fldCharType="end"/>
      </w:r>
      <w:bookmarkEnd w:id="140"/>
      <w:r w:rsidRPr="000172A8">
        <w:rPr>
          <w:b/>
          <w:bCs/>
        </w:rPr>
        <w:t>.</w:t>
      </w:r>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41"/>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5C89582">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8"/>
                    <a:stretch>
                      <a:fillRect/>
                    </a:stretch>
                  </pic:blipFill>
                  <pic:spPr>
                    <a:xfrm>
                      <a:off x="0" y="0"/>
                      <a:ext cx="6116042" cy="5401944"/>
                    </a:xfrm>
                    <a:prstGeom prst="rect">
                      <a:avLst/>
                    </a:prstGeom>
                    <a:ln>
                      <a:solidFill>
                        <a:schemeClr val="tx1"/>
                      </a:solidFill>
                    </a:ln>
                  </pic:spPr>
                </pic:pic>
              </a:graphicData>
            </a:graphic>
          </wp:inline>
        </w:drawing>
      </w:r>
    </w:p>
    <w:p w14:paraId="52AFF5BD" w14:textId="6490A03E" w:rsidR="00575A13" w:rsidRDefault="00B17DC1" w:rsidP="006E50C1">
      <w:pPr>
        <w:pStyle w:val="Caption"/>
      </w:pPr>
      <w:bookmarkStart w:id="142" w:name="_Ref33965563"/>
      <w:bookmarkStart w:id="143" w:name="_Toc38811673"/>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3</w:t>
      </w:r>
      <w:r w:rsidRPr="000172A8">
        <w:rPr>
          <w:b/>
          <w:bCs/>
        </w:rPr>
        <w:fldChar w:fldCharType="end"/>
      </w:r>
      <w:bookmarkEnd w:id="142"/>
      <w:r w:rsidRPr="000172A8">
        <w:rPr>
          <w:b/>
          <w:bCs/>
        </w:rPr>
        <w:t>.</w:t>
      </w:r>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43"/>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3ADB0F04" w:rsidR="009D1A6B" w:rsidRDefault="009D1A6B" w:rsidP="009D1A6B">
      <w:pPr>
        <w:pStyle w:val="Caption"/>
        <w:jc w:val="both"/>
      </w:pPr>
      <w:bookmarkStart w:id="144" w:name="_Ref36313852"/>
      <w:bookmarkStart w:id="145" w:name="_Toc38811674"/>
      <w:r w:rsidRPr="000172A8">
        <w:rPr>
          <w:b/>
          <w:bCs/>
        </w:rPr>
        <w:t xml:space="preserve">Figure </w:t>
      </w:r>
      <w:r w:rsidRPr="000172A8">
        <w:rPr>
          <w:b/>
          <w:bCs/>
        </w:rPr>
        <w:fldChar w:fldCharType="begin"/>
      </w:r>
      <w:r w:rsidRPr="000172A8">
        <w:rPr>
          <w:b/>
          <w:bCs/>
        </w:rPr>
        <w:instrText xml:space="preserve"> SEQ Figure \* ARABIC </w:instrText>
      </w:r>
      <w:r w:rsidRPr="000172A8">
        <w:rPr>
          <w:b/>
          <w:bCs/>
        </w:rPr>
        <w:fldChar w:fldCharType="separate"/>
      </w:r>
      <w:r w:rsidR="004A4362">
        <w:rPr>
          <w:b/>
          <w:bCs/>
          <w:noProof/>
        </w:rPr>
        <w:t>34</w:t>
      </w:r>
      <w:r w:rsidRPr="000172A8">
        <w:rPr>
          <w:b/>
          <w:bCs/>
        </w:rPr>
        <w:fldChar w:fldCharType="end"/>
      </w:r>
      <w:bookmarkEnd w:id="144"/>
      <w:r w:rsidRPr="000172A8">
        <w:rPr>
          <w:b/>
          <w:bCs/>
        </w:rPr>
        <w:t>.</w:t>
      </w:r>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5"/>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326BBA91" w:rsidR="00F57F90" w:rsidRPr="00F57F90" w:rsidRDefault="009D1A6B" w:rsidP="00C60579">
      <w:pPr>
        <w:pStyle w:val="Caption"/>
        <w:jc w:val="both"/>
      </w:pPr>
      <w:bookmarkStart w:id="146" w:name="_Ref36313855"/>
      <w:bookmarkStart w:id="147" w:name="_Toc38811675"/>
      <w:r w:rsidRPr="00421171">
        <w:rPr>
          <w:b/>
          <w:bCs/>
        </w:rPr>
        <w:t xml:space="preserve">Figure </w:t>
      </w:r>
      <w:r w:rsidRPr="00421171">
        <w:rPr>
          <w:b/>
          <w:bCs/>
        </w:rPr>
        <w:fldChar w:fldCharType="begin"/>
      </w:r>
      <w:r w:rsidRPr="00421171">
        <w:rPr>
          <w:b/>
          <w:bCs/>
        </w:rPr>
        <w:instrText xml:space="preserve"> SEQ Figure \* ARABIC </w:instrText>
      </w:r>
      <w:r w:rsidRPr="00421171">
        <w:rPr>
          <w:b/>
          <w:bCs/>
        </w:rPr>
        <w:fldChar w:fldCharType="separate"/>
      </w:r>
      <w:r w:rsidR="004A4362">
        <w:rPr>
          <w:b/>
          <w:bCs/>
          <w:noProof/>
        </w:rPr>
        <w:t>35</w:t>
      </w:r>
      <w:r w:rsidRPr="00421171">
        <w:rPr>
          <w:b/>
          <w:bCs/>
        </w:rPr>
        <w:fldChar w:fldCharType="end"/>
      </w:r>
      <w:bookmarkEnd w:id="146"/>
      <w:r w:rsidRPr="00421171">
        <w:rPr>
          <w:b/>
          <w:bCs/>
        </w:rPr>
        <w:t>.</w:t>
      </w:r>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7"/>
      <w:r w:rsidR="00FB7EC0">
        <w:t xml:space="preserve"> </w:t>
      </w:r>
    </w:p>
    <w:p w14:paraId="56E4B7F7" w14:textId="77777777" w:rsidR="00863A03" w:rsidRDefault="00863A03" w:rsidP="00863A03">
      <w:pPr>
        <w:pStyle w:val="Heading2"/>
      </w:pPr>
      <w:bookmarkStart w:id="148" w:name="_Toc38811348"/>
      <w:r>
        <w:t>Achievable reductions in exposure to traffic noise</w:t>
      </w:r>
      <w:bookmarkEnd w:id="148"/>
    </w:p>
    <w:p w14:paraId="049F3DF8" w14:textId="50E0E539"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rsidR="003F5F58">
        <w:t xml:space="preserve"> (for more detailed description, see 3.8)</w:t>
      </w:r>
      <w:r>
        <w:t xml:space="preserve">. </w:t>
      </w:r>
      <w:r w:rsidR="00543EFE">
        <w:t xml:space="preserve">In this chapter, the </w:t>
      </w:r>
      <w:r w:rsidR="00A25E03">
        <w:t xml:space="preserve">achievable reductions </w:t>
      </w:r>
      <w:r w:rsidR="00543EFE">
        <w:t xml:space="preserve">are presented </w:t>
      </w:r>
      <w:r w:rsidR="00A25E03">
        <w:t xml:space="preserve">by </w:t>
      </w:r>
      <w:r w:rsidR="00D76D01">
        <w:t xml:space="preserve">the </w:t>
      </w:r>
      <w:r>
        <w:t xml:space="preserve">following </w:t>
      </w:r>
      <w:r w:rsidR="00D265AC">
        <w:t>six</w:t>
      </w:r>
      <w:r>
        <w:t xml:space="preserve"> noise exposure </w:t>
      </w:r>
      <w:r w:rsidR="00CC76A4">
        <w:t>indices</w:t>
      </w:r>
      <w:r w:rsidR="0056304E">
        <w:t xml:space="preserve"> (for definitions, see 3.5.4)</w:t>
      </w:r>
      <w:r>
        <w:t>:</w:t>
      </w:r>
      <w:r w:rsidR="00CE0762">
        <w:t xml:space="preserve"> </w:t>
      </w:r>
    </w:p>
    <w:p w14:paraId="6C18FFAC" w14:textId="0E293C60" w:rsidR="00863A03" w:rsidRDefault="00863A03" w:rsidP="00E23A20">
      <w:pPr>
        <w:pStyle w:val="ListParagraph"/>
        <w:numPr>
          <w:ilvl w:val="0"/>
          <w:numId w:val="8"/>
        </w:numPr>
      </w:pPr>
      <w:r>
        <w:t>dB</w:t>
      </w:r>
      <w:r w:rsidRPr="00575245">
        <w:rPr>
          <w:vertAlign w:val="subscript"/>
        </w:rPr>
        <w:t>mean</w:t>
      </w:r>
      <w:r>
        <w:t xml:space="preserve"> (</w:t>
      </w:r>
      <w:r w:rsidR="0042719D">
        <w:t xml:space="preserve">i.e. </w:t>
      </w:r>
      <w:r>
        <w:t>mean noise level on the path)</w:t>
      </w:r>
    </w:p>
    <w:p w14:paraId="58BFEB64" w14:textId="4D333FA5" w:rsidR="0042719D" w:rsidRPr="0042719D" w:rsidRDefault="0042719D" w:rsidP="00E23A20">
      <w:pPr>
        <w:pStyle w:val="ListParagraph"/>
        <w:numPr>
          <w:ilvl w:val="0"/>
          <w:numId w:val="8"/>
        </w:numPr>
      </w:pPr>
      <w:r w:rsidRPr="00575245">
        <w:t>E</w:t>
      </w:r>
      <w:r>
        <w:t>D</w:t>
      </w:r>
      <w:r w:rsidRPr="00575245">
        <w:rPr>
          <w:vertAlign w:val="subscript"/>
        </w:rPr>
        <w:t>+60dB</w:t>
      </w:r>
      <w:r>
        <w:rPr>
          <w:vertAlign w:val="subscript"/>
        </w:rPr>
        <w:t xml:space="preserve"> </w:t>
      </w:r>
      <w:r>
        <w:t>(i.e. distance of exposure to noise levels higher than 60 dB)</w:t>
      </w:r>
    </w:p>
    <w:p w14:paraId="2E02A253" w14:textId="5A00D774" w:rsidR="0042719D" w:rsidRDefault="0042719D" w:rsidP="00E23A20">
      <w:pPr>
        <w:pStyle w:val="ListParagraph"/>
        <w:numPr>
          <w:ilvl w:val="0"/>
          <w:numId w:val="8"/>
        </w:numPr>
      </w:pPr>
      <w:r w:rsidRPr="00575245">
        <w:t>E</w:t>
      </w:r>
      <w:r>
        <w:t>D</w:t>
      </w:r>
      <w:r w:rsidRPr="00575245">
        <w:rPr>
          <w:vertAlign w:val="subscript"/>
        </w:rPr>
        <w:t>+6</w:t>
      </w:r>
      <w:r>
        <w:rPr>
          <w:vertAlign w:val="subscript"/>
        </w:rPr>
        <w:t>5</w:t>
      </w:r>
      <w:r w:rsidRPr="00575245">
        <w:rPr>
          <w:vertAlign w:val="subscript"/>
        </w:rPr>
        <w:t>dB</w:t>
      </w:r>
      <w:r>
        <w:rPr>
          <w:vertAlign w:val="subscript"/>
        </w:rPr>
        <w:t xml:space="preserve"> </w:t>
      </w:r>
      <w:r>
        <w:t>(i.e. distance of exposure to noise levels higher than 65 dB)</w:t>
      </w:r>
    </w:p>
    <w:p w14:paraId="16156C9D" w14:textId="1F58EEC9" w:rsidR="00863A03" w:rsidRDefault="00863A03" w:rsidP="00E23A20">
      <w:pPr>
        <w:pStyle w:val="ListParagraph"/>
        <w:numPr>
          <w:ilvl w:val="0"/>
          <w:numId w:val="8"/>
        </w:numPr>
      </w:pPr>
      <w:r w:rsidRPr="00575245">
        <w:lastRenderedPageBreak/>
        <w:t>ER</w:t>
      </w:r>
      <w:r w:rsidRPr="00575245">
        <w:rPr>
          <w:vertAlign w:val="subscript"/>
        </w:rPr>
        <w:t>+60dB</w:t>
      </w:r>
      <w:r>
        <w:t xml:space="preserve"> (</w:t>
      </w:r>
      <w:r w:rsidR="0042719D">
        <w:t xml:space="preserve">i.e. </w:t>
      </w:r>
      <w:r>
        <w:t>percentage of exposure to noise levels higher than 60 dB)</w:t>
      </w:r>
    </w:p>
    <w:p w14:paraId="4EF471B7" w14:textId="382088BC" w:rsidR="00863A03" w:rsidRDefault="00863A03" w:rsidP="00E23A20">
      <w:pPr>
        <w:pStyle w:val="ListParagraph"/>
        <w:numPr>
          <w:ilvl w:val="0"/>
          <w:numId w:val="8"/>
        </w:numPr>
      </w:pPr>
      <w:r w:rsidRPr="00575245">
        <w:t>E</w:t>
      </w:r>
      <w:r>
        <w:t>R</w:t>
      </w:r>
      <w:r w:rsidRPr="00575245">
        <w:rPr>
          <w:vertAlign w:val="subscript"/>
        </w:rPr>
        <w:t>+65dB</w:t>
      </w:r>
      <w:r>
        <w:t xml:space="preserve"> (</w:t>
      </w:r>
      <w:r w:rsidR="0042719D">
        <w:t xml:space="preserve">i.e. </w:t>
      </w:r>
      <w:r>
        <w:t>percentage of exposure to noise levels higher than 65 dB)</w:t>
      </w:r>
    </w:p>
    <w:p w14:paraId="12BB598B" w14:textId="39D78AD9" w:rsidR="00863A03" w:rsidRDefault="00863A03" w:rsidP="00E23A20">
      <w:pPr>
        <w:pStyle w:val="ListParagraph"/>
        <w:numPr>
          <w:ilvl w:val="0"/>
          <w:numId w:val="8"/>
        </w:numPr>
      </w:pPr>
      <w:r>
        <w:t>EI (</w:t>
      </w:r>
      <w:r w:rsidR="0042719D">
        <w:t xml:space="preserve">i.e. </w:t>
      </w:r>
      <w:r>
        <w:t>noise</w:t>
      </w:r>
      <w:r w:rsidR="00937CB7">
        <w:t xml:space="preserve"> exposure index</w:t>
      </w:r>
      <w:r>
        <w:t>)</w:t>
      </w:r>
    </w:p>
    <w:p w14:paraId="3866D7BA" w14:textId="728D3F78" w:rsidR="00863A03" w:rsidRDefault="004A7EFE" w:rsidP="00C60579">
      <w:r>
        <w:t>T</w:t>
      </w:r>
      <w:r w:rsidR="00863A03">
        <w:t xml:space="preserve">he term </w:t>
      </w:r>
      <w:r w:rsidR="00863A03" w:rsidRPr="00120FB4">
        <w:rPr>
          <w:i/>
          <w:iCs/>
        </w:rPr>
        <w:t xml:space="preserve">initial </w:t>
      </w:r>
      <w:r w:rsidR="00863A03">
        <w:rPr>
          <w:i/>
          <w:iCs/>
        </w:rPr>
        <w:t xml:space="preserve">noise </w:t>
      </w:r>
      <w:r w:rsidR="00863A03" w:rsidRPr="00120FB4">
        <w:rPr>
          <w:i/>
          <w:iCs/>
        </w:rPr>
        <w:t>exposure index</w:t>
      </w:r>
      <w:r w:rsidR="00863A03">
        <w:t xml:space="preserve"> is used to refer to the noise exposure index of a shortest path of a given </w:t>
      </w:r>
      <w:r w:rsidR="00723644">
        <w:t>OD pair</w:t>
      </w:r>
      <w:r w:rsidR="00863A03">
        <w:t xml:space="preserve">. </w:t>
      </w:r>
      <w:r w:rsidR="00863A03" w:rsidRPr="00EA6E7B">
        <w:fldChar w:fldCharType="begin"/>
      </w:r>
      <w:r w:rsidR="00863A03" w:rsidRPr="00EA6E7B">
        <w:instrText xml:space="preserve"> REF _Ref33970982 \h </w:instrText>
      </w:r>
      <w:r w:rsidR="00EA6E7B" w:rsidRPr="00EA6E7B">
        <w:instrText xml:space="preserve"> \* MERGEFORMAT </w:instrText>
      </w:r>
      <w:r w:rsidR="00863A03" w:rsidRPr="00EA6E7B">
        <w:fldChar w:fldCharType="separate"/>
      </w:r>
      <w:r w:rsidR="004A4362" w:rsidRPr="00EA6E7B">
        <w:t xml:space="preserve">Figure </w:t>
      </w:r>
      <w:r w:rsidR="004A4362" w:rsidRPr="00EA6E7B">
        <w:rPr>
          <w:noProof/>
        </w:rPr>
        <w:t>36</w:t>
      </w:r>
      <w:r w:rsidR="00863A03" w:rsidRPr="00EA6E7B">
        <w:fldChar w:fldCharType="end"/>
      </w:r>
      <w:r w:rsidR="00863A03">
        <w:t xml:space="preserve"> represents</w:t>
      </w:r>
      <w:r w:rsidR="00F9062B">
        <w:t xml:space="preserve"> scatterplots of</w:t>
      </w:r>
      <w:r w:rsidR="00863A03">
        <w:t xml:space="preserve"> achievable reductions in the noise exposure </w:t>
      </w:r>
      <w:r w:rsidR="00CC76A4">
        <w:t>indices</w:t>
      </w:r>
      <w:r w:rsidR="00863A03">
        <w:t xml:space="preserve"> </w:t>
      </w:r>
      <w:r w:rsidR="003B7E28">
        <w:t>and</w:t>
      </w:r>
      <w:r w:rsidR="00863A03">
        <w:t xml:space="preserve"> the initial noise exposure </w:t>
      </w:r>
      <w:r w:rsidR="00CC76A4">
        <w:t>indices</w:t>
      </w:r>
      <w:r w:rsidR="00863A03">
        <w:t xml:space="preserve"> </w:t>
      </w:r>
      <w:r w:rsidR="00676BA4">
        <w:t>for first subset of paths (short paths)</w:t>
      </w:r>
      <w:r w:rsidR="00863A03">
        <w:t xml:space="preserve">. For each index, three scatterplots were created by the </w:t>
      </w:r>
      <w:proofErr w:type="gramStart"/>
      <w:r w:rsidR="00863A03">
        <w:t>three</w:t>
      </w:r>
      <w:r w:rsidR="003027CE">
        <w:t xml:space="preserve"> </w:t>
      </w:r>
      <w:r w:rsidR="00676BA4">
        <w:t>length</w:t>
      </w:r>
      <w:proofErr w:type="gramEnd"/>
      <w:r w:rsidR="00B63B81">
        <w:t xml:space="preserve"> </w:t>
      </w:r>
      <w:r w:rsidR="00676BA4">
        <w:t xml:space="preserve">difference (addition) thresholds </w:t>
      </w:r>
      <w:r w:rsidR="00B9016E">
        <w:t xml:space="preserve">for </w:t>
      </w:r>
      <w:r w:rsidR="00863A03">
        <w:t>quiet path</w:t>
      </w:r>
      <w:r w:rsidR="00D67BCA">
        <w:t>s</w:t>
      </w:r>
      <w:r w:rsidR="00676BA4">
        <w:t xml:space="preserve"> (100, 200 and 300 m)</w:t>
      </w:r>
      <w:r w:rsidR="00863A03">
        <w:t xml:space="preserve">. In addition, the results of the </w:t>
      </w:r>
      <w:r w:rsidR="00111C1F">
        <w:t xml:space="preserve">simple </w:t>
      </w:r>
      <w:r w:rsidR="00863A03">
        <w:t>linear regression analysis are shown in the figure</w:t>
      </w:r>
      <w:r w:rsidR="00B63B81">
        <w:t xml:space="preserve"> </w:t>
      </w:r>
      <w:r w:rsidR="00863A03">
        <w:t>for each scatterplot</w:t>
      </w:r>
      <w:r w:rsidR="00863A03" w:rsidRPr="00C60579">
        <w:t xml:space="preserve">. </w:t>
      </w:r>
      <w:r w:rsidR="00863A03" w:rsidRPr="00C60579">
        <w:fldChar w:fldCharType="begin"/>
      </w:r>
      <w:r w:rsidR="00863A03" w:rsidRPr="00C60579">
        <w:instrText xml:space="preserve"> REF _Ref21677674 \h </w:instrText>
      </w:r>
      <w:r w:rsidR="00C60579" w:rsidRPr="00C60579">
        <w:instrText xml:space="preserve"> \* MERGEFORMAT </w:instrText>
      </w:r>
      <w:r w:rsidR="00863A03" w:rsidRPr="00C60579">
        <w:fldChar w:fldCharType="separate"/>
      </w:r>
      <w:r w:rsidR="004A4362" w:rsidRPr="004A4362">
        <w:t xml:space="preserve">Figure </w:t>
      </w:r>
      <w:r w:rsidR="004A4362" w:rsidRPr="004A4362">
        <w:rPr>
          <w:noProof/>
        </w:rPr>
        <w:t>37</w:t>
      </w:r>
      <w:r w:rsidR="00863A03" w:rsidRPr="00C60579">
        <w:fldChar w:fldCharType="end"/>
      </w:r>
      <w:r w:rsidR="00863A03">
        <w:t xml:space="preserve"> represents the same set of scatterplots and metrics as </w:t>
      </w:r>
      <w:r w:rsidR="00863A03" w:rsidRPr="00EA6E7B">
        <w:fldChar w:fldCharType="begin"/>
      </w:r>
      <w:r w:rsidR="00863A03" w:rsidRPr="00EA6E7B">
        <w:instrText xml:space="preserve"> REF _Ref33970982 \h </w:instrText>
      </w:r>
      <w:r w:rsidR="00EA6E7B" w:rsidRPr="00EA6E7B">
        <w:instrText xml:space="preserve"> \* MERGEFORMAT </w:instrText>
      </w:r>
      <w:r w:rsidR="00863A03" w:rsidRPr="00EA6E7B">
        <w:fldChar w:fldCharType="separate"/>
      </w:r>
      <w:r w:rsidR="004A4362" w:rsidRPr="00EA6E7B">
        <w:t xml:space="preserve">Figure </w:t>
      </w:r>
      <w:r w:rsidR="004A4362" w:rsidRPr="00EA6E7B">
        <w:rPr>
          <w:noProof/>
        </w:rPr>
        <w:t>36</w:t>
      </w:r>
      <w:r w:rsidR="00863A03" w:rsidRPr="00EA6E7B">
        <w:fldChar w:fldCharType="end"/>
      </w:r>
      <w:r w:rsidR="00863A03">
        <w:t xml:space="preserve">, but for the longer paths (700–1300 m). </w:t>
      </w:r>
      <w:bookmarkStart w:id="149" w:name="_Ref21677664"/>
      <w:r w:rsidR="00863A03">
        <w:t xml:space="preserve">Three important observations can be made </w:t>
      </w:r>
      <w:r w:rsidR="00C0597B">
        <w:t xml:space="preserve">from the </w:t>
      </w:r>
      <w:r w:rsidR="00863A03">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5DF95E3A" w:rsidR="00863A03" w:rsidRDefault="00863A03" w:rsidP="00E23A20">
      <w:pPr>
        <w:pStyle w:val="ListParagraph"/>
        <w:numPr>
          <w:ilvl w:val="0"/>
          <w:numId w:val="9"/>
        </w:numPr>
      </w:pPr>
      <w:r>
        <w:t xml:space="preserve">The statistical relationships between reductions in noise exposure </w:t>
      </w:r>
      <w:r w:rsidR="00CC76A4">
        <w:t>indices</w:t>
      </w:r>
      <w:r>
        <w:t xml:space="preserve"> and the initial noise exposure </w:t>
      </w:r>
      <w:r w:rsidR="00CC76A4">
        <w:t>indices</w:t>
      </w:r>
      <w:r>
        <w:t xml:space="preserve"> are stronger for the longer paths </w:t>
      </w:r>
      <w:r w:rsidR="00F83C69">
        <w:t>(</w:t>
      </w:r>
      <w:r w:rsidRPr="004F6C1D">
        <w:fldChar w:fldCharType="begin"/>
      </w:r>
      <w:r w:rsidRPr="004F6C1D">
        <w:instrText xml:space="preserve"> REF _Ref33970982 \h </w:instrText>
      </w:r>
      <w:r w:rsidR="004F6C1D" w:rsidRPr="004F6C1D">
        <w:instrText xml:space="preserve"> \* MERGEFORMAT </w:instrText>
      </w:r>
      <w:r w:rsidRPr="004F6C1D">
        <w:fldChar w:fldCharType="separate"/>
      </w:r>
      <w:r w:rsidR="004A4362" w:rsidRPr="004F6C1D">
        <w:t xml:space="preserve">Figure </w:t>
      </w:r>
      <w:r w:rsidR="004A4362" w:rsidRPr="004F6C1D">
        <w:rPr>
          <w:noProof/>
        </w:rPr>
        <w:t>36</w:t>
      </w:r>
      <w:r w:rsidRPr="004F6C1D">
        <w:fldChar w:fldCharType="end"/>
      </w:r>
      <w:r w:rsidR="00F83C69">
        <w:t xml:space="preserve"> vs. </w:t>
      </w:r>
      <w:r w:rsidR="00F83C69" w:rsidRPr="00C60579">
        <w:fldChar w:fldCharType="begin"/>
      </w:r>
      <w:r w:rsidR="00F83C69" w:rsidRPr="00C60579">
        <w:instrText xml:space="preserve"> REF _Ref21677674 \h </w:instrText>
      </w:r>
      <w:r w:rsidR="00C60579" w:rsidRPr="00C60579">
        <w:instrText xml:space="preserve"> \* MERGEFORMAT </w:instrText>
      </w:r>
      <w:r w:rsidR="00F83C69" w:rsidRPr="00C60579">
        <w:fldChar w:fldCharType="separate"/>
      </w:r>
      <w:r w:rsidR="004A4362" w:rsidRPr="004A4362">
        <w:t xml:space="preserve">Figure </w:t>
      </w:r>
      <w:r w:rsidR="004A4362" w:rsidRPr="004A4362">
        <w:rPr>
          <w:noProof/>
        </w:rPr>
        <w:t>37</w:t>
      </w:r>
      <w:r w:rsidR="00F83C69" w:rsidRPr="00C60579">
        <w:fldChar w:fldCharType="end"/>
      </w:r>
      <w:r>
        <w:t>)</w:t>
      </w:r>
    </w:p>
    <w:p w14:paraId="32DC0128" w14:textId="13329936" w:rsidR="00863A03" w:rsidRDefault="00863A03" w:rsidP="00863A03">
      <w:pPr>
        <w:pStyle w:val="TableCaption"/>
      </w:pPr>
      <w:bookmarkStart w:id="150" w:name="_Ref33970982"/>
      <w:bookmarkStart w:id="151" w:name="_Toc38811676"/>
      <w:r w:rsidRPr="009E6BB4">
        <w:rPr>
          <w:b/>
          <w:bCs/>
          <w:noProof/>
        </w:rPr>
        <w:lastRenderedPageBreak/>
        <w:drawing>
          <wp:anchor distT="0" distB="0" distL="114300" distR="114300" simplePos="0" relativeHeight="251666432" behindDoc="0" locked="0" layoutInCell="1" allowOverlap="1" wp14:anchorId="600C998F" wp14:editId="6B1C72B1">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BB4">
        <w:rPr>
          <w:b/>
          <w:bCs/>
        </w:rPr>
        <w:t xml:space="preserve">Figure </w:t>
      </w:r>
      <w:r w:rsidRPr="009E6BB4">
        <w:rPr>
          <w:b/>
          <w:bCs/>
        </w:rPr>
        <w:fldChar w:fldCharType="begin"/>
      </w:r>
      <w:r w:rsidRPr="009E6BB4">
        <w:rPr>
          <w:b/>
          <w:bCs/>
        </w:rPr>
        <w:instrText xml:space="preserve"> SEQ Figure \* ARABIC </w:instrText>
      </w:r>
      <w:r w:rsidRPr="009E6BB4">
        <w:rPr>
          <w:b/>
          <w:bCs/>
        </w:rPr>
        <w:fldChar w:fldCharType="separate"/>
      </w:r>
      <w:r w:rsidR="004A4362">
        <w:rPr>
          <w:b/>
          <w:bCs/>
          <w:noProof/>
        </w:rPr>
        <w:t>36</w:t>
      </w:r>
      <w:r w:rsidRPr="009E6BB4">
        <w:rPr>
          <w:b/>
          <w:bCs/>
        </w:rPr>
        <w:fldChar w:fldCharType="end"/>
      </w:r>
      <w:bookmarkEnd w:id="149"/>
      <w:bookmarkEnd w:id="150"/>
      <w:r w:rsidRPr="009E6BB4">
        <w:rPr>
          <w:b/>
          <w:bCs/>
        </w:rPr>
        <w:t>.</w:t>
      </w:r>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w:t>
      </w:r>
      <w:r w:rsidR="00CC76A4">
        <w:t>indices</w:t>
      </w:r>
      <w:r>
        <w:t xml:space="preserve">. </w:t>
      </w:r>
      <w:r w:rsidR="00214F22">
        <w:t>The analysis covers s</w:t>
      </w:r>
      <w:r>
        <w:t xml:space="preserve">hortest paths </w:t>
      </w:r>
      <w:r w:rsidR="00D7379D">
        <w:t xml:space="preserve">in </w:t>
      </w:r>
      <w:r>
        <w:t xml:space="preserve">the length range of 300 to 600 </w:t>
      </w:r>
      <w:r w:rsidR="00214F22">
        <w:t>m and the respective quiet paths</w:t>
      </w:r>
      <w:r>
        <w:t xml:space="preserve">. The red lines represent the regression lines of the regression analysis and the green lines show the theoretical maximum reductions in the noise exposure </w:t>
      </w:r>
      <w:r w:rsidR="00CC76A4">
        <w:t>indices</w:t>
      </w:r>
      <w:r>
        <w:t>.</w:t>
      </w:r>
      <w:bookmarkEnd w:id="151"/>
      <w:r w:rsidR="00CB20CD">
        <w:t xml:space="preserve"> </w:t>
      </w:r>
    </w:p>
    <w:p w14:paraId="3D251813" w14:textId="5164DAE6" w:rsidR="00863A03" w:rsidRPr="00600BF7" w:rsidRDefault="00863A03" w:rsidP="00863A03">
      <w:pPr>
        <w:pStyle w:val="TableCaption"/>
      </w:pPr>
      <w:bookmarkStart w:id="152" w:name="_Toc38811677"/>
      <w:r w:rsidRPr="003E6F61">
        <w:rPr>
          <w:b/>
          <w:bCs/>
          <w:noProof/>
        </w:rPr>
        <w:lastRenderedPageBreak/>
        <w:drawing>
          <wp:anchor distT="0" distB="0" distL="114300" distR="114300" simplePos="0" relativeHeight="251667456" behindDoc="0" locked="0" layoutInCell="1" allowOverlap="1" wp14:anchorId="7020C814" wp14:editId="3D68E1AB">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3" w:name="_Ref21677674"/>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4A4362">
        <w:rPr>
          <w:b/>
          <w:bCs/>
          <w:noProof/>
        </w:rPr>
        <w:t>37</w:t>
      </w:r>
      <w:r w:rsidRPr="003E6F61">
        <w:rPr>
          <w:b/>
          <w:bCs/>
        </w:rPr>
        <w:fldChar w:fldCharType="end"/>
      </w:r>
      <w:bookmarkEnd w:id="153"/>
      <w:r w:rsidRPr="003E6F61">
        <w:rPr>
          <w:b/>
          <w:bCs/>
        </w:rPr>
        <w:t>.</w:t>
      </w:r>
      <w:r w:rsidRPr="00600BF7">
        <w:t xml:space="preserve"> </w:t>
      </w:r>
      <w:r w:rsidR="006E3B4B">
        <w:t xml:space="preserve">Regression analysis between the reductions in traffic noise exposures on quiet paths and the initial traffic noise </w:t>
      </w:r>
      <w:r w:rsidR="00CC76A4">
        <w:t>indices</w:t>
      </w:r>
      <w:r w:rsidR="006E3B4B">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CC76A4">
        <w:t>indices</w:t>
      </w:r>
      <w:r w:rsidR="006E3B4B">
        <w:t>.</w:t>
      </w:r>
      <w:bookmarkEnd w:id="152"/>
      <w:r w:rsidR="00CB20CD">
        <w:t xml:space="preserve"> </w:t>
      </w:r>
    </w:p>
    <w:p w14:paraId="531961C0" w14:textId="4BCD88DA" w:rsidR="00863A03" w:rsidRDefault="00863A03" w:rsidP="00863A03">
      <w:r>
        <w:lastRenderedPageBreak/>
        <w:fldChar w:fldCharType="begin"/>
      </w:r>
      <w:r>
        <w:instrText xml:space="preserve"> REF _Ref21678532 \h  \* MERGEFORMAT </w:instrText>
      </w:r>
      <w:r>
        <w:fldChar w:fldCharType="separate"/>
      </w:r>
      <w:r w:rsidR="004A4362" w:rsidRPr="004A4362">
        <w:t xml:space="preserve">Table </w:t>
      </w:r>
      <w:r w:rsidR="004A4362" w:rsidRPr="004A4362">
        <w:rPr>
          <w:noProof/>
        </w:rPr>
        <w:t>12</w:t>
      </w:r>
      <w:r>
        <w:fldChar w:fldCharType="end"/>
      </w:r>
      <w:r>
        <w:t xml:space="preserve"> and </w:t>
      </w:r>
      <w:r>
        <w:fldChar w:fldCharType="begin"/>
      </w:r>
      <w:r>
        <w:instrText xml:space="preserve"> REF _Ref21678541 \h  \* MERGEFORMAT </w:instrText>
      </w:r>
      <w:r>
        <w:fldChar w:fldCharType="separate"/>
      </w:r>
      <w:r w:rsidR="004A4362" w:rsidRPr="004A4362">
        <w:t xml:space="preserve">Table </w:t>
      </w:r>
      <w:r w:rsidR="004A4362" w:rsidRPr="004A4362">
        <w:rPr>
          <w:noProof/>
        </w:rPr>
        <w:t>13</w:t>
      </w:r>
      <w:r>
        <w:fldChar w:fldCharType="end"/>
      </w:r>
      <w:r>
        <w:t xml:space="preserve"> represent the descriptive statistics of the achievable reductions in traffic noise exposure </w:t>
      </w:r>
      <w:r w:rsidR="00CC76A4">
        <w:t>indices</w:t>
      </w:r>
      <w:r>
        <w:t xml:space="preserve">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1A4C8BC4"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w:t>
      </w:r>
      <w:r w:rsidR="005F2717">
        <w:t xml:space="preserve">few </w:t>
      </w:r>
      <w:r w:rsidR="001302DB">
        <w:t>(</w:t>
      </w:r>
      <w:r w:rsidR="005F2717">
        <w:t xml:space="preserve">or </w:t>
      </w:r>
      <w:r w:rsidR="008C588D">
        <w:t>no</w:t>
      </w:r>
      <w:r w:rsidR="001302DB">
        <w:t>)</w:t>
      </w:r>
      <w:r w:rsidR="008C588D">
        <w:t xml:space="preserve">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5CF0196F" w:rsidR="00863A03" w:rsidRPr="006B372B" w:rsidRDefault="00863A03" w:rsidP="00863A03">
      <w:pPr>
        <w:pStyle w:val="TableCaption"/>
      </w:pPr>
      <w:bookmarkStart w:id="154" w:name="_Ref21678532"/>
      <w:bookmarkStart w:id="155" w:name="_Toc38811912"/>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4A4362">
        <w:rPr>
          <w:b/>
          <w:bCs/>
          <w:noProof/>
        </w:rPr>
        <w:t>12</w:t>
      </w:r>
      <w:r w:rsidRPr="003E6F61">
        <w:rPr>
          <w:b/>
          <w:bCs/>
        </w:rPr>
        <w:fldChar w:fldCharType="end"/>
      </w:r>
      <w:bookmarkEnd w:id="154"/>
      <w:r w:rsidRPr="003E6F61">
        <w:rPr>
          <w:b/>
          <w:bCs/>
        </w:rPr>
        <w:t>.</w:t>
      </w:r>
      <w:r>
        <w:t xml:space="preserve">  Descriptive </w:t>
      </w:r>
      <w:commentRangeStart w:id="156"/>
      <w:r>
        <w:t xml:space="preserve">statistics </w:t>
      </w:r>
      <w:commentRangeEnd w:id="156"/>
      <w:r w:rsidR="00733C8A">
        <w:rPr>
          <w:rStyle w:val="CommentReference"/>
          <w:iCs w:val="0"/>
          <w:color w:val="auto"/>
        </w:rPr>
        <w:commentReference w:id="156"/>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5"/>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5380F968" w:rsidR="00863A03" w:rsidRPr="000C3E11" w:rsidRDefault="00863A03" w:rsidP="00863A03">
      <w:pPr>
        <w:pStyle w:val="TableCaption"/>
        <w:rPr>
          <w:vertAlign w:val="subscript"/>
        </w:rPr>
      </w:pPr>
      <w:bookmarkStart w:id="157" w:name="_Ref21678541"/>
      <w:bookmarkStart w:id="158" w:name="_Toc38811913"/>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4A4362">
        <w:rPr>
          <w:b/>
          <w:bCs/>
          <w:noProof/>
        </w:rPr>
        <w:t>13</w:t>
      </w:r>
      <w:r w:rsidRPr="003E6F61">
        <w:rPr>
          <w:b/>
          <w:bCs/>
        </w:rPr>
        <w:fldChar w:fldCharType="end"/>
      </w:r>
      <w:bookmarkEnd w:id="157"/>
      <w:r w:rsidRPr="003E6F61">
        <w:rPr>
          <w:b/>
          <w:bCs/>
        </w:rPr>
        <w:t>.</w:t>
      </w:r>
      <w:r>
        <w:t xml:space="preserve"> Descriptive </w:t>
      </w:r>
      <w:commentRangeStart w:id="159"/>
      <w:r>
        <w:t xml:space="preserve">statistics </w:t>
      </w:r>
      <w:commentRangeEnd w:id="159"/>
      <w:r w:rsidR="00DE5ACC">
        <w:rPr>
          <w:rStyle w:val="CommentReference"/>
          <w:iCs w:val="0"/>
          <w:color w:val="auto"/>
        </w:rPr>
        <w:commentReference w:id="159"/>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8"/>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0" w:name="_Toc38811349"/>
      <w:r>
        <w:t>Sharing of the methods and results</w:t>
      </w:r>
      <w:bookmarkEnd w:id="160"/>
    </w:p>
    <w:p w14:paraId="763CC428" w14:textId="42A0C896"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rsidRPr="004F6C1D">
        <w:fldChar w:fldCharType="begin"/>
      </w:r>
      <w:r w:rsidR="00EF61C6" w:rsidRPr="004F6C1D">
        <w:instrText xml:space="preserve"> REF _Ref37688120 \h </w:instrText>
      </w:r>
      <w:r w:rsidR="004F6C1D" w:rsidRPr="004F6C1D">
        <w:instrText xml:space="preserve"> \* MERGEFORMAT </w:instrText>
      </w:r>
      <w:r w:rsidR="00EF61C6" w:rsidRPr="004F6C1D">
        <w:fldChar w:fldCharType="separate"/>
      </w:r>
      <w:r w:rsidR="004A4362" w:rsidRPr="004F6C1D">
        <w:t xml:space="preserve">Table </w:t>
      </w:r>
      <w:r w:rsidR="004A4362" w:rsidRPr="004F6C1D">
        <w:rPr>
          <w:noProof/>
        </w:rPr>
        <w:t>1</w:t>
      </w:r>
      <w:r w:rsidR="00EF61C6" w:rsidRPr="004F6C1D">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1" w:name="_Toc38811350"/>
      <w:r>
        <w:lastRenderedPageBreak/>
        <w:t>DISCUSSION AND CONCLUSIONS</w:t>
      </w:r>
      <w:bookmarkEnd w:id="161"/>
    </w:p>
    <w:p w14:paraId="6430B97E" w14:textId="5B6D94E5" w:rsidR="0023068E" w:rsidRDefault="0023068E" w:rsidP="0023068E">
      <w:pPr>
        <w:pStyle w:val="Heading2"/>
      </w:pPr>
      <w:bookmarkStart w:id="162" w:name="_Toc38811351"/>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by </w:t>
      </w:r>
      <w:r w:rsidR="00097A49">
        <w:t xml:space="preserve">routing </w:t>
      </w:r>
      <w:r>
        <w:t>quiet path</w:t>
      </w:r>
      <w:r w:rsidR="00097A49">
        <w:t>s</w:t>
      </w:r>
      <w:bookmarkEnd w:id="162"/>
    </w:p>
    <w:p w14:paraId="3C491361" w14:textId="2397C181" w:rsidR="0023068E" w:rsidRDefault="008C39C2" w:rsidP="0023068E">
      <w:r>
        <w:t>In this study, I developed a</w:t>
      </w:r>
      <w:r w:rsidR="0023068E">
        <w:t xml:space="preserve"> quiet path routing method </w:t>
      </w:r>
      <w:r w:rsidR="009866F1">
        <w:t xml:space="preserve">(and application) </w:t>
      </w:r>
      <w:r w:rsidR="0023068E">
        <w:t xml:space="preserve">to address </w:t>
      </w:r>
      <w:r w:rsidR="009A6C60">
        <w:t>three</w:t>
      </w:r>
      <w:r w:rsidR="0023068E">
        <w:t xml:space="preserve"> objectives:</w:t>
      </w:r>
      <w:r w:rsidR="00136E63">
        <w:t xml:space="preserve"> </w:t>
      </w:r>
      <w:r w:rsidR="009A6C60">
        <w:t xml:space="preserve">1) to assess dynamic exposure to noise, </w:t>
      </w:r>
      <w:r w:rsidR="00136E63">
        <w:t xml:space="preserve">2) </w:t>
      </w:r>
      <w:r w:rsidR="0023068E">
        <w:t xml:space="preserve">to support a proof of concept quiet path route planner </w:t>
      </w:r>
      <w:r w:rsidR="009A6C60">
        <w:t>and 3) to assess achievable reductions in traffic noise exposure by route choices in Helsinki</w:t>
      </w:r>
      <w:r w:rsidR="0023068E">
        <w:t>.</w:t>
      </w:r>
      <w:r w:rsidR="00BA1EA4">
        <w:t xml:space="preserve"> The third </w:t>
      </w:r>
      <w:r w:rsidR="007F4B8F">
        <w:t>was needed to demonstrate the potential utility of the quiet path routing application in practical situation</w:t>
      </w:r>
      <w:r w:rsidR="00074287">
        <w:t>s</w:t>
      </w:r>
      <w:r w:rsidR="007F4B8F">
        <w:t xml:space="preserve">. </w:t>
      </w:r>
    </w:p>
    <w:p w14:paraId="5A794CB3" w14:textId="09D8AFFA" w:rsidR="0023068E" w:rsidRDefault="0023068E" w:rsidP="0023068E">
      <w:r>
        <w:t xml:space="preserve">Achievable reductions in traffic noise exposure were assessed for </w:t>
      </w:r>
      <w:r w:rsidRPr="00266B90">
        <w:t xml:space="preserve">12180 </w:t>
      </w:r>
      <w:r>
        <w:t xml:space="preserve">projected commuting related walks (OD pairs). An alternative way to assess the performance of the quiet path routing method would have been to use a large number of random ODs in comparing noise exposures between shortest and quiet paths. However, using ODs of modelled commuting related walks provided presumably more realistic results on pedestrians’ opportunities to reduce exposure to traffic noise in typical situations. To summarize the main findings of the statistical analysis, three factors seem to predict higher reduction in traffic noise exposure on a quiet path. Higher traffic noise exposure on the shortest path sets the initial amount of noise exposure higher, likely resulting in higher probability for presence of alternative, quieter paths (1). Longer distance between origin and destination seem to increase total number of alternative paths, thus (again) increasing the probability for finding quiet paths (2). Undoubtedly, also greater additional length of the quiet path results in higher reduction in noise exposure – as per the basic principle of LCP </w:t>
      </w:r>
      <w:r w:rsidR="00BA1EA4">
        <w:t xml:space="preserve">routing </w:t>
      </w:r>
      <w:r>
        <w:t xml:space="preserve">analysis (3). </w:t>
      </w:r>
    </w:p>
    <w:p w14:paraId="630F7CB9" w14:textId="577E4FBB" w:rsidR="0023068E" w:rsidRDefault="0023068E" w:rsidP="0023068E">
      <w:r>
        <w:t xml:space="preserve">The results of the statistical analysis show 12–57 % mean reduction in exposure to noise levels higher than 65 dB and 1.6–9.6 dB mean reduction in mean dB, depending on at least the three factors described above. The standard deviations of the reductions were of the same magnitude as the </w:t>
      </w:r>
      <w:r w:rsidR="00FE14BB">
        <w:t xml:space="preserve">mean </w:t>
      </w:r>
      <w:r>
        <w:t xml:space="preserve">reductions themselves, indicating high variation in opportunities for choosing quiet paths (at least in Helsinki); while </w:t>
      </w:r>
      <w:r w:rsidR="00152A60">
        <w:t>in most cases</w:t>
      </w:r>
      <w:r>
        <w:t xml:space="preserve"> a </w:t>
      </w:r>
      <w:r w:rsidR="00152A60">
        <w:t xml:space="preserve">significant share </w:t>
      </w:r>
      <w:r>
        <w:t>of the total noise exposure of the shortest path could be avoided by choosing a</w:t>
      </w:r>
      <w:r w:rsidR="00152A60">
        <w:t>n alternative,</w:t>
      </w:r>
      <w:r>
        <w:t xml:space="preserve"> quiet path, in </w:t>
      </w:r>
      <w:r w:rsidR="00152A60">
        <w:t xml:space="preserve">some </w:t>
      </w:r>
      <w:r>
        <w:t xml:space="preserve">cases no applicable quiet paths were found for the OD pair. Despite the high variances of the achievable reductions, the averages can be interpreted as significant </w:t>
      </w:r>
      <w:r w:rsidRPr="008A2001">
        <w:rPr>
          <w:i/>
          <w:iCs/>
        </w:rPr>
        <w:t>expected</w:t>
      </w:r>
      <w:r>
        <w:t xml:space="preserve"> achievable reductions in traffic noise exposure. As per these results, it can be concluded that the quiet path routing method does </w:t>
      </w:r>
      <w:r w:rsidR="00C96C54">
        <w:t>have</w:t>
      </w:r>
      <w:r>
        <w:t xml:space="preserve"> the potential to find considerably quieter yet only slightly longer paths in </w:t>
      </w:r>
      <w:r w:rsidR="00C81CB9">
        <w:t>many common</w:t>
      </w:r>
      <w:r>
        <w:t xml:space="preserve"> situations. </w:t>
      </w:r>
      <w:r w:rsidR="00447149">
        <w:t>T</w:t>
      </w:r>
      <w:r w:rsidR="00054DDC">
        <w:t>his further justifi</w:t>
      </w:r>
      <w:r w:rsidR="00C273CB">
        <w:t>es</w:t>
      </w:r>
      <w:r w:rsidR="00054DDC">
        <w:t xml:space="preserve"> </w:t>
      </w:r>
      <w:r w:rsidR="009B57F5">
        <w:lastRenderedPageBreak/>
        <w:t xml:space="preserve">the need for </w:t>
      </w:r>
      <w:r w:rsidR="00515506">
        <w:t xml:space="preserve">a </w:t>
      </w:r>
      <w:r>
        <w:t xml:space="preserve">web-based quiet path route planner </w:t>
      </w:r>
      <w:r w:rsidR="009B57F5">
        <w:t xml:space="preserve">with which </w:t>
      </w:r>
      <w:r w:rsidR="0037457B">
        <w:t xml:space="preserve">individuals can reduce their </w:t>
      </w:r>
      <w:r>
        <w:t xml:space="preserve">journey time exposure to traffic noise in </w:t>
      </w:r>
      <w:r w:rsidR="007743D2">
        <w:t xml:space="preserve">real-worlds </w:t>
      </w:r>
      <w:r>
        <w:t xml:space="preserve">situations. </w:t>
      </w:r>
    </w:p>
    <w:p w14:paraId="3A0D4C47" w14:textId="77777777" w:rsidR="00B97A2C" w:rsidRDefault="00B97A2C" w:rsidP="00B97A2C">
      <w:pPr>
        <w:pStyle w:val="Heading2"/>
      </w:pPr>
      <w:bookmarkStart w:id="163" w:name="_Toc38811352"/>
      <w:r w:rsidRPr="00CC2F87">
        <w:t>Publishing a green path routing application online can facilitate citizens to choose healthier paths</w:t>
      </w:r>
      <w:bookmarkEnd w:id="163"/>
    </w:p>
    <w:p w14:paraId="2B34088D" w14:textId="1A79FFF6" w:rsidR="00B97A2C" w:rsidRDefault="00B97A2C" w:rsidP="00B97A2C">
      <w:r>
        <w:t xml:space="preserve">While it could be reasoned that pedestrians and cyclists often try to minimize their exposure to unhealthy environments, there is a likely “exposure awareness gap” as </w:t>
      </w:r>
      <w:r w:rsidR="00244251">
        <w:t>suggested</w:t>
      </w:r>
      <w:r>
        <w:t xml:space="preserve"> by </w:t>
      </w:r>
      <w:r>
        <w:fldChar w:fldCharType="begin"/>
      </w:r>
      <w:r>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individuals may not be aware of their dynamic exposure to pollutants. </w:t>
      </w:r>
      <w:r w:rsidR="00244251">
        <w:t>A</w:t>
      </w:r>
      <w:r>
        <w:t xml:space="preserve">s demonstrated </w:t>
      </w:r>
      <w:r w:rsidR="006D4712">
        <w:t xml:space="preserve">by </w:t>
      </w:r>
      <w:r>
        <w:t xml:space="preserve">a number of studies </w:t>
      </w:r>
      <w:r w:rsidRPr="00CC2F87">
        <w:t xml:space="preserve">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t xml:space="preserve">, considering </w:t>
      </w:r>
      <w:r w:rsidRPr="00CC2F87">
        <w:t xml:space="preserve">environmental factors in </w:t>
      </w:r>
      <w:r>
        <w:t>routing</w:t>
      </w:r>
      <w:r w:rsidRPr="00CC2F87">
        <w:t xml:space="preserve"> </w:t>
      </w:r>
      <w:r>
        <w:t xml:space="preserve">analysis </w:t>
      </w:r>
      <w:r w:rsidRPr="00CC2F87">
        <w:t xml:space="preserve">seem to have the potential to </w:t>
      </w:r>
      <w:r>
        <w:t xml:space="preserve">find </w:t>
      </w:r>
      <w:r w:rsidRPr="00CC2F87">
        <w:t xml:space="preserve">healthier or in other ways </w:t>
      </w:r>
      <w:r>
        <w:t xml:space="preserve">more pleasant </w:t>
      </w:r>
      <w:r w:rsidRPr="00CC2F87">
        <w:t>routes.</w:t>
      </w:r>
      <w:r w:rsidRPr="00034266">
        <w:t xml:space="preserve"> </w:t>
      </w:r>
      <w:r>
        <w:t xml:space="preserve">Therefore, there is a clear need and motivation for developing user-friendly route planners to facilitate reducing pedestrians’ and cyclists’ journey-time exposure to pollutants. </w:t>
      </w:r>
    </w:p>
    <w:p w14:paraId="0638CB03" w14:textId="5C3CD26F" w:rsidR="00B97A2C" w:rsidRDefault="00B97A2C" w:rsidP="00B97A2C">
      <w:r>
        <w:t xml:space="preserve">In this study, </w:t>
      </w:r>
      <w:r w:rsidR="009C27CA">
        <w:t xml:space="preserve">I developed </w:t>
      </w:r>
      <w:r>
        <w:t xml:space="preserve">a </w:t>
      </w:r>
      <w:r w:rsidR="009C27CA">
        <w:t xml:space="preserve">web-based </w:t>
      </w:r>
      <w:r>
        <w:t xml:space="preserve">proof of concept quiet path route planner to demonstrate the </w:t>
      </w:r>
      <w:r w:rsidR="00AE02DE">
        <w:t xml:space="preserve">utility </w:t>
      </w:r>
      <w:r>
        <w:t>of the quiet path routing method in real-life situations. A number or test users us</w:t>
      </w:r>
      <w:r w:rsidR="00997A3F">
        <w:t xml:space="preserve">ed </w:t>
      </w:r>
      <w:r>
        <w:t xml:space="preserve">the route planner during the project, but no structured survey was carried out to assess the users’ experiences. However, the general feedback on the </w:t>
      </w:r>
      <w:r w:rsidR="006655AC">
        <w:t>usability</w:t>
      </w:r>
      <w:r>
        <w:t xml:space="preserve"> </w:t>
      </w:r>
      <w:r w:rsidR="001E1B3D">
        <w:t xml:space="preserve">was </w:t>
      </w:r>
      <w:r w:rsidRPr="00806F0D">
        <w:t>consistent</w:t>
      </w:r>
      <w:r>
        <w:t xml:space="preserve">: the quiet path route planner </w:t>
      </w:r>
      <w:r w:rsidR="006655AC">
        <w:t xml:space="preserve">is relatively intuitive to </w:t>
      </w:r>
      <w:proofErr w:type="gramStart"/>
      <w:r w:rsidR="00275A6F">
        <w:t>use</w:t>
      </w:r>
      <w:proofErr w:type="gramEnd"/>
      <w:r w:rsidR="006655AC">
        <w:t xml:space="preserve"> and </w:t>
      </w:r>
      <w:r w:rsidR="000660FB">
        <w:t xml:space="preserve">it </w:t>
      </w:r>
      <w:r w:rsidR="00C4054E">
        <w:t xml:space="preserve">can </w:t>
      </w:r>
      <w:r>
        <w:t xml:space="preserve">help finding </w:t>
      </w:r>
      <w:r w:rsidR="000660FB">
        <w:t>alternative, quieter paths</w:t>
      </w:r>
      <w:r>
        <w:t xml:space="preserve">. </w:t>
      </w:r>
      <w:r w:rsidR="00AE02DE">
        <w:t xml:space="preserve">As per </w:t>
      </w:r>
      <w:r>
        <w:t xml:space="preserve">the feedback, </w:t>
      </w:r>
      <w:r w:rsidR="00AB180E">
        <w:t xml:space="preserve">particularly </w:t>
      </w:r>
      <w:r w:rsidR="001E2D81">
        <w:t xml:space="preserve">coloring </w:t>
      </w:r>
      <w:r w:rsidR="000660FB">
        <w:t xml:space="preserve">the </w:t>
      </w:r>
      <w:r>
        <w:t xml:space="preserve">geometries of the paths by noise levels </w:t>
      </w:r>
      <w:r w:rsidR="006655AC">
        <w:t xml:space="preserve">eases comparing alternative paths </w:t>
      </w:r>
      <w:r w:rsidR="002516FE">
        <w:t>with respect to noise exposure</w:t>
      </w:r>
      <w:r>
        <w:t xml:space="preserve">. </w:t>
      </w:r>
    </w:p>
    <w:p w14:paraId="4BD0F7FF" w14:textId="77777777" w:rsidR="00B97A2C" w:rsidRDefault="00B97A2C" w:rsidP="00B97A2C">
      <w:r>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EB6B47">
        <w:rPr>
          <w:i/>
          <w:iCs/>
        </w:rPr>
        <w:t>noise</w:t>
      </w:r>
      <w:r>
        <w:t xml:space="preserve"> (%). This way, the complexity of the underlying EIF for noise does not limit the usability of the application. </w:t>
      </w:r>
    </w:p>
    <w:p w14:paraId="2AC6DD89" w14:textId="77777777" w:rsidR="00B97A2C" w:rsidRDefault="00B97A2C" w:rsidP="00B97A2C">
      <w:r>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w:t>
      </w:r>
      <w:r>
        <w:lastRenderedPageBreak/>
        <w:t xml:space="preserve">to a route planner that finds only one path). However, a different approach is probably more suitable for route planners that take into account multiple criteria in routing. In the route planner developed by </w:t>
      </w:r>
      <w:r>
        <w:fldChar w:fldCharType="begin"/>
      </w:r>
      <w:r>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fldChar w:fldCharType="separate"/>
      </w:r>
      <w:r>
        <w:rPr>
          <w:noProof/>
        </w:rPr>
        <w:t>Novack et al. (2018)</w:t>
      </w:r>
      <w:r>
        <w:fldChar w:fldCharType="end"/>
      </w:r>
      <w:r>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Default="00B97A2C" w:rsidP="0023068E">
      <w:r>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t xml:space="preserve"> (5.3)</w:t>
      </w:r>
      <w:r>
        <w:t>.</w:t>
      </w:r>
      <w:r w:rsidRPr="00AF75B9">
        <w:t xml:space="preserve"> </w:t>
      </w:r>
      <w:r>
        <w:t xml:space="preserve">On the other hand, challenges in combining multiple environmental exposures in routing analysis are discussed in chapter 5.8. </w:t>
      </w:r>
    </w:p>
    <w:p w14:paraId="024A4635" w14:textId="32514123" w:rsidR="004614A9" w:rsidRDefault="004614A9" w:rsidP="004614A9">
      <w:pPr>
        <w:pStyle w:val="Heading2"/>
      </w:pPr>
      <w:bookmarkStart w:id="164" w:name="_Ref26450045"/>
      <w:bookmarkStart w:id="165" w:name="_Toc38811353"/>
      <w:r w:rsidRPr="00CC2F87">
        <w:t xml:space="preserve">Alternative quiet paths need to be calculated to suit different situations and </w:t>
      </w:r>
      <w:r w:rsidR="00E06A2D">
        <w:t xml:space="preserve">personal </w:t>
      </w:r>
      <w:r w:rsidRPr="00CC2F87">
        <w:t>preferences</w:t>
      </w:r>
      <w:bookmarkEnd w:id="164"/>
      <w:bookmarkEnd w:id="165"/>
    </w:p>
    <w:p w14:paraId="76740025" w14:textId="420C993F" w:rsidR="004614A9" w:rsidRDefault="004614A9" w:rsidP="004614A9">
      <w:r>
        <w:t xml:space="preserve">Since the environmental impedance function (EIF) could not be formulated to accurately model the health effect of a walk, the final decision on choosing the </w:t>
      </w:r>
      <w:r w:rsidR="00066F0C">
        <w:t>healthiest</w:t>
      </w:r>
      <w:r w:rsidR="0024147F">
        <w:t xml:space="preserve">, </w:t>
      </w:r>
      <w:r w:rsidR="00066F0C">
        <w:t>nor best</w:t>
      </w:r>
      <w:r w:rsidR="0024147F">
        <w:t>,</w:t>
      </w:r>
      <w:r w:rsidR="00066F0C">
        <w:t xml:space="preserve"> </w:t>
      </w:r>
      <w:r>
        <w:t>path could not be implemented in</w:t>
      </w:r>
      <w:r w:rsidR="00CC10F8">
        <w:t>side</w:t>
      </w:r>
      <w:r>
        <w:t xml:space="preserve"> the quiet path routing application. Furthermore, since sensitivity to noise and time-constraints depend on the person and the situation, no attempt was made to choose the </w:t>
      </w:r>
      <w:r>
        <w:rPr>
          <w:i/>
          <w:iCs/>
        </w:rPr>
        <w:t xml:space="preserve">optimal </w:t>
      </w:r>
      <w:r>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39E406C8" w:rsidR="004614A9" w:rsidRDefault="004614A9" w:rsidP="004614A9">
      <w:r>
        <w:t xml:space="preserve">The alternative quiet paths are calculated by gradually increasing the noise sensitivity coefficient in the environmental impedance function </w:t>
      </w:r>
      <w:r w:rsidR="00D77B55">
        <w:t xml:space="preserve">in </w:t>
      </w:r>
      <w:r>
        <w:t xml:space="preserve">parallel </w:t>
      </w:r>
      <w:r w:rsidR="003A5044">
        <w:t xml:space="preserve">(iterative) </w:t>
      </w:r>
      <w:r>
        <w:t xml:space="preserve">pathfinding calculations. The defined set of noise sensitivity coefficients ranges from 0.1 to 40. </w:t>
      </w:r>
      <w:r w:rsidR="00957513">
        <w:t>T</w:t>
      </w:r>
      <w:r>
        <w:t xml:space="preserve">he highest coefficients effectively override the weight of length in the composite cost and produce paths of </w:t>
      </w:r>
      <w:r w:rsidRPr="00915535">
        <w:rPr>
          <w:i/>
          <w:iCs/>
        </w:rPr>
        <w:t>least</w:t>
      </w:r>
      <w:r w:rsidR="00265BBE">
        <w:rPr>
          <w:i/>
          <w:iCs/>
        </w:rPr>
        <w:t xml:space="preserve"> noise</w:t>
      </w:r>
      <w:r w:rsidRPr="00915535">
        <w:rPr>
          <w:i/>
          <w:iCs/>
        </w:rPr>
        <w:t xml:space="preserve"> exposure</w:t>
      </w:r>
      <w:r>
        <w:t xml:space="preserve">. </w:t>
      </w:r>
      <w:r w:rsidR="000532F2">
        <w:t xml:space="preserve">Thus, with the highest sensitivity coefficients, considerably longer quiet paths may be calculated when opportunities for walking in quiet are limited. </w:t>
      </w:r>
      <w:r>
        <w:t xml:space="preserve">On the other hand, many of the quiet paths calculated with the lowest </w:t>
      </w:r>
      <w:r>
        <w:lastRenderedPageBreak/>
        <w:t xml:space="preserve">sensitivity coefficients are almost identical with the shortest path. </w:t>
      </w:r>
      <w:r w:rsidR="005E2961">
        <w:t>Therefore</w:t>
      </w:r>
      <w:r>
        <w:t xml:space="preserve">, when </w:t>
      </w:r>
      <w:r w:rsidR="000D6C63">
        <w:t xml:space="preserve">alternative </w:t>
      </w:r>
      <w:r>
        <w:t>paths</w:t>
      </w:r>
      <w:r w:rsidR="00982C10">
        <w:t xml:space="preserve"> calculated with different sensitivity coefficients</w:t>
      </w:r>
      <w:r>
        <w:t xml:space="preserve"> are presented</w:t>
      </w:r>
      <w:r w:rsidR="00DC4103">
        <w:t xml:space="preserve"> (to a user)</w:t>
      </w:r>
      <w:r>
        <w:t xml:space="preserve">, it is critical to clearly communicate the following </w:t>
      </w:r>
      <w:r w:rsidR="00B8769D">
        <w:t xml:space="preserve">three </w:t>
      </w:r>
      <w:r>
        <w:t xml:space="preserve">properties of the paths: 1) how noisy is the shortest path and 2) what is the achievable reduction in noise exposure on </w:t>
      </w:r>
      <w:r w:rsidR="00B8769D">
        <w:t xml:space="preserve">the </w:t>
      </w:r>
      <w:r>
        <w:t>quiet paths</w:t>
      </w:r>
      <w:r w:rsidR="00B8769D">
        <w:t xml:space="preserve"> and 3) how much longer are the quieter paths compared to the shortest path</w:t>
      </w:r>
      <w:r>
        <w:t xml:space="preserve">. </w:t>
      </w:r>
    </w:p>
    <w:p w14:paraId="214C2C40" w14:textId="7E6CAD23" w:rsidR="004614A9" w:rsidRDefault="004614A9" w:rsidP="004614A9">
      <w:r>
        <w:t xml:space="preserve">As per the results of the assessment of achievable reductions in exposure to traffic noise, the number of quiet paths seem to increase </w:t>
      </w:r>
      <w:r w:rsidR="00107B5D">
        <w:t>when</w:t>
      </w:r>
      <w:r>
        <w:t xml:space="preserve"> OD-distance increases. When several paths have the same length and only little variation in noise exposure, the importance of letting the user to choose the path </w:t>
      </w:r>
      <w:r w:rsidR="00422519">
        <w:t xml:space="preserve">further </w:t>
      </w:r>
      <w:r>
        <w:t xml:space="preserve">increases. In these situations, </w:t>
      </w:r>
      <w:r w:rsidR="0017348F">
        <w:t xml:space="preserve">also </w:t>
      </w:r>
      <w:r>
        <w:t xml:space="preserve">other </w:t>
      </w:r>
      <w:r w:rsidR="0017348F">
        <w:t xml:space="preserve">factors </w:t>
      </w:r>
      <w:r w:rsidR="00DC4103">
        <w:t xml:space="preserve">that </w:t>
      </w:r>
      <w:r w:rsidR="0017348F">
        <w:t>affect</w:t>
      </w:r>
      <w:r w:rsidR="00DC4103">
        <w:t xml:space="preserve"> </w:t>
      </w:r>
      <w:r>
        <w:t xml:space="preserve">walkability and pedestrians’ personal preferences presumably start to play bigger role in the </w:t>
      </w:r>
      <w:r w:rsidR="0017348F">
        <w:t>route selection</w:t>
      </w:r>
      <w:r>
        <w:t xml:space="preserve">. </w:t>
      </w:r>
    </w:p>
    <w:p w14:paraId="14600EE1" w14:textId="4ED90EAC" w:rsidR="00E80F1C" w:rsidRDefault="00F9433E" w:rsidP="00E80F1C">
      <w:pPr>
        <w:pStyle w:val="Heading2"/>
      </w:pPr>
      <w:bookmarkStart w:id="166" w:name="_Toc38811354"/>
      <w:r>
        <w:t>Advanced routing features and high</w:t>
      </w:r>
      <w:r w:rsidR="000731CB">
        <w:t>er</w:t>
      </w:r>
      <w:r>
        <w:t xml:space="preserve"> performance require revised technical </w:t>
      </w:r>
      <w:r w:rsidRPr="00DC4103">
        <w:t>implementation</w:t>
      </w:r>
      <w:bookmarkEnd w:id="166"/>
    </w:p>
    <w:p w14:paraId="6DD5A02A" w14:textId="29B952B7" w:rsidR="008C2BB4" w:rsidRDefault="00FE709D" w:rsidP="00FE709D">
      <w:r>
        <w:t xml:space="preserve">In the further developments of the quiet path routing application, also temporally more dynamic, or even real-time pollutant data should be integrated in the exposure-based routing analysis. </w:t>
      </w:r>
      <w:r w:rsidR="00710D4C">
        <w:t>Since real-time</w:t>
      </w:r>
      <w:r>
        <w:t xml:space="preserve"> data </w:t>
      </w:r>
      <w:r w:rsidR="00710D4C">
        <w:t xml:space="preserve">on traffic noise levels </w:t>
      </w:r>
      <w:r>
        <w:t xml:space="preserve">is </w:t>
      </w:r>
      <w:r w:rsidR="00710D4C">
        <w:t xml:space="preserve">often </w:t>
      </w:r>
      <w:r>
        <w:t>not</w:t>
      </w:r>
      <w:r w:rsidR="00710D4C">
        <w:t xml:space="preserve"> available</w:t>
      </w:r>
      <w:r>
        <w:t xml:space="preserve">, noise levels for different </w:t>
      </w:r>
      <w:r w:rsidR="00F45BA1">
        <w:t>times</w:t>
      </w:r>
      <w:r>
        <w:t xml:space="preserve"> of the day could be interpolated </w:t>
      </w:r>
      <w:r w:rsidR="008C2BB4">
        <w:t>from</w:t>
      </w:r>
      <w:r>
        <w:t xml:space="preserve"> modelled daytime and night-time noise levels</w:t>
      </w:r>
      <w:r w:rsidR="00824674">
        <w:t xml:space="preserve"> by statistical means</w:t>
      </w:r>
      <w:r>
        <w:t xml:space="preserve">. </w:t>
      </w:r>
    </w:p>
    <w:p w14:paraId="757686A5" w14:textId="337E3B21" w:rsidR="00FE709D" w:rsidRPr="00E80F1C" w:rsidRDefault="00FE709D" w:rsidP="00FE709D">
      <w:r>
        <w:t xml:space="preserve">However, in the case of Helsinki, for example, availability of real-time air quality data is improving. </w:t>
      </w:r>
      <w:r w:rsidR="00D86281">
        <w:t xml:space="preserve">Within </w:t>
      </w:r>
      <w:r>
        <w:t xml:space="preserve">the HOPE project, </w:t>
      </w:r>
      <w:r w:rsidR="00345181">
        <w:t>in</w:t>
      </w:r>
      <w:r>
        <w:t xml:space="preserve"> which the quiet path route planner is being developed further (at the time of writing this), a novel </w:t>
      </w:r>
      <w:r w:rsidR="006A43B3">
        <w:t>modelled</w:t>
      </w:r>
      <w:r w:rsidR="00AD4E32">
        <w:t xml:space="preserve"> </w:t>
      </w:r>
      <w:r w:rsidR="006A43B3">
        <w:t>real-time</w:t>
      </w:r>
      <w:r>
        <w:t xml:space="preserve"> air quality index (AQI) data was </w:t>
      </w:r>
      <w:r w:rsidR="00EB7349">
        <w:t>integrated</w:t>
      </w:r>
      <w:r>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225897">
        <w:t>180</w:t>
      </w:r>
      <w:r>
        <w:t xml:space="preserve"> </w:t>
      </w:r>
      <w:r w:rsidRPr="00225897">
        <w:t>647</w:t>
      </w:r>
      <w:r>
        <w:t xml:space="preserve"> line</w:t>
      </w:r>
      <w:proofErr w:type="gramEnd"/>
      <w:r>
        <w:t xml:space="preserve"> geometries of street edges. Since </w:t>
      </w:r>
      <w:r w:rsidR="003477A7">
        <w:t>the processing</w:t>
      </w:r>
      <w:r>
        <w:t xml:space="preserve"> was needed only once, accuracy of the join was prioritized over performance. </w:t>
      </w:r>
      <w:r w:rsidR="009813E8">
        <w:t xml:space="preserve">For real-time pollutant data, </w:t>
      </w:r>
      <w:r w:rsidR="00E769A1">
        <w:t xml:space="preserve">however, </w:t>
      </w:r>
      <w:r w:rsidR="009813E8">
        <w:t xml:space="preserve">the appropriate balance between accuracy and performance of processing the data depends on </w:t>
      </w:r>
      <w:r w:rsidR="00742ABD">
        <w:t xml:space="preserve">several factors, including </w:t>
      </w:r>
      <w:r w:rsidR="009813E8">
        <w:t xml:space="preserve">update interval, spatial accuracy and format (raster/vector) of the data. </w:t>
      </w:r>
      <w:r w:rsidR="006C6234">
        <w:t>In</w:t>
      </w:r>
      <w:r w:rsidR="00A62597">
        <w:t xml:space="preserve"> </w:t>
      </w:r>
      <w:r w:rsidR="00F83943">
        <w:t xml:space="preserve">the </w:t>
      </w:r>
      <w:r>
        <w:t>HOPE project,</w:t>
      </w:r>
      <w:r w:rsidR="000116C2">
        <w:t xml:space="preserve"> </w:t>
      </w:r>
      <w:r w:rsidR="001F37ED">
        <w:t>hourly</w:t>
      </w:r>
      <w:r w:rsidR="000116C2">
        <w:t xml:space="preserve"> pollutant data was </w:t>
      </w:r>
      <w:r w:rsidR="00F83943">
        <w:t>accessible</w:t>
      </w:r>
      <w:r w:rsidR="000116C2">
        <w:t xml:space="preserve"> in raster</w:t>
      </w:r>
      <w:r w:rsidR="001F37ED">
        <w:t xml:space="preserve"> format</w:t>
      </w:r>
      <w:r w:rsidR="001D628A">
        <w:t xml:space="preserve"> </w:t>
      </w:r>
      <w:r w:rsidR="00F83943">
        <w:t xml:space="preserve">via </w:t>
      </w:r>
      <w:r w:rsidR="001D628A">
        <w:t>an API</w:t>
      </w:r>
      <w:r w:rsidR="00374466">
        <w:t xml:space="preserve">. </w:t>
      </w:r>
      <w:r>
        <w:t xml:space="preserve">I </w:t>
      </w:r>
      <w:r w:rsidR="00A62597">
        <w:t xml:space="preserve">revised </w:t>
      </w:r>
      <w:r>
        <w:t xml:space="preserve">the spatial join </w:t>
      </w:r>
      <w:r w:rsidR="00A62597">
        <w:t xml:space="preserve">to use </w:t>
      </w:r>
      <w:r>
        <w:t>point sampling</w:t>
      </w:r>
      <w:r w:rsidR="00374466">
        <w:t xml:space="preserve">, which </w:t>
      </w:r>
      <w:r>
        <w:t>gave a performance boost of 2–3 orders of magnitude in processing time</w:t>
      </w:r>
      <w:r w:rsidR="0006609B">
        <w:t xml:space="preserve">, </w:t>
      </w:r>
      <w:r w:rsidR="00664DC1">
        <w:t>from 20–40 min</w:t>
      </w:r>
      <w:r w:rsidR="00B40667">
        <w:t>utes</w:t>
      </w:r>
      <w:r w:rsidR="00664DC1">
        <w:t xml:space="preserve"> to a few seconds</w:t>
      </w:r>
      <w:r>
        <w:t xml:space="preserve">. </w:t>
      </w:r>
    </w:p>
    <w:p w14:paraId="44278D81" w14:textId="41798FBA" w:rsidR="00E80F1C" w:rsidRDefault="00E80F1C" w:rsidP="00E80F1C">
      <w:r>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w:t>
      </w:r>
      <w:r>
        <w:lastRenderedPageBreak/>
        <w:t xml:space="preserve">independent </w:t>
      </w:r>
      <w:r w:rsidR="00015915">
        <w:t>w</w:t>
      </w:r>
      <w:r>
        <w:t xml:space="preserve">eb map application and communicates with the routing service with asynchronous requests. Generally speaking, a </w:t>
      </w:r>
      <w:r w:rsidR="00015915">
        <w:t xml:space="preserve">somewhat </w:t>
      </w:r>
      <w:r>
        <w:t xml:space="preserve">similar architecture has been applied in many previous studies </w:t>
      </w:r>
      <w:r>
        <w:fldChar w:fldCharType="begin"/>
      </w:r>
      <w:r>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e.g. Novack et al., 2018; Su et al., 2010)</w:t>
      </w:r>
      <w:r>
        <w:fldChar w:fldCharType="end"/>
      </w:r>
      <w:r>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69895287" w:rsidR="00812711" w:rsidRDefault="00E80F1C" w:rsidP="00E80F1C">
      <w:r>
        <w:t xml:space="preserve">The possible features of a green path routing application are ultimately bound to its technical implementation, including the </w:t>
      </w:r>
      <w:r w:rsidR="00F24502">
        <w:t xml:space="preserve">used </w:t>
      </w:r>
      <w:r>
        <w:t xml:space="preserve">programming environment and the </w:t>
      </w:r>
      <w:r w:rsidR="008F022C">
        <w:t xml:space="preserve">chosen </w:t>
      </w:r>
      <w:r>
        <w:t xml:space="preserve">libraries. For a proof of concept route planner, as the one developed in this study, a relatively simple Python implementation </w:t>
      </w:r>
      <w:r w:rsidR="0096330C">
        <w:t xml:space="preserve">(and igraph library) </w:t>
      </w:r>
      <w:r>
        <w:t>was adequate</w:t>
      </w:r>
      <w:r w:rsidR="00041C81">
        <w:t xml:space="preserve"> for the routing application</w:t>
      </w:r>
      <w:r>
        <w:t>. However, when advanced features such as turning costs and traffic light penalties are needed, the limitations of existing graph libraries, such as NetworkX and igraph, may likely become obstacle</w:t>
      </w:r>
      <w:r w:rsidR="004F28C6">
        <w:t>s</w:t>
      </w:r>
      <w:r>
        <w:t xml:space="preserve">. Thus, </w:t>
      </w:r>
      <w:r w:rsidR="004F28C6">
        <w:t xml:space="preserve">at some point, </w:t>
      </w:r>
      <w:r>
        <w:t>developing the quiet path route planner further probably requires either implementing a customized LCP application (i.e. not using existing graph-libraries) or extending an existing routing application with exposure-based routing features.</w:t>
      </w:r>
      <w:r w:rsidR="00497030">
        <w:t xml:space="preserve"> Another option would be to use one routing application </w:t>
      </w:r>
      <w:r w:rsidR="0051111B">
        <w:t xml:space="preserve">(e.g. OpenTripPlanner) </w:t>
      </w:r>
      <w:r w:rsidR="00497030">
        <w:t>for creating a</w:t>
      </w:r>
      <w:r w:rsidR="00C02D45">
        <w:t xml:space="preserve"> more advanced</w:t>
      </w:r>
      <w:r w:rsidR="00497030">
        <w:t xml:space="preserve"> street network graph and </w:t>
      </w:r>
      <w:r w:rsidR="00D94638">
        <w:t xml:space="preserve">then </w:t>
      </w:r>
      <w:r w:rsidR="00497030">
        <w:t xml:space="preserve">another </w:t>
      </w:r>
      <w:r w:rsidR="00060373">
        <w:t xml:space="preserve">for </w:t>
      </w:r>
      <w:r w:rsidR="00497030">
        <w:t>the implementation of the green path</w:t>
      </w:r>
      <w:r w:rsidR="003340AA">
        <w:t xml:space="preserve"> routing</w:t>
      </w:r>
      <w:r w:rsidR="00497030">
        <w:t xml:space="preserve"> functionalities.</w:t>
      </w:r>
      <w:r>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t.</w:t>
      </w:r>
      <w:r w:rsidR="00497030">
        <w:t xml:space="preserve"> </w:t>
      </w:r>
    </w:p>
    <w:p w14:paraId="5138BF85" w14:textId="2DF84012" w:rsidR="00A90258" w:rsidRDefault="00947EE5" w:rsidP="00A90258">
      <w:pPr>
        <w:pStyle w:val="Heading2"/>
      </w:pPr>
      <w:bookmarkStart w:id="167" w:name="_Toc38811355"/>
      <w:r>
        <w:t>Usability</w:t>
      </w:r>
      <w:r w:rsidR="005B1073">
        <w:t xml:space="preserve"> of the quiet path routing application depends also on </w:t>
      </w:r>
      <w:r w:rsidR="008940DD">
        <w:t xml:space="preserve">the </w:t>
      </w:r>
      <w:r w:rsidR="005B1073">
        <w:t>quality of the shortest paths</w:t>
      </w:r>
      <w:bookmarkEnd w:id="167"/>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630A412B"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w:t>
      </w:r>
      <w:r w:rsidR="001726DA">
        <w:t xml:space="preserve">i.e. </w:t>
      </w:r>
      <w:r w:rsidR="00FF4B57">
        <w:t>Digitransit Routing API)</w:t>
      </w:r>
      <w:r w:rsidR="00DA1C61">
        <w:t xml:space="preserve">. </w:t>
      </w:r>
      <w:r w:rsidR="001F2C8B">
        <w:t xml:space="preserve">As per </w:t>
      </w:r>
      <w:r w:rsidR="001F2C8B" w:rsidRPr="004F6C1D">
        <w:fldChar w:fldCharType="begin"/>
      </w:r>
      <w:r w:rsidR="001F2C8B" w:rsidRPr="004F6C1D">
        <w:instrText xml:space="preserve"> REF _Ref23670715 \h </w:instrText>
      </w:r>
      <w:r w:rsidR="004F6C1D" w:rsidRPr="004F6C1D">
        <w:instrText xml:space="preserve"> \* MERGEFORMAT </w:instrText>
      </w:r>
      <w:r w:rsidR="001F2C8B" w:rsidRPr="004F6C1D">
        <w:fldChar w:fldCharType="separate"/>
      </w:r>
      <w:r w:rsidR="004A4362" w:rsidRPr="004F6C1D">
        <w:t xml:space="preserve">Table </w:t>
      </w:r>
      <w:r w:rsidR="004A4362" w:rsidRPr="004F6C1D">
        <w:rPr>
          <w:noProof/>
        </w:rPr>
        <w:t>14</w:t>
      </w:r>
      <w:r w:rsidR="001F2C8B" w:rsidRPr="004F6C1D">
        <w:fldChar w:fldCharType="end"/>
      </w:r>
      <w:r w:rsidR="001F2C8B">
        <w:t xml:space="preserve">, </w:t>
      </w:r>
      <w:r w:rsidR="005F3ECB">
        <w:t xml:space="preserve">the </w:t>
      </w:r>
      <w:r w:rsidR="001F2C8B">
        <w:t>m</w:t>
      </w:r>
      <w:r w:rsidR="00F74E56">
        <w:t xml:space="preserve">ean and median difference </w:t>
      </w:r>
      <w:r w:rsidR="00EF4907">
        <w:t xml:space="preserve">in </w:t>
      </w:r>
      <w:r w:rsidR="004711CA">
        <w:t xml:space="preserve">path </w:t>
      </w:r>
      <w:r w:rsidR="00EF4907">
        <w:t>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lastRenderedPageBreak/>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w:t>
      </w:r>
      <w:r w:rsidR="00B80642">
        <w:t xml:space="preserve"> at least</w:t>
      </w:r>
      <w:r w:rsidR="008F4EC9">
        <w:t xml:space="preserve"> satisfactorily</w:t>
      </w:r>
      <w:r w:rsidR="003C72E5">
        <w:t xml:space="preserve"> in most situations</w:t>
      </w:r>
      <w:r w:rsidR="00330686">
        <w:t xml:space="preserve">. </w:t>
      </w:r>
    </w:p>
    <w:p w14:paraId="7185B03C" w14:textId="757F7F91"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w:t>
      </w:r>
      <w:r w:rsidR="00B80642">
        <w:t xml:space="preserve"> street network</w:t>
      </w:r>
      <w:r w:rsidR="00454E61">
        <w:t xml:space="preserv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 xml:space="preserve">the presence of </w:t>
      </w:r>
      <w:r w:rsidR="00B80642" w:rsidRPr="00B80642">
        <w:t xml:space="preserve">redundant </w:t>
      </w:r>
      <w:r w:rsidR="00B667BD">
        <w:t>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F41F9F">
        <w:t xml:space="preserve">I made three </w:t>
      </w:r>
      <w:r w:rsidR="00EC21F5">
        <w:t xml:space="preserve">key improvements to the application </w:t>
      </w:r>
      <w:r w:rsidR="003E250C">
        <w:t>via</w:t>
      </w:r>
      <w:r w:rsidR="00EC21F5">
        <w:t xml:space="preserve"> this process</w:t>
      </w:r>
      <w:r w:rsidR="004D3E3F">
        <w:t>;</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t>
      </w:r>
      <w:r w:rsidR="00B01779">
        <w:t>were</w:t>
      </w:r>
      <w:r w:rsidR="002F4222">
        <w:t xml:space="preserve"> </w:t>
      </w:r>
      <w:r w:rsidR="00B01779">
        <w:t>extend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04BE9666" w:rsidR="00621C16" w:rsidRPr="00CC2F87" w:rsidRDefault="002053DA" w:rsidP="00EE1ECB">
      <w:pPr>
        <w:pStyle w:val="TableCaption"/>
      </w:pPr>
      <w:bookmarkStart w:id="168" w:name="_Ref23670715"/>
      <w:bookmarkStart w:id="169" w:name="_Toc38811914"/>
      <w:r w:rsidRPr="00073723">
        <w:rPr>
          <w:b/>
          <w:bCs/>
        </w:rPr>
        <w:t xml:space="preserve">Table </w:t>
      </w:r>
      <w:r w:rsidRPr="00073723">
        <w:rPr>
          <w:b/>
          <w:bCs/>
        </w:rPr>
        <w:fldChar w:fldCharType="begin"/>
      </w:r>
      <w:r w:rsidRPr="00073723">
        <w:rPr>
          <w:b/>
          <w:bCs/>
        </w:rPr>
        <w:instrText xml:space="preserve"> SEQ Table \* ARABIC </w:instrText>
      </w:r>
      <w:r w:rsidRPr="00073723">
        <w:rPr>
          <w:b/>
          <w:bCs/>
        </w:rPr>
        <w:fldChar w:fldCharType="separate"/>
      </w:r>
      <w:r w:rsidR="004A4362">
        <w:rPr>
          <w:b/>
          <w:bCs/>
          <w:noProof/>
        </w:rPr>
        <w:t>14</w:t>
      </w:r>
      <w:r w:rsidRPr="00073723">
        <w:rPr>
          <w:b/>
          <w:bCs/>
        </w:rPr>
        <w:fldChar w:fldCharType="end"/>
      </w:r>
      <w:bookmarkEnd w:id="168"/>
      <w:r w:rsidRPr="00073723">
        <w:rPr>
          <w:b/>
          <w:bCs/>
        </w:rPr>
        <w:t>.</w:t>
      </w:r>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70"/>
      <w:r w:rsidR="00350147" w:rsidRPr="00CC2F87">
        <w:t>3122</w:t>
      </w:r>
      <w:r w:rsidR="00EC2E21" w:rsidRPr="00CC2F87">
        <w:t>8</w:t>
      </w:r>
      <w:commentRangeEnd w:id="170"/>
      <w:r w:rsidR="00EC2E21" w:rsidRPr="00CC2F87">
        <w:rPr>
          <w:rStyle w:val="CommentReference"/>
          <w:iCs w:val="0"/>
          <w:color w:val="auto"/>
        </w:rPr>
        <w:commentReference w:id="170"/>
      </w:r>
      <w:r w:rsidR="00085389" w:rsidRPr="00CC2F87">
        <w:t>)</w:t>
      </w:r>
      <w:r w:rsidRPr="00CC2F87">
        <w:t>.</w:t>
      </w:r>
      <w:bookmarkEnd w:id="169"/>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7D7E9845" w:rsidR="006F1E36" w:rsidRDefault="00105A12" w:rsidP="00A03023">
      <w:pPr>
        <w:pStyle w:val="ListParagraph"/>
        <w:numPr>
          <w:ilvl w:val="0"/>
          <w:numId w:val="10"/>
        </w:numPr>
      </w:pPr>
      <w:r>
        <w:lastRenderedPageBreak/>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A03023">
        <w:t xml:space="preserve"> </w:t>
      </w:r>
      <w:r w:rsidR="0002608E" w:rsidRPr="007F037B">
        <w:fldChar w:fldCharType="begin"/>
      </w:r>
      <w:r w:rsidR="0002608E" w:rsidRPr="007F037B">
        <w:instrText xml:space="preserve"> REF _Ref38100635 \h </w:instrText>
      </w:r>
      <w:r w:rsidR="007F037B" w:rsidRPr="007F037B">
        <w:instrText xml:space="preserve"> \* MERGEFORMAT </w:instrText>
      </w:r>
      <w:r w:rsidR="0002608E" w:rsidRPr="007F037B">
        <w:fldChar w:fldCharType="separate"/>
      </w:r>
      <w:r w:rsidR="00A03023">
        <w:t>(</w:t>
      </w:r>
      <w:r w:rsidR="004A4362" w:rsidRPr="004A4362">
        <w:t>Figure</w:t>
      </w:r>
      <w:r w:rsidR="004A4362" w:rsidRPr="004A4362">
        <w:rPr>
          <w:noProof/>
        </w:rPr>
        <w:t xml:space="preserve"> </w:t>
      </w:r>
      <w:r w:rsidR="004A4362" w:rsidRPr="004F6C1D">
        <w:rPr>
          <w:noProof/>
        </w:rPr>
        <w:t>38</w:t>
      </w:r>
      <w:r w:rsidR="0002608E" w:rsidRPr="007F037B">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814E7"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rsidRPr="007F037B">
        <w:fldChar w:fldCharType="begin"/>
      </w:r>
      <w:r w:rsidR="00EA4467" w:rsidRPr="007F037B">
        <w:instrText xml:space="preserve"> REF _Ref23696639 \h </w:instrText>
      </w:r>
      <w:r w:rsidR="007F037B" w:rsidRPr="007F037B">
        <w:instrText xml:space="preserve"> \* MERGEFORMAT </w:instrText>
      </w:r>
      <w:r w:rsidR="00EA4467" w:rsidRPr="007F037B">
        <w:fldChar w:fldCharType="separate"/>
      </w:r>
      <w:r w:rsidR="004A4362" w:rsidRPr="004A4362">
        <w:t xml:space="preserve">Table </w:t>
      </w:r>
      <w:r w:rsidR="004A4362" w:rsidRPr="004A4362">
        <w:rPr>
          <w:noProof/>
        </w:rPr>
        <w:t>15</w:t>
      </w:r>
      <w:r w:rsidR="00EA4467" w:rsidRPr="007F037B">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5C27B61"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rsidRPr="00D55E4A">
        <w:fldChar w:fldCharType="begin"/>
      </w:r>
      <w:r w:rsidR="003D2EE7" w:rsidRPr="00D55E4A">
        <w:instrText xml:space="preserve"> REF _Ref38100643 \h </w:instrText>
      </w:r>
      <w:r w:rsidR="00D55E4A" w:rsidRPr="00D55E4A">
        <w:instrText xml:space="preserve"> \* MERGEFORMAT </w:instrText>
      </w:r>
      <w:r w:rsidR="003D2EE7" w:rsidRPr="00D55E4A">
        <w:fldChar w:fldCharType="separate"/>
      </w:r>
      <w:r w:rsidR="004A4362" w:rsidRPr="004A4362">
        <w:t xml:space="preserve">Figure </w:t>
      </w:r>
      <w:r w:rsidR="004A4362" w:rsidRPr="004A4362">
        <w:rPr>
          <w:noProof/>
        </w:rPr>
        <w:t>39</w:t>
      </w:r>
      <w:r w:rsidR="003D2EE7" w:rsidRPr="00D55E4A">
        <w:fldChar w:fldCharType="end"/>
      </w:r>
      <w:r w:rsidR="003D2EE7">
        <w:t>)</w:t>
      </w:r>
      <w:r w:rsidR="00CC4932">
        <w:t>.</w:t>
      </w:r>
      <w:r w:rsidR="001E0B71">
        <w:t xml:space="preserve"> </w:t>
      </w:r>
    </w:p>
    <w:p w14:paraId="53CB8A57" w14:textId="6D7170F2" w:rsidR="00EE1ECB" w:rsidRPr="00CC2F87" w:rsidRDefault="00EE1ECB" w:rsidP="00EE1ECB">
      <w:pPr>
        <w:pStyle w:val="TableCaption"/>
      </w:pPr>
      <w:bookmarkStart w:id="171" w:name="_Ref23696639"/>
      <w:bookmarkStart w:id="172" w:name="_Toc38811915"/>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4A4362">
        <w:rPr>
          <w:b/>
          <w:bCs/>
          <w:noProof/>
        </w:rPr>
        <w:t>15</w:t>
      </w:r>
      <w:r w:rsidRPr="003E6F61">
        <w:rPr>
          <w:b/>
          <w:bCs/>
        </w:rPr>
        <w:fldChar w:fldCharType="end"/>
      </w:r>
      <w:bookmarkEnd w:id="171"/>
      <w:r w:rsidRPr="003E6F61">
        <w:rPr>
          <w:b/>
          <w:bCs/>
        </w:rPr>
        <w:t>.</w:t>
      </w:r>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73"/>
      <w:r w:rsidRPr="00CC2F87">
        <w:t>reference paths</w:t>
      </w:r>
      <w:commentRangeEnd w:id="173"/>
      <w:r w:rsidR="00260041">
        <w:rPr>
          <w:rStyle w:val="CommentReference"/>
          <w:iCs w:val="0"/>
          <w:color w:val="auto"/>
        </w:rPr>
        <w:commentReference w:id="173"/>
      </w:r>
      <w:r w:rsidRPr="00CC2F87">
        <w:t>.</w:t>
      </w:r>
      <w:bookmarkEnd w:id="17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lastRenderedPageBreak/>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3FBFCD3B" w14:textId="3C312388" w:rsidR="00F84EA6" w:rsidRDefault="00F84EA6" w:rsidP="00FC6533">
      <w:pPr>
        <w:keepNext/>
        <w:spacing w:before="360" w:after="0"/>
      </w:pPr>
    </w:p>
    <w:p w14:paraId="5EB97D6D" w14:textId="6B373381" w:rsidR="00FC6533" w:rsidRDefault="006B69F6" w:rsidP="00FC6533">
      <w:pPr>
        <w:keepNext/>
        <w:spacing w:before="360" w:after="0"/>
      </w:pPr>
      <w:r>
        <w:rPr>
          <w:noProof/>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174" w:name="_Ref38100635"/>
    </w:p>
    <w:p w14:paraId="16AEA3D9" w14:textId="5FA87DFF" w:rsidR="006B69F6" w:rsidRPr="00F84EA6" w:rsidRDefault="006B69F6" w:rsidP="00F84EA6">
      <w:pPr>
        <w:pStyle w:val="Caption"/>
      </w:pPr>
      <w:bookmarkStart w:id="175" w:name="_Toc38811678"/>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4A4362">
        <w:rPr>
          <w:b/>
          <w:bCs/>
          <w:noProof/>
        </w:rPr>
        <w:t>38</w:t>
      </w:r>
      <w:r w:rsidRPr="003E6F61">
        <w:rPr>
          <w:b/>
          <w:bCs/>
        </w:rPr>
        <w:fldChar w:fldCharType="end"/>
      </w:r>
      <w:bookmarkEnd w:id="174"/>
      <w:r w:rsidRPr="003E6F61">
        <w:rPr>
          <w:b/>
          <w:bCs/>
        </w:rPr>
        <w:t>.</w:t>
      </w:r>
      <w:r w:rsidRPr="00F84EA6">
        <w:t xml:space="preserve"> Side-by-side comparison of the street network graphs of </w:t>
      </w:r>
      <w:r w:rsidR="008F3CC4" w:rsidRPr="00F84EA6">
        <w:t xml:space="preserve">the </w:t>
      </w:r>
      <w:r w:rsidRPr="00F84EA6">
        <w:t>quiet path route planner (A) and OpenTripPlanner (B)</w:t>
      </w:r>
      <w:r w:rsidR="009D2AB1" w:rsidRPr="00F84EA6">
        <w:t xml:space="preserve"> in Koskela, Helsinki</w:t>
      </w:r>
      <w:r w:rsidRPr="00F84EA6">
        <w:t xml:space="preserve">. Most street segments tagged as private in OpenStreetMap are used in OpenTripPlanner but </w:t>
      </w:r>
      <w:r w:rsidR="006A2826" w:rsidRPr="00F84EA6">
        <w:t>missing from</w:t>
      </w:r>
      <w:r w:rsidR="005D467B" w:rsidRPr="00F84EA6">
        <w:t xml:space="preserve"> </w:t>
      </w:r>
      <w:r w:rsidR="008D5141" w:rsidRPr="00F84EA6">
        <w:t xml:space="preserve">the </w:t>
      </w:r>
      <w:r w:rsidRPr="00F84EA6">
        <w:t xml:space="preserve">quiet path route planner. However, private streets are only usable at the beginning or end of a route in OpenTripPlanner. </w:t>
      </w:r>
      <w:r w:rsidR="00D747B0" w:rsidRPr="00F84EA6">
        <w:t>Map data by © OpenStreetMap contributors.</w:t>
      </w:r>
      <w:bookmarkEnd w:id="175"/>
    </w:p>
    <w:p w14:paraId="6D1DA5DD" w14:textId="77777777" w:rsidR="00407169" w:rsidRDefault="00407169" w:rsidP="00407169">
      <w:pPr>
        <w:keepNext/>
        <w:spacing w:before="360" w:after="0"/>
      </w:pPr>
      <w:r>
        <w:rPr>
          <w:noProof/>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010DCD29" w:rsidR="00407169" w:rsidRDefault="00407169" w:rsidP="002D7FCC">
      <w:pPr>
        <w:pStyle w:val="Caption"/>
        <w:jc w:val="both"/>
      </w:pPr>
      <w:bookmarkStart w:id="176" w:name="_Ref38100643"/>
      <w:bookmarkStart w:id="177" w:name="_Toc38811679"/>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4A4362">
        <w:rPr>
          <w:b/>
          <w:bCs/>
          <w:noProof/>
        </w:rPr>
        <w:t>39</w:t>
      </w:r>
      <w:r w:rsidRPr="003E6F61">
        <w:rPr>
          <w:b/>
          <w:bCs/>
        </w:rPr>
        <w:fldChar w:fldCharType="end"/>
      </w:r>
      <w:bookmarkEnd w:id="176"/>
      <w:r w:rsidRPr="003E6F61">
        <w:rPr>
          <w:b/>
          <w:bCs/>
        </w:rPr>
        <w:t>.</w:t>
      </w:r>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7"/>
      <w:r w:rsidR="00AF007D">
        <w:t xml:space="preserve"> </w:t>
      </w:r>
    </w:p>
    <w:p w14:paraId="4329798D" w14:textId="3CE0C261"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w:t>
      </w:r>
      <w:r w:rsidR="00B80642">
        <w:t>the</w:t>
      </w:r>
      <w:r w:rsidR="00162813">
        <w:t xml:space="preserve">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 xml:space="preserve">cost </w:t>
      </w:r>
      <w:r w:rsidR="00AA0DA3">
        <w:t xml:space="preserve">attributes </w:t>
      </w:r>
      <w:r w:rsidR="0036629F">
        <w:t>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rsidRPr="00BC6B01">
        <w:fldChar w:fldCharType="begin"/>
      </w:r>
      <w:r w:rsidR="00997437" w:rsidRPr="00BC6B01">
        <w:instrText xml:space="preserve"> REF _Ref23670715 \h </w:instrText>
      </w:r>
      <w:r w:rsidR="00BC6B01" w:rsidRPr="00BC6B01">
        <w:instrText xml:space="preserve"> \* MERGEFORMAT </w:instrText>
      </w:r>
      <w:r w:rsidR="00997437" w:rsidRPr="00BC6B01">
        <w:fldChar w:fldCharType="separate"/>
      </w:r>
      <w:r w:rsidR="004A4362" w:rsidRPr="00BC6B01">
        <w:t xml:space="preserve">Table </w:t>
      </w:r>
      <w:r w:rsidR="004A4362" w:rsidRPr="00BC6B01">
        <w:rPr>
          <w:noProof/>
        </w:rPr>
        <w:t>14</w:t>
      </w:r>
      <w:r w:rsidR="00997437" w:rsidRPr="00BC6B01">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8" w:name="_Toc38811356"/>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8"/>
    </w:p>
    <w:p w14:paraId="08036EE8" w14:textId="1FD54513"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5309F0">
        <w:t>3</w:t>
      </w:r>
      <w:r w:rsidR="00890ABD">
        <w:t>.</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w:t>
      </w:r>
      <w:r w:rsidR="00504516">
        <w:lastRenderedPageBreak/>
        <w:t>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41E4B0BE"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relationships between</w:t>
      </w:r>
      <w:r w:rsidR="006D4396">
        <w:t xml:space="preserve"> the</w:t>
      </w:r>
      <w:r w:rsidR="0018141B">
        <w:t xml:space="preserve">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27149D">
        <w:t>the</w:t>
      </w:r>
      <w:r w:rsidR="009E5D72">
        <w:t xml:space="preserve"> </w:t>
      </w:r>
      <w:r w:rsidR="005351C0">
        <w:t>unexplained</w:t>
      </w:r>
      <w:r w:rsidR="001C6645">
        <w:t xml:space="preserve"> differences</w:t>
      </w:r>
      <w:r w:rsidR="005351C0">
        <w:t xml:space="preserve"> in %HA</w:t>
      </w:r>
      <w:r w:rsidR="001C6645">
        <w:t xml:space="preserve">. </w:t>
      </w:r>
    </w:p>
    <w:p w14:paraId="3054A191" w14:textId="32201640" w:rsidR="00A270CF" w:rsidRDefault="00A270CF" w:rsidP="00581792">
      <w:r>
        <w:t xml:space="preserve">Large-scale assessment of pedestrians’ exposure </w:t>
      </w:r>
      <w:r w:rsidR="002849E5">
        <w:t xml:space="preserve">to traffic noise </w:t>
      </w:r>
      <w:r>
        <w:t xml:space="preserve">could be applied in planning actions for mitigating negative health effects of noise. </w:t>
      </w:r>
      <w:r w:rsidR="00443CF7">
        <w:t xml:space="preserve">The highest demand for better noise control could be identified by comparing modelled utilization rates and noise levels of different street segments, as demonstrated in </w:t>
      </w:r>
      <w:r w:rsidR="00443CF7" w:rsidRPr="00FE7D72">
        <w:fldChar w:fldCharType="begin"/>
      </w:r>
      <w:r w:rsidR="00443CF7" w:rsidRPr="00FE7D72">
        <w:instrText xml:space="preserve"> REF _Ref38707780 \h  \* MERGEFORMAT </w:instrText>
      </w:r>
      <w:r w:rsidR="00443CF7" w:rsidRPr="00FE7D72">
        <w:fldChar w:fldCharType="separate"/>
      </w:r>
      <w:r w:rsidR="004A4362" w:rsidRPr="004A4362">
        <w:t xml:space="preserve">Appendix </w:t>
      </w:r>
      <w:r w:rsidR="004A4362" w:rsidRPr="004A4362">
        <w:rPr>
          <w:noProof/>
        </w:rPr>
        <w:t>5</w:t>
      </w:r>
      <w:r w:rsidR="00443CF7" w:rsidRPr="00FE7D72">
        <w:fldChar w:fldCharType="end"/>
      </w:r>
      <w:r w:rsidR="00443CF7" w:rsidRPr="00FE7D72">
        <w:t>.</w:t>
      </w:r>
      <w:r w:rsidR="00443CF7">
        <w:t xml:space="preserve"> </w:t>
      </w:r>
      <w:r w:rsidR="00AF5409">
        <w:t xml:space="preserve">However, more advanced </w:t>
      </w:r>
      <w:r w:rsidR="00F5061E">
        <w:t>analysis</w:t>
      </w:r>
      <w:r w:rsidR="00AF5409">
        <w:t xml:space="preserve"> </w:t>
      </w:r>
      <w:r w:rsidR="00E7644C">
        <w:t xml:space="preserve">and data </w:t>
      </w:r>
      <w:r w:rsidR="00F5061E">
        <w:t xml:space="preserve">of mobility </w:t>
      </w:r>
      <w:r w:rsidR="00AF5409">
        <w:t>would be needed</w:t>
      </w:r>
      <w:r w:rsidR="00E7644C">
        <w:t xml:space="preserve"> to model more probable paths of pedestrians</w:t>
      </w:r>
      <w:r w:rsidR="00212DD7">
        <w:t>.</w:t>
      </w:r>
      <w:r w:rsidR="003B7449">
        <w:t xml:space="preserve"> </w:t>
      </w:r>
      <w:r w:rsidR="00E7644C">
        <w:t xml:space="preserve">At least, </w:t>
      </w:r>
      <w:r w:rsidR="00AF5409">
        <w:t xml:space="preserve">availability </w:t>
      </w:r>
      <w:r w:rsidR="003B7449">
        <w:t xml:space="preserve">and quality </w:t>
      </w:r>
      <w:r w:rsidR="00AF5409">
        <w:t>of alternative paths in different areas</w:t>
      </w:r>
      <w:r w:rsidR="00E7644C">
        <w:t xml:space="preserve"> should be considered</w:t>
      </w:r>
      <w:r w:rsidR="00AF5409">
        <w:t xml:space="preserve">. </w:t>
      </w:r>
      <w:r w:rsidR="00257CD9">
        <w:t>This</w:t>
      </w:r>
      <w:r w:rsidR="00082887">
        <w:t xml:space="preserve"> </w:t>
      </w:r>
      <w:r w:rsidR="001F10CE">
        <w:t>issue</w:t>
      </w:r>
      <w:r w:rsidR="00257CD9">
        <w:t xml:space="preserve"> is </w:t>
      </w:r>
      <w:r w:rsidR="00082887">
        <w:t xml:space="preserve">discussed further in </w:t>
      </w:r>
      <w:r w:rsidR="0028091D">
        <w:t>the next chapter</w:t>
      </w:r>
      <w:r w:rsidR="00082887">
        <w:t xml:space="preserve"> </w:t>
      </w:r>
      <w:r w:rsidR="0028091D">
        <w:t>(</w:t>
      </w:r>
      <w:r w:rsidR="00082887">
        <w:t>5.7</w:t>
      </w:r>
      <w:r w:rsidR="0028091D">
        <w:t>)</w:t>
      </w:r>
      <w:r w:rsidR="00082887">
        <w:t>.</w:t>
      </w:r>
      <w:r w:rsidR="002D3457">
        <w:t xml:space="preserve"> </w:t>
      </w:r>
    </w:p>
    <w:p w14:paraId="5AE7A92A" w14:textId="5C79B8A5" w:rsidR="00686C20" w:rsidRDefault="00686C20" w:rsidP="00686C20">
      <w:pPr>
        <w:pStyle w:val="Heading2"/>
      </w:pPr>
      <w:bookmarkStart w:id="179" w:name="_Toc3881135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9"/>
    </w:p>
    <w:p w14:paraId="636D4688" w14:textId="305C83C9"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C1407">
        <w:t xml:space="preserve"> </w:t>
      </w:r>
    </w:p>
    <w:p w14:paraId="502A25F3" w14:textId="7998E300" w:rsidR="007B0DB2" w:rsidRDefault="00D7428E" w:rsidP="003D3EE2">
      <w:r>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and hence 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BC1407">
        <w:t>but</w:t>
      </w:r>
      <w:r w:rsidR="00916D1D">
        <w:t xml:space="preserve">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224714">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and shown that they</w:t>
      </w:r>
      <w:r w:rsidR="00276325">
        <w:t xml:space="preserve"> tend to</w:t>
      </w:r>
      <w:r w:rsidR="00164098">
        <w:t xml:space="preserve">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r w:rsidR="00B67D5A">
        <w:t xml:space="preserve">The route choice </w:t>
      </w:r>
      <w:r w:rsidR="00B67D5A">
        <w:lastRenderedPageBreak/>
        <w:t xml:space="preserve">problem gets increasingly complicated in multimodal routing; in addition to the alternative paths between a fixed O-D pair, pedestrian may also be able to select an alternative </w:t>
      </w:r>
      <w:r w:rsidR="00935C30">
        <w:t xml:space="preserve">PT stop as destination </w:t>
      </w:r>
      <w:r w:rsidR="00B67D5A">
        <w:t>for the wal</w:t>
      </w:r>
      <w:r w:rsidR="00935C30">
        <w:t>k</w:t>
      </w:r>
      <w:r w:rsidR="00B67D5A">
        <w:t>.</w:t>
      </w:r>
    </w:p>
    <w:p w14:paraId="63625FD9" w14:textId="77777777" w:rsidR="0077611D" w:rsidRDefault="0073447E" w:rsidP="003D3EE2">
      <w:r>
        <w:t>Modelling route choices of pedestrians is outside the scope of this thesis. More accurate assessment</w:t>
      </w:r>
      <w:r w:rsidR="00276325">
        <w:t>s</w:t>
      </w:r>
      <w:r>
        <w:t xml:space="preserve"> of pedestrians’ traffic noise exposures and opportunities for walking in quiet would require modelling </w:t>
      </w:r>
      <w:r w:rsidR="00276325">
        <w:t xml:space="preserve">pedestrians’ </w:t>
      </w:r>
      <w:r>
        <w:t>route choices in different noise environments</w:t>
      </w:r>
      <w:r w:rsidR="0030388F">
        <w:t>.</w:t>
      </w:r>
      <w:r>
        <w:t xml:space="preserve"> </w:t>
      </w:r>
      <w:r w:rsidR="0030388F">
        <w:t>H</w:t>
      </w:r>
      <w:r>
        <w:t>ow long additional distances pedestrians are willing to walk in order to avoid exposure to noise? Despite calculating alternative</w:t>
      </w:r>
      <w:r w:rsidR="00647D6C">
        <w:t>,</w:t>
      </w:r>
      <w:r>
        <w:t xml:space="preserve"> quiet</w:t>
      </w:r>
      <w:r w:rsidR="00647D6C">
        <w:t>er</w:t>
      </w:r>
      <w:r>
        <w:t xml:space="preserve"> paths for all walks, </w:t>
      </w:r>
      <w:r w:rsidR="0059602D">
        <w:t xml:space="preserve">I did not </w:t>
      </w:r>
      <w:r>
        <w:t xml:space="preserve">attempt to determine which of the paths is the </w:t>
      </w:r>
      <w:r w:rsidRPr="004D4F2E">
        <w:rPr>
          <w:i/>
          <w:iCs/>
        </w:rPr>
        <w:t>best</w:t>
      </w:r>
      <w:r>
        <w:t xml:space="preserve">. </w:t>
      </w:r>
    </w:p>
    <w:p w14:paraId="66FE3D28" w14:textId="04D0FD93"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Neither do the results reveal the true</w:t>
      </w:r>
      <w:r w:rsidR="0077611D">
        <w:t xml:space="preserve"> spatial</w:t>
      </w:r>
      <w:r w:rsidR="00174BDD">
        <w:t xml:space="preserv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w:t>
      </w:r>
      <w:r w:rsidR="00EF46F3">
        <w:t>T</w:t>
      </w:r>
      <w:r w:rsidR="003526BC">
        <w:t xml:space="preserve">his assessment would have required compressing the spatial information </w:t>
      </w:r>
      <w:r w:rsidR="00AF1900">
        <w:t>of</w:t>
      </w:r>
      <w:r w:rsidR="003526BC">
        <w:t xml:space="preserve"> availability and quality of quiet paths to appropriate </w:t>
      </w:r>
      <w:r w:rsidR="00CC76A4">
        <w:t>indices</w:t>
      </w:r>
      <w:r w:rsidR="00DC456F">
        <w:t xml:space="preserve"> and inspecting the spatial variation in them</w:t>
      </w:r>
      <w:r w:rsidR="003526BC">
        <w:t>.</w:t>
      </w:r>
      <w:r w:rsidR="00136393">
        <w:t xml:space="preserve"> </w:t>
      </w:r>
    </w:p>
    <w:p w14:paraId="6C0FC8E4" w14:textId="434315AA"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456F">
        <w:t xml:space="preserve"> </w:t>
      </w:r>
      <w:r w:rsidR="00DC0597">
        <w:t xml:space="preserve">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w:t>
      </w:r>
      <w:r w:rsidR="000C38F7">
        <w:t xml:space="preserve">at least </w:t>
      </w:r>
      <w:r w:rsidR="000E3922">
        <w:t xml:space="preserve">for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1FE576B3" w14:textId="24A8DD2B" w:rsidR="007D2D5E" w:rsidRDefault="007D2D5E" w:rsidP="002A6C9E">
      <w:pPr>
        <w:pStyle w:val="Heading2"/>
      </w:pPr>
      <w:bookmarkStart w:id="180" w:name="_Toc38811358"/>
      <w:r>
        <w:t xml:space="preserve">Uncertainties in </w:t>
      </w:r>
      <w:r w:rsidR="0073004A">
        <w:t>exposure-response</w:t>
      </w:r>
      <w:r>
        <w:t xml:space="preserve"> relationship</w:t>
      </w:r>
      <w:r w:rsidR="0073004A">
        <w:t>s</w:t>
      </w:r>
      <w:r>
        <w:t xml:space="preserve"> challenge the environmental impedance function</w:t>
      </w:r>
      <w:bookmarkEnd w:id="180"/>
    </w:p>
    <w:p w14:paraId="06B809F2" w14:textId="73CAAE7B"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rsidR="00224714">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w:t>
      </w:r>
      <w:r w:rsidR="00E32D6B">
        <w:lastRenderedPageBreak/>
        <w:t xml:space="preserve">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32F149BD"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224714">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224714">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7326B2">
        <w:rPr>
          <w:rFonts w:eastAsiaTheme="minorEastAsia"/>
          <w:iCs/>
        </w:rPr>
        <w:t xml:space="preserve"> of nois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xml:space="preserve">– loudness relationship were not investigated more </w:t>
      </w:r>
      <w:r w:rsidR="00E41E5C" w:rsidRPr="00E41E5C">
        <w:t>thoroughly</w:t>
      </w:r>
      <w:r w:rsidR="009020D7">
        <w:t>.</w:t>
      </w:r>
      <w:r w:rsidR="00C476ED">
        <w:t xml:space="preserve"> </w:t>
      </w:r>
    </w:p>
    <w:p w14:paraId="39577EB1" w14:textId="124FD174"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2121CE">
        <w:rPr>
          <w:rFonts w:eastAsiaTheme="minorEastAsia"/>
          <w:iCs/>
        </w:rPr>
        <w:fldChar w:fldCharType="begin"/>
      </w:r>
      <w:r w:rsidR="000A5F35" w:rsidRPr="002121CE">
        <w:rPr>
          <w:rFonts w:eastAsiaTheme="minorEastAsia"/>
          <w:iCs/>
        </w:rPr>
        <w:instrText xml:space="preserve"> REF _Ref33718460 \h </w:instrText>
      </w:r>
      <w:r w:rsidR="002121CE" w:rsidRPr="002121CE">
        <w:rPr>
          <w:rFonts w:eastAsiaTheme="minorEastAsia"/>
          <w:iCs/>
        </w:rPr>
        <w:instrText xml:space="preserve"> \* MERGEFORMAT </w:instrText>
      </w:r>
      <w:r w:rsidR="000A5F35" w:rsidRPr="002121CE">
        <w:rPr>
          <w:rFonts w:eastAsiaTheme="minorEastAsia"/>
          <w:iCs/>
        </w:rPr>
      </w:r>
      <w:r w:rsidR="000A5F35" w:rsidRPr="002121CE">
        <w:rPr>
          <w:rFonts w:eastAsiaTheme="minorEastAsia"/>
          <w:iCs/>
        </w:rPr>
        <w:fldChar w:fldCharType="separate"/>
      </w:r>
      <w:r w:rsidR="004A4362" w:rsidRPr="002121CE">
        <w:t xml:space="preserve">Figure </w:t>
      </w:r>
      <w:r w:rsidR="004A4362" w:rsidRPr="002121CE">
        <w:rPr>
          <w:noProof/>
        </w:rPr>
        <w:t>2</w:t>
      </w:r>
      <w:r w:rsidR="000A5F35" w:rsidRPr="002121CE">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385077">
        <w:t>between</w:t>
      </w:r>
      <w:r w:rsidR="00785B8E">
        <w:t xml:space="preserve"> the two functions.</w:t>
      </w:r>
      <w:r w:rsidR="007D61FA">
        <w:t xml:space="preserve"> </w:t>
      </w:r>
    </w:p>
    <w:p w14:paraId="6F4920A4" w14:textId="70692153"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he sensitivity coefficient defines the relative weights of distance- and 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w:t>
      </w:r>
      <w:r w:rsidR="003D1022">
        <w:lastRenderedPageBreak/>
        <w:t xml:space="preserve">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 xml:space="preserve">is </w:t>
      </w:r>
      <w:r w:rsidR="002222E0">
        <w:t>certainly</w:t>
      </w:r>
      <w:r w:rsidR="006D29FA">
        <w:t xml:space="preserve"> </w:t>
      </w:r>
      <w:r w:rsidR="00144D99">
        <w:t>a</w:t>
      </w:r>
      <w:r w:rsidR="006D29FA">
        <w:t xml:space="preserve"> </w:t>
      </w:r>
      <w:r w:rsidR="00D53B26">
        <w:t>critical</w:t>
      </w:r>
      <w:r w:rsidR="006D29FA">
        <w:t xml:space="preserve"> component of the EIF</w:t>
      </w:r>
      <w:r w:rsidR="00106409">
        <w:t>.</w:t>
      </w:r>
      <w:r w:rsidR="00AC6292">
        <w:t xml:space="preserve"> </w:t>
      </w:r>
    </w:p>
    <w:p w14:paraId="3BC9FDA5" w14:textId="334618C8" w:rsidR="005D7711" w:rsidRPr="00CC2F87" w:rsidRDefault="00192243" w:rsidP="005D7711">
      <w:pPr>
        <w:pStyle w:val="Heading2"/>
      </w:pPr>
      <w:bookmarkStart w:id="181" w:name="_Toc38811359"/>
      <w:r>
        <w:t xml:space="preserve">Exposure-based </w:t>
      </w:r>
      <w:r w:rsidR="00A41C09">
        <w:t>routing</w:t>
      </w:r>
      <w:r w:rsidR="005D7711" w:rsidRPr="00CC2F87">
        <w:t xml:space="preserve"> should be developed </w:t>
      </w:r>
      <w:r w:rsidR="00726203" w:rsidRPr="00CC2F87">
        <w:t>as a concept to</w:t>
      </w:r>
      <w:r w:rsidR="00DC727C">
        <w:t xml:space="preserve"> simultaneously</w:t>
      </w:r>
      <w:r w:rsidR="00726203" w:rsidRPr="00CC2F87">
        <w:t xml:space="preserve"> </w:t>
      </w:r>
      <w:r w:rsidR="00BF1AD7">
        <w:t>consider</w:t>
      </w:r>
      <w:r w:rsidR="00726203" w:rsidRPr="00CC2F87">
        <w:t xml:space="preserve"> multiple </w:t>
      </w:r>
      <w:r w:rsidR="00DC727C">
        <w:t>exposures</w:t>
      </w:r>
      <w:bookmarkEnd w:id="181"/>
    </w:p>
    <w:p w14:paraId="3882A062" w14:textId="41585F63"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health effects of different kinds of noise </w:t>
      </w:r>
      <w:r w:rsidR="00F3688A">
        <w:t xml:space="preserve">can </w:t>
      </w:r>
      <w:r>
        <w:t>vary</w:t>
      </w:r>
      <w:r w:rsidR="00847CB6">
        <w:t xml:space="preserve"> (</w:t>
      </w:r>
      <w:r w:rsidR="00847CB6">
        <w:fldChar w:fldCharType="begin"/>
      </w:r>
      <w:r w:rsidR="00224714">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 et al. 2017)</w:t>
      </w:r>
      <w:r w:rsidR="00847CB6">
        <w:fldChar w:fldCharType="end"/>
      </w:r>
      <w:r w:rsidR="00847CB6">
        <w:t xml:space="preserve">, </w:t>
      </w:r>
      <w:r>
        <w:t xml:space="preserve"> and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t>
      </w:r>
      <w:r w:rsidR="00E74531">
        <w:t xml:space="preserve">have been suggested </w:t>
      </w:r>
      <w:r>
        <w:t>for different noise source</w:t>
      </w:r>
      <w:r w:rsidR="00E74531">
        <w:t>s</w:t>
      </w:r>
      <w:r>
        <w:t xml:space="preserve">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29B6A1D4" w:rsidR="002E2AC6" w:rsidRDefault="002E2AC6" w:rsidP="002E2AC6">
      <w:r>
        <w:t xml:space="preserve">It can be </w:t>
      </w:r>
      <w:r w:rsidR="00E74531">
        <w:t>argued</w:t>
      </w:r>
      <w:r>
        <w:t xml:space="preserve"> that the decision of assessing dynamic exposure to only </w:t>
      </w:r>
      <w:r w:rsidR="005D7571">
        <w:t xml:space="preserve">vehicular </w:t>
      </w:r>
      <w:r>
        <w:t xml:space="preserve">traffic noise was </w:t>
      </w:r>
      <w:r w:rsidR="00E74531">
        <w:t>adequate</w:t>
      </w:r>
      <w:r>
        <w:t xml:space="preserv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E74531">
        <w:t>As per</w:t>
      </w:r>
      <w:r w:rsidR="0091059C">
        <w:t xml:space="preserve"> </w:t>
      </w:r>
      <w:r>
        <w:fldChar w:fldCharType="begin"/>
      </w:r>
      <w:r w:rsidR="00224714">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rsidR="00E866B9">
        <w:rPr>
          <w:noProof/>
        </w:rPr>
        <w:t>: 35</w:t>
      </w:r>
      <w:r>
        <w:rPr>
          <w:noProof/>
        </w:rPr>
        <w:t>)</w:t>
      </w:r>
      <w:r>
        <w:fldChar w:fldCharType="end"/>
      </w:r>
      <w:r>
        <w:t xml:space="preserve">, one promising way to incorporate </w:t>
      </w:r>
      <w:r w:rsidR="002B74D3">
        <w:t xml:space="preserve">multiple </w:t>
      </w:r>
      <w:r>
        <w:t xml:space="preserve">noise sources in </w:t>
      </w:r>
      <w:r w:rsidR="002B74D3">
        <w:t xml:space="preserve">a single </w:t>
      </w:r>
      <w:r>
        <w:t xml:space="preserve">EIF would be to </w:t>
      </w:r>
      <w:r w:rsidR="004A5304">
        <w:t>apply</w:t>
      </w:r>
      <w:r>
        <w:t xml:space="preserve"> the concept of dominant noise source</w:t>
      </w:r>
      <w:r w:rsidR="00E866B9">
        <w:t>.</w:t>
      </w:r>
      <w:r>
        <w:t xml:space="preserve"> </w:t>
      </w:r>
      <w:r w:rsidR="008F6BBA">
        <w:t>Caution</w:t>
      </w:r>
      <w:r>
        <w:t xml:space="preserve"> should be paid on deciding whether different weightings should be used for different noise sources based on their </w:t>
      </w:r>
      <w:r w:rsidR="00AA47AC">
        <w:t xml:space="preserve">possibly </w:t>
      </w:r>
      <w:r>
        <w:t xml:space="preserve">different effects on annoyance. </w:t>
      </w:r>
      <w:r w:rsidR="008E545B">
        <w:t xml:space="preserve">Yet, </w:t>
      </w:r>
      <w:r w:rsidR="003C3166">
        <w:t>given</w:t>
      </w:r>
      <w:r w:rsidR="008E545B">
        <w:t xml:space="preserve"> the lack of </w:t>
      </w:r>
      <w:r w:rsidR="005E54D2" w:rsidRPr="005E54D2">
        <w:t xml:space="preserve">explicit </w:t>
      </w:r>
      <w:r w:rsidR="008E545B">
        <w:t xml:space="preserve">information of ERRs of different noise sources, </w:t>
      </w:r>
      <w:r w:rsidR="005E54D2">
        <w:t>a viable</w:t>
      </w:r>
      <w:r w:rsidR="004259FE">
        <w:t xml:space="preserve"> </w:t>
      </w:r>
      <w:r>
        <w:t xml:space="preserve">way </w:t>
      </w:r>
      <w:r w:rsidR="00E60D43">
        <w:t xml:space="preserve">of </w:t>
      </w:r>
      <w:r>
        <w:t xml:space="preserve">determining the dominant noise source </w:t>
      </w:r>
      <w:r w:rsidR="005E54D2">
        <w:t xml:space="preserve">could </w:t>
      </w:r>
      <w:r>
        <w:t xml:space="preserve">be to </w:t>
      </w:r>
      <w:r w:rsidR="008A7DEA">
        <w:t xml:space="preserve">simply </w:t>
      </w:r>
      <w:r>
        <w:t xml:space="preserve">use the maximum </w:t>
      </w:r>
      <w:r w:rsidR="0010523A">
        <w:t xml:space="preserve">SPL </w:t>
      </w:r>
      <w:r>
        <w:t xml:space="preserve">among different noise sources. </w:t>
      </w:r>
      <w:r w:rsidR="00114E20">
        <w:t>Furthermore, u</w:t>
      </w:r>
      <w:r w:rsidR="00E96453">
        <w:t xml:space="preserve">sing dominant noise source </w:t>
      </w:r>
      <w:r>
        <w:t xml:space="preserve">would match the </w:t>
      </w:r>
      <w:r w:rsidR="000062C7" w:rsidRPr="000062C7">
        <w:t xml:space="preserve">constitution </w:t>
      </w:r>
      <w:r w:rsidR="00007598">
        <w:t xml:space="preserve">of many </w:t>
      </w:r>
      <w:r>
        <w:t xml:space="preserve">air quality </w:t>
      </w:r>
      <w:r w:rsidR="00CC76A4">
        <w:t>indices</w:t>
      </w:r>
      <w:r>
        <w:t xml:space="preserve"> (AQI)</w:t>
      </w:r>
      <w:r w:rsidR="000062C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2029323B" w:rsidR="00F459FB" w:rsidRDefault="00F73BFA" w:rsidP="00133BD7">
      <w:r>
        <w:t xml:space="preserve">While combining different noise sources together has its own challenges, then another level of complexity to exposure-based routing is introduced by considering exposures to </w:t>
      </w:r>
      <w:r w:rsidR="00297FE5">
        <w:t xml:space="preserve">several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w:t>
      </w:r>
      <w:r w:rsidR="00485FFF">
        <w:t xml:space="preserve">have </w:t>
      </w:r>
      <w:r w:rsidR="00B43B33">
        <w:t xml:space="preserve">been </w:t>
      </w:r>
      <w:r w:rsidR="00664FE5">
        <w:t xml:space="preserve">demonstrated </w:t>
      </w:r>
      <w:r w:rsidR="003E2399">
        <w:t xml:space="preserve">by </w:t>
      </w:r>
      <w:r w:rsidR="00B43B33">
        <w:t xml:space="preserve">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 </w:t>
      </w:r>
      <w:r w:rsidR="0032050D">
        <w:t xml:space="preserve">desirable goal </w:t>
      </w:r>
      <w:r w:rsidR="00AC48F9">
        <w:t xml:space="preserve">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w:t>
      </w:r>
      <w:r w:rsidR="00625BA0">
        <w:t xml:space="preserve">enable </w:t>
      </w:r>
      <w:r w:rsidR="00550366">
        <w:t>calculat</w:t>
      </w:r>
      <w:r w:rsidR="00625BA0">
        <w:t xml:space="preserve">ing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333F33">
        <w:t>to</w:t>
      </w:r>
      <w:r w:rsidR="00DD121E">
        <w:t xml:space="preserve"> this arises</w:t>
      </w:r>
      <w:r w:rsidR="00494F23">
        <w:t xml:space="preserve"> 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w:t>
      </w:r>
      <w:r w:rsidR="001E3ED4">
        <w:lastRenderedPageBreak/>
        <w:t xml:space="preserve">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95216D">
        <w:t>would b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33024">
        <w:t>pollution</w:t>
      </w:r>
      <w:r w:rsidR="00571C92">
        <w:t xml:space="preserve"> </w:t>
      </w:r>
      <w:r w:rsidR="00212F99">
        <w:t xml:space="preserve">set to half as </w:t>
      </w:r>
      <w:r w:rsidR="00533024">
        <w:t xml:space="preserve">expensive </w:t>
      </w:r>
      <w:r w:rsidR="00212F99">
        <w:t xml:space="preserve">as </w:t>
      </w:r>
      <w:r w:rsidR="00533024">
        <w:t>noise</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w:t>
      </w:r>
      <w:r w:rsidR="00533024">
        <w:t>estimate</w:t>
      </w:r>
      <w:r w:rsidR="00A27589">
        <w:t xml:space="preserve">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1D1280">
        <w:t>In addition</w:t>
      </w:r>
      <w:r w:rsidR="00366FCE">
        <w:t xml:space="preserve">, </w:t>
      </w:r>
      <w:r w:rsidR="005B14BE">
        <w:t xml:space="preserve">also personal differences in responses to </w:t>
      </w:r>
      <w:r w:rsidR="00431DAD">
        <w:t xml:space="preserve">different </w:t>
      </w:r>
      <w:r w:rsidR="005B14BE">
        <w:t>pollutants</w:t>
      </w:r>
      <w:r w:rsidR="00366FCE">
        <w:t xml:space="preserve"> are likely to </w:t>
      </w:r>
      <w:r w:rsidR="00297FE5">
        <w:t xml:space="preserve">affect </w:t>
      </w:r>
      <w:r w:rsidR="001D1280">
        <w:t xml:space="preserve">the </w:t>
      </w:r>
      <w:r w:rsidR="00366FCE">
        <w:t>composite environmental impedance</w:t>
      </w:r>
      <w:r w:rsidR="005B14BE">
        <w:t xml:space="preserve">. </w:t>
      </w:r>
    </w:p>
    <w:p w14:paraId="484DD917" w14:textId="43D390A9"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224714">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533024">
        <w:t>by</w:t>
      </w:r>
      <w:r w:rsidR="006360EF">
        <w:t xml:space="preserve"> the </w:t>
      </w:r>
      <w:r w:rsidR="00314339">
        <w:t xml:space="preserve">EIFs </w:t>
      </w:r>
      <w:r w:rsidR="009B0B23">
        <w:t xml:space="preserve">for </w:t>
      </w:r>
      <w:r w:rsidR="000A7AB4">
        <w:t xml:space="preserve">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w:t>
      </w:r>
      <w:r w:rsidR="006A143D">
        <w:t xml:space="preserve">shares the </w:t>
      </w:r>
      <w:r w:rsidR="00B8682B">
        <w:t xml:space="preserve">somewhat same </w:t>
      </w:r>
      <w:r w:rsidR="009B0B23">
        <w:t xml:space="preserve">idea that I used in defining </w:t>
      </w:r>
      <w:r w:rsidR="0078161E">
        <w:t xml:space="preserve">the </w:t>
      </w:r>
      <w:r w:rsidR="00224834">
        <w:t>normalized noise exposure index</w:t>
      </w:r>
      <w:r w:rsidR="00D276EC">
        <w:t xml:space="preserve"> (EI</w:t>
      </w:r>
      <w:r w:rsidR="00D276EC">
        <w:rPr>
          <w:vertAlign w:val="subscript"/>
        </w:rPr>
        <w:t>n</w:t>
      </w:r>
      <w:r w:rsidR="00D276EC">
        <w:t>).</w:t>
      </w:r>
      <w:r w:rsidR="00224834">
        <w:t xml:space="preserve"> </w:t>
      </w:r>
      <w:r w:rsidR="00A67E38" w:rsidRPr="00A67E38">
        <w:t>Importantly</w:t>
      </w:r>
      <w:r w:rsidR="00A67E38">
        <w:t>, n</w:t>
      </w:r>
      <w:r w:rsidR="00A10569">
        <w:t>either of these normalization techniques is based on health effect</w:t>
      </w:r>
      <w:r w:rsidR="00EE0A5B">
        <w:t>s</w:t>
      </w:r>
      <w:r w:rsidR="00A10569">
        <w:t xml:space="preserve"> but rather equaliz</w:t>
      </w:r>
      <w:r w:rsidR="002C27E6">
        <w:t xml:space="preserve">ing </w:t>
      </w:r>
      <w:r w:rsidR="00A10569">
        <w:t xml:space="preserve">the effect of </w:t>
      </w:r>
      <w:r w:rsidR="00EE0A5B">
        <w:t xml:space="preserve">the pollutants </w:t>
      </w:r>
      <w:r w:rsidR="00A10569">
        <w:t xml:space="preserve">in routing. </w:t>
      </w:r>
    </w:p>
    <w:p w14:paraId="4090B165" w14:textId="79A49B26" w:rsidR="00762194" w:rsidRPr="00CC2F87" w:rsidRDefault="00686DC4" w:rsidP="00C42923">
      <w:r>
        <w:t>I</w:t>
      </w:r>
      <w:r w:rsidR="001C2F39">
        <w:t>f the</w:t>
      </w:r>
      <w:r w:rsidR="00F12D0B">
        <w:t xml:space="preserve"> ultimate</w:t>
      </w:r>
      <w:r w:rsidR="001C2F39">
        <w:t xml:space="preserve"> goal </w:t>
      </w:r>
      <w:r w:rsidR="00F12D0B">
        <w:t>for exposure-based routing</w:t>
      </w:r>
      <w:r w:rsidR="001C2F39">
        <w:t xml:space="preserve"> </w:t>
      </w:r>
      <w:r w:rsidR="002B30AB">
        <w:t xml:space="preserve">is </w:t>
      </w:r>
      <w:r w:rsidR="001C2F39">
        <w:t xml:space="preserve">to minimize </w:t>
      </w:r>
      <w:r w:rsidR="00F12D0B">
        <w:t xml:space="preserve">the net negative health effect </w:t>
      </w:r>
      <w:r w:rsidR="002061B6">
        <w:t>from walking</w:t>
      </w:r>
      <w:r w:rsidR="00254920">
        <w:t xml:space="preserve"> or cycling</w:t>
      </w:r>
      <w:r w:rsidR="00F12D0B">
        <w:t xml:space="preserve">, deeper knowledge on </w:t>
      </w:r>
      <w:r w:rsidR="00E1254F">
        <w:t xml:space="preserve">also the </w:t>
      </w:r>
      <w:r w:rsidR="002061B6">
        <w:t xml:space="preserve">positive </w:t>
      </w:r>
      <w:r w:rsidR="00F12D0B">
        <w:t>health effects should be acquire</w:t>
      </w:r>
      <w:r w:rsidR="00AE223C">
        <w:t>d</w:t>
      </w:r>
      <w:r w:rsidR="001C5E3A">
        <w:t>.</w:t>
      </w:r>
      <w:r w:rsidR="00E55633">
        <w:t xml:space="preserve"> </w:t>
      </w:r>
      <w:r w:rsidR="00357DC2">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t xml:space="preserve">The tricky question remains unanswered: what is the trade-off by which the negative health effects from exposure to environmental pollutants can override the positive health effects from the physical activity of active transport modes? </w:t>
      </w:r>
      <w:r w:rsidR="00357DC2">
        <w:t xml:space="preserve">And vice versa, can “positive exposures” compensate the negative health effect of exposure to pollutants? </w:t>
      </w:r>
      <w:r w:rsidR="002C4116">
        <w:t xml:space="preserve">When also positive exposures are incorporated in </w:t>
      </w:r>
      <w:r w:rsidR="002D74E8">
        <w:t xml:space="preserve">routing </w:t>
      </w:r>
      <w:r w:rsidR="002C4116">
        <w:t xml:space="preserve">analysis, </w:t>
      </w:r>
      <w:r w:rsidR="00255A4B">
        <w:t xml:space="preserve">the goal of pathfinding is </w:t>
      </w:r>
      <w:r w:rsidR="002C4116">
        <w:t xml:space="preserve">no longer </w:t>
      </w:r>
      <w:r w:rsidR="0044742F">
        <w:t xml:space="preserve">“simply” </w:t>
      </w:r>
      <w:r w:rsidR="002C4116">
        <w:t xml:space="preserve">least-exposure path but rather </w:t>
      </w:r>
      <w:r w:rsidR="008F1080">
        <w:t xml:space="preserve">the </w:t>
      </w:r>
      <w:r w:rsidR="002C4116">
        <w:t xml:space="preserve">most walkable or </w:t>
      </w:r>
      <w:r w:rsidR="00107AE1" w:rsidRPr="00107AE1">
        <w:t>pleasant</w:t>
      </w:r>
      <w:r w:rsidR="002C4116">
        <w:t xml:space="preserve"> path. </w:t>
      </w:r>
      <w:r w:rsidR="00BE7AA4">
        <w:t xml:space="preserve">For example, greenery (e.g. </w:t>
      </w:r>
      <w:r w:rsidR="00BE7AA4">
        <w:fldChar w:fldCharType="begin"/>
      </w:r>
      <w:r w:rsidR="00BE7AA4">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fldChar w:fldCharType="separate"/>
      </w:r>
      <w:r w:rsidR="00BE7AA4">
        <w:rPr>
          <w:noProof/>
        </w:rPr>
        <w:t>Taleai &amp; Yameqani, 2018)</w:t>
      </w:r>
      <w:r w:rsidR="00BE7AA4">
        <w:fldChar w:fldCharType="end"/>
      </w:r>
      <w:r w:rsidR="00BE7AA4">
        <w:t xml:space="preserve">, perceived security </w:t>
      </w:r>
      <w:r w:rsidR="00BE7AA4">
        <w:fldChar w:fldCharType="begin"/>
      </w:r>
      <w:r w:rsidR="00BE7AA4">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fldChar w:fldCharType="separate"/>
      </w:r>
      <w:r w:rsidR="00BE7AA4">
        <w:rPr>
          <w:noProof/>
        </w:rPr>
        <w:t>(e.g. Naharudin et al., 2017)</w:t>
      </w:r>
      <w:r w:rsidR="00BE7AA4">
        <w:fldChar w:fldCharType="end"/>
      </w:r>
      <w:r w:rsidR="00BE7AA4">
        <w:t xml:space="preserve"> and beauty (e.g. </w:t>
      </w:r>
      <w:r w:rsidR="00BE7AA4">
        <w:fldChar w:fldCharType="begin"/>
      </w:r>
      <w:r w:rsidR="00BE7AA4">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fldChar w:fldCharType="separate"/>
      </w:r>
      <w:r w:rsidR="00BE7AA4">
        <w:rPr>
          <w:noProof/>
        </w:rPr>
        <w:t>Quercia et al., 2014)</w:t>
      </w:r>
      <w:r w:rsidR="00BE7AA4">
        <w:fldChar w:fldCharType="end"/>
      </w:r>
      <w:r w:rsidR="00BE7AA4">
        <w:t xml:space="preserve"> have been integrated in routing analysis.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9E7F31">
        <w:t xml:space="preserve">even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xml:space="preserve">, </w:t>
      </w:r>
      <w:r w:rsidR="00BE7AA4">
        <w:t>if</w:t>
      </w:r>
      <w:r w:rsidR="00CE15E9">
        <w:t xml:space="preserve"> the number of</w:t>
      </w:r>
      <w:r w:rsidR="00BE7AA4">
        <w:t xml:space="preserve"> considered</w:t>
      </w:r>
      <w:r w:rsidR="00CE15E9">
        <w:t xml:space="preserve"> exposures increases and also positive exposures are included in LCP analysis, </w:t>
      </w:r>
      <w:r w:rsidR="000A3D66">
        <w:t xml:space="preserve">applying </w:t>
      </w:r>
      <w:r w:rsidR="004020DD">
        <w:t xml:space="preserve">basic </w:t>
      </w:r>
      <w:r w:rsidR="002B2068">
        <w:t xml:space="preserve">composite </w:t>
      </w:r>
      <w:r w:rsidR="00CE15E9">
        <w:t xml:space="preserve">EIF </w:t>
      </w:r>
      <w:r w:rsidR="002B2068">
        <w:t>may become insufficient approach</w:t>
      </w:r>
      <w:r w:rsidR="00CE15E9">
        <w:t xml:space="preserve">. </w:t>
      </w:r>
      <w:r w:rsidR="004020DD">
        <w:t xml:space="preserve">Several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w:t>
      </w:r>
      <w:r w:rsidR="004020DD">
        <w:t xml:space="preserve"> </w:t>
      </w:r>
      <w:r w:rsidR="00E7361A">
        <w:t xml:space="preserve">employed </w:t>
      </w:r>
      <w:r w:rsidR="004020DD">
        <w:t>in</w:t>
      </w:r>
      <w:r w:rsidR="003B1975">
        <w:t xml:space="preserve"> </w:t>
      </w:r>
      <w:r w:rsidR="003B1975">
        <w:lastRenderedPageBreak/>
        <w:t xml:space="preserve">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24714">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w:t>
      </w:r>
      <w:r w:rsidR="009F26C6">
        <w:t>,</w:t>
      </w:r>
      <w:r w:rsidR="00241980">
        <w:t xml:space="preserve"> </w:t>
      </w:r>
      <w:r w:rsidR="009F26C6">
        <w:t>whereas</w:t>
      </w:r>
      <w:r w:rsidR="003B1975">
        <w:t xml:space="preserve"> </w:t>
      </w:r>
      <w:r w:rsidR="00FC4CAB">
        <w:fldChar w:fldCharType="begin"/>
      </w:r>
      <w:r w:rsidR="00224714">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w:t>
      </w:r>
      <w:r w:rsidR="00702AC9">
        <w:t xml:space="preserve"> in deciding the parameters</w:t>
      </w:r>
      <w:r w:rsidR="00816020">
        <w:t xml:space="preserve">, </w:t>
      </w:r>
      <w:r w:rsidR="000968A1">
        <w:t>multiple scenarios</w:t>
      </w:r>
      <w:r w:rsidR="00C36B0A">
        <w:t xml:space="preserve"> for pathfinding </w:t>
      </w:r>
      <w:r w:rsidR="009647E9">
        <w:t xml:space="preserve">should be considered </w:t>
      </w:r>
      <w:r w:rsidR="007B611F">
        <w:t xml:space="preserve">also </w:t>
      </w:r>
      <w:r w:rsidR="00C36B0A">
        <w:t>when</w:t>
      </w:r>
      <w:r w:rsidR="009647E9">
        <w:t xml:space="preserve"> using </w:t>
      </w:r>
      <w:r w:rsidR="009F26C6">
        <w:t>advanced</w:t>
      </w:r>
      <w:r w:rsidR="009647E9">
        <w:t xml:space="preserve"> routing criteria</w:t>
      </w:r>
      <w:r w:rsidR="00C36B0A">
        <w:t xml:space="preserve">. </w:t>
      </w:r>
      <w:bookmarkStart w:id="182" w:name="_GoBack"/>
      <w:bookmarkEnd w:id="182"/>
      <w:r w:rsidR="00EA3A69">
        <w:br w:type="page"/>
      </w:r>
    </w:p>
    <w:p w14:paraId="01C167D3" w14:textId="70BDDC84" w:rsidR="00FE3FBC" w:rsidRPr="00FE3FBC" w:rsidRDefault="00775C43" w:rsidP="00FE3FBC">
      <w:pPr>
        <w:pStyle w:val="Heading1"/>
      </w:pPr>
      <w:bookmarkStart w:id="183" w:name="_Toc38811360"/>
      <w:r>
        <w:lastRenderedPageBreak/>
        <w:t>REFERENCES</w:t>
      </w:r>
      <w:bookmarkEnd w:id="183"/>
    </w:p>
    <w:p w14:paraId="409E5195" w14:textId="77777777" w:rsidR="000B1A02" w:rsidRPr="000B1A02" w:rsidRDefault="000B1A02" w:rsidP="000B1A02">
      <w:pPr>
        <w:pStyle w:val="Bibliography"/>
      </w:pPr>
      <w:r w:rsidRPr="000B1A02">
        <w:t>Agrawal, S., &amp; Gupta, R. D. (2017). Web GIS and its architecture: A review. Arabian Journal of Geosciences, 10(23), 518.</w:t>
      </w:r>
    </w:p>
    <w:p w14:paraId="14AC85D7" w14:textId="77777777" w:rsidR="000B1A02" w:rsidRPr="000B1A02" w:rsidRDefault="000B1A02" w:rsidP="000B1A02">
      <w:pPr>
        <w:pStyle w:val="Bibliography"/>
      </w:pPr>
      <w:r w:rsidRPr="000B1A02">
        <w:t xml:space="preserve">Ahuja, R. K., </w:t>
      </w:r>
      <w:proofErr w:type="spellStart"/>
      <w:r w:rsidRPr="000B1A02">
        <w:t>Mehlhorn</w:t>
      </w:r>
      <w:proofErr w:type="spellEnd"/>
      <w:r w:rsidRPr="000B1A02">
        <w:t xml:space="preserve">, K., Orlin, J., &amp; </w:t>
      </w:r>
      <w:proofErr w:type="spellStart"/>
      <w:r w:rsidRPr="000B1A02">
        <w:t>Tarjan</w:t>
      </w:r>
      <w:proofErr w:type="spellEnd"/>
      <w:r w:rsidRPr="000B1A02">
        <w:t>, R. E. (1990). Faster algorithms for the shortest path problem. Journal of the ACM (JACM), 37(2), 213–223. https://doi.org/10.1145/77600.77615</w:t>
      </w:r>
    </w:p>
    <w:p w14:paraId="3997523C" w14:textId="77777777" w:rsidR="000B1A02" w:rsidRPr="000B1A02" w:rsidRDefault="000B1A02" w:rsidP="000B1A02">
      <w:pPr>
        <w:pStyle w:val="Bibliography"/>
      </w:pPr>
      <w:proofErr w:type="spellStart"/>
      <w:r w:rsidRPr="000B1A02">
        <w:t>Alam</w:t>
      </w:r>
      <w:proofErr w:type="spellEnd"/>
      <w:r w:rsidRPr="000B1A02">
        <w:t xml:space="preserve">, M. S., </w:t>
      </w:r>
      <w:proofErr w:type="spellStart"/>
      <w:r w:rsidRPr="000B1A02">
        <w:t>Perugu</w:t>
      </w:r>
      <w:proofErr w:type="spellEnd"/>
      <w:r w:rsidRPr="000B1A02">
        <w:t xml:space="preserve">, H., &amp; </w:t>
      </w:r>
      <w:proofErr w:type="spellStart"/>
      <w:r w:rsidRPr="000B1A02">
        <w:t>McNabola</w:t>
      </w:r>
      <w:proofErr w:type="spellEnd"/>
      <w:r w:rsidRPr="000B1A02">
        <w:t>, A. (2018). A comparison of route-choice navigation across air pollution exposure, CO2 emission and traditional travel cost factors. Transportation Research Part D: Transport and Environment, 65, 82–100. https://doi.org/10.1016/j.trd.2018.08.007</w:t>
      </w:r>
    </w:p>
    <w:p w14:paraId="7D3AAC6C" w14:textId="77777777" w:rsidR="000B1A02" w:rsidRPr="000B1A02" w:rsidRDefault="000B1A02" w:rsidP="000B1A02">
      <w:pPr>
        <w:pStyle w:val="Bibliography"/>
      </w:pPr>
      <w:proofErr w:type="spellStart"/>
      <w:r w:rsidRPr="000B1A02">
        <w:t>Apparicio</w:t>
      </w:r>
      <w:proofErr w:type="spellEnd"/>
      <w:r w:rsidRPr="000B1A02">
        <w:t xml:space="preserve">, P., Carrier, M., Gelb, J., </w:t>
      </w:r>
      <w:proofErr w:type="spellStart"/>
      <w:r w:rsidRPr="000B1A02">
        <w:t>Séguin</w:t>
      </w:r>
      <w:proofErr w:type="spellEnd"/>
      <w:r w:rsidRPr="000B1A02">
        <w:t xml:space="preserve">, A.-M., &amp; </w:t>
      </w:r>
      <w:proofErr w:type="spellStart"/>
      <w:r w:rsidRPr="000B1A02">
        <w:t>Kingham</w:t>
      </w:r>
      <w:proofErr w:type="spellEnd"/>
      <w:r w:rsidRPr="000B1A02">
        <w:t xml:space="preserve">, S. (2016). Cyclists’ exposure to air pollution and road traffic noise in central city </w:t>
      </w:r>
      <w:proofErr w:type="spellStart"/>
      <w:r w:rsidRPr="000B1A02">
        <w:t>neighbourhoods</w:t>
      </w:r>
      <w:proofErr w:type="spellEnd"/>
      <w:r w:rsidRPr="000B1A02">
        <w:t xml:space="preserve"> of Montreal. Journal of Transport Geography, 57, 63–69.</w:t>
      </w:r>
    </w:p>
    <w:p w14:paraId="4EF5A943" w14:textId="77777777" w:rsidR="000B1A02" w:rsidRPr="000B1A02" w:rsidRDefault="000B1A02" w:rsidP="000B1A02">
      <w:pPr>
        <w:pStyle w:val="Bibliography"/>
      </w:pPr>
      <w:proofErr w:type="spellStart"/>
      <w:r w:rsidRPr="000B1A02">
        <w:t>Babisch</w:t>
      </w:r>
      <w:proofErr w:type="spellEnd"/>
      <w:r w:rsidRPr="000B1A02">
        <w:t xml:space="preserve">, W., </w:t>
      </w:r>
      <w:proofErr w:type="spellStart"/>
      <w:r w:rsidRPr="000B1A02">
        <w:t>Beule</w:t>
      </w:r>
      <w:proofErr w:type="spellEnd"/>
      <w:r w:rsidRPr="000B1A02">
        <w:t xml:space="preserve">, B., </w:t>
      </w:r>
      <w:proofErr w:type="spellStart"/>
      <w:r w:rsidRPr="000B1A02">
        <w:t>Schust</w:t>
      </w:r>
      <w:proofErr w:type="spellEnd"/>
      <w:r w:rsidRPr="000B1A02">
        <w:t xml:space="preserve">, M., Kersten, N., &amp; </w:t>
      </w:r>
      <w:proofErr w:type="spellStart"/>
      <w:r w:rsidRPr="000B1A02">
        <w:t>Ising</w:t>
      </w:r>
      <w:proofErr w:type="spellEnd"/>
      <w:r w:rsidRPr="000B1A02">
        <w:t>, H. (2005). Traffic noise and risk of myocardial infarction. Epidemiology, 33–40.</w:t>
      </w:r>
    </w:p>
    <w:p w14:paraId="416B5D43" w14:textId="77777777" w:rsidR="000B1A02" w:rsidRPr="000B1A02" w:rsidRDefault="000B1A02" w:rsidP="000B1A02">
      <w:pPr>
        <w:pStyle w:val="Bibliography"/>
      </w:pPr>
      <w:r w:rsidRPr="000B1A02">
        <w:t>Boeing, G. (2017). OSMnx: New methods for acquiring, constructing, analyzing, and visualizing complex street networks. Computers, Environment and Urban Systems, 65, 126–139.</w:t>
      </w:r>
    </w:p>
    <w:p w14:paraId="02437F10" w14:textId="77777777" w:rsidR="006978DB" w:rsidRDefault="000B1A02" w:rsidP="000B1A02">
      <w:pPr>
        <w:pStyle w:val="Bibliography"/>
      </w:pPr>
      <w:r w:rsidRPr="000B1A02">
        <w:t>Boulos, M. N. K., Warren, J., Gong, J., &amp; Yue, P. (2010). Web GIS in practice VIII: HTML5 and the canvas element for interactive online mapping. Springer.</w:t>
      </w:r>
      <w:r w:rsidR="006978DB">
        <w:t xml:space="preserve"> </w:t>
      </w:r>
    </w:p>
    <w:p w14:paraId="13228532" w14:textId="1A486E4D" w:rsidR="006978DB" w:rsidRPr="006978DB" w:rsidRDefault="006978DB" w:rsidP="006978DB">
      <w:pPr>
        <w:pStyle w:val="Bibliography"/>
      </w:pPr>
      <w:r w:rsidRPr="006978DB">
        <w:t xml:space="preserve">Brandt, E., Kantele, S., &amp; </w:t>
      </w:r>
      <w:proofErr w:type="spellStart"/>
      <w:r w:rsidRPr="006978DB">
        <w:t>Räty</w:t>
      </w:r>
      <w:proofErr w:type="spellEnd"/>
      <w:r w:rsidRPr="006978DB">
        <w:t xml:space="preserve">, P. (2018). </w:t>
      </w:r>
      <w:proofErr w:type="spellStart"/>
      <w:r w:rsidRPr="006978DB">
        <w:t>Liikkumistottumukset</w:t>
      </w:r>
      <w:proofErr w:type="spellEnd"/>
      <w:r w:rsidRPr="006978DB">
        <w:t xml:space="preserve"> </w:t>
      </w:r>
      <w:proofErr w:type="spellStart"/>
      <w:r w:rsidRPr="006978DB">
        <w:t>Helsingin</w:t>
      </w:r>
      <w:proofErr w:type="spellEnd"/>
      <w:r w:rsidRPr="006978DB">
        <w:t xml:space="preserve"> </w:t>
      </w:r>
      <w:proofErr w:type="spellStart"/>
      <w:r w:rsidRPr="006978DB">
        <w:t>seudulla</w:t>
      </w:r>
      <w:proofErr w:type="spellEnd"/>
      <w:r w:rsidR="003434C5">
        <w:t xml:space="preserve"> 2018</w:t>
      </w:r>
      <w:r w:rsidRPr="006978DB">
        <w:t>. https://www.hsl.fi/sites/default/files/hsl_julkaisu_9_2019_netti.pdf (accessed 10 April 2020)</w:t>
      </w:r>
    </w:p>
    <w:p w14:paraId="5920D2B0" w14:textId="77777777" w:rsidR="000B1A02" w:rsidRPr="000B1A02" w:rsidRDefault="000B1A02" w:rsidP="000B1A02">
      <w:pPr>
        <w:pStyle w:val="Bibliography"/>
      </w:pPr>
      <w:r w:rsidRPr="000B1A02">
        <w:t>Brown, A. L., &amp; Van Kamp, I. (2017). WHO environmental noise guidelines for the European region: A systematic review of transport noise interventions and their impacts on health. International Journal of Environmental Research and Public Health, 14(8), 873.</w:t>
      </w:r>
    </w:p>
    <w:p w14:paraId="5B3F8FD7" w14:textId="77777777" w:rsidR="000B1A02" w:rsidRPr="000B1A02" w:rsidRDefault="000B1A02" w:rsidP="000B1A02">
      <w:pPr>
        <w:pStyle w:val="Bibliography"/>
      </w:pPr>
      <w:proofErr w:type="spellStart"/>
      <w:r w:rsidRPr="000B1A02">
        <w:t>Buliung</w:t>
      </w:r>
      <w:proofErr w:type="spellEnd"/>
      <w:r w:rsidRPr="000B1A02">
        <w:t>, R. N., Larsen, K., Faulkner, G. E., &amp; Stone, M. R. (2013). The “path” not taken: Exploring structural differences in mapped-versus shortest-network-path school travel routes. American Journal of Public Health, 103(9), 1589–1596.</w:t>
      </w:r>
    </w:p>
    <w:p w14:paraId="307E0625" w14:textId="77777777" w:rsidR="000B1A02" w:rsidRPr="000B1A02" w:rsidRDefault="000B1A02" w:rsidP="000B1A02">
      <w:pPr>
        <w:pStyle w:val="Bibliography"/>
      </w:pPr>
      <w:r w:rsidRPr="000B1A02">
        <w:t>Cervero, R., &amp; Duncan, M. (2003). Walking, bicycling, and urban landscapes: Evidence from the San Francisco Bay Area. American Journal of Public Health, 93(9), 1478–1483.</w:t>
      </w:r>
    </w:p>
    <w:p w14:paraId="6DBE8784" w14:textId="11ADB89B" w:rsidR="000B1A02" w:rsidRPr="000B1A02" w:rsidRDefault="000B1A02" w:rsidP="000B1A02">
      <w:pPr>
        <w:pStyle w:val="Bibliography"/>
      </w:pPr>
      <w:r w:rsidRPr="000B1A02">
        <w:t xml:space="preserve">City of Helsinki. (2020). </w:t>
      </w:r>
      <w:proofErr w:type="spellStart"/>
      <w:r w:rsidRPr="000B1A02">
        <w:t>Liikennetutkimus</w:t>
      </w:r>
      <w:proofErr w:type="spellEnd"/>
      <w:r w:rsidRPr="000B1A02">
        <w:t xml:space="preserve"> Ja -</w:t>
      </w:r>
      <w:proofErr w:type="spellStart"/>
      <w:r w:rsidRPr="000B1A02">
        <w:t>Tilastot</w:t>
      </w:r>
      <w:proofErr w:type="spellEnd"/>
      <w:r w:rsidRPr="000B1A02">
        <w:t>. https://www.hel.fi/helsinki/fi/kartat-ja-liikenne/kadut-ja-liikennesuunnittelu/tutkimus-ja-tilastot (accessed 4 April 2020)</w:t>
      </w:r>
    </w:p>
    <w:p w14:paraId="4161B722" w14:textId="77777777" w:rsidR="000B1A02" w:rsidRPr="000B1A02" w:rsidRDefault="000B1A02" w:rsidP="000B1A02">
      <w:pPr>
        <w:pStyle w:val="Bibliography"/>
      </w:pPr>
      <w:r w:rsidRPr="000B1A02">
        <w:t xml:space="preserve">Cole-Hunter, T., </w:t>
      </w:r>
      <w:proofErr w:type="spellStart"/>
      <w:r w:rsidRPr="000B1A02">
        <w:t>Morawska</w:t>
      </w:r>
      <w:proofErr w:type="spellEnd"/>
      <w:r w:rsidRPr="000B1A02">
        <w:t xml:space="preserve">, L., Stewart, I., Jayaratne, R., &amp; Solomon, C. (2012). Inhaled particle counts on bicycle commute routes of low and high proximity to </w:t>
      </w:r>
      <w:proofErr w:type="spellStart"/>
      <w:r w:rsidRPr="000B1A02">
        <w:t>motorised</w:t>
      </w:r>
      <w:proofErr w:type="spellEnd"/>
      <w:r w:rsidRPr="000B1A02">
        <w:t xml:space="preserve"> traffic. Atmospheric Environment, 61, 197–203. https://doi.org/10.1016/j.atmosenv.2012.06.041</w:t>
      </w:r>
    </w:p>
    <w:p w14:paraId="5CBB67A5" w14:textId="77777777" w:rsidR="000B1A02" w:rsidRPr="000B1A02" w:rsidRDefault="000B1A02" w:rsidP="000B1A02">
      <w:pPr>
        <w:pStyle w:val="Bibliography"/>
      </w:pPr>
      <w:proofErr w:type="spellStart"/>
      <w:r w:rsidRPr="000B1A02">
        <w:t>Csardi</w:t>
      </w:r>
      <w:proofErr w:type="spellEnd"/>
      <w:r w:rsidRPr="000B1A02">
        <w:t xml:space="preserve">, G., &amp; </w:t>
      </w:r>
      <w:proofErr w:type="spellStart"/>
      <w:r w:rsidRPr="000B1A02">
        <w:t>Nepusz</w:t>
      </w:r>
      <w:proofErr w:type="spellEnd"/>
      <w:r w:rsidRPr="000B1A02">
        <w:t xml:space="preserve">, T. (2006). The igraph software package for complex network research. </w:t>
      </w:r>
      <w:proofErr w:type="spellStart"/>
      <w:r w:rsidRPr="000B1A02">
        <w:t>InterJournal</w:t>
      </w:r>
      <w:proofErr w:type="spellEnd"/>
      <w:r w:rsidRPr="000B1A02">
        <w:t>, Complex Systems, 1695(5), 1–9.</w:t>
      </w:r>
    </w:p>
    <w:p w14:paraId="1C840C0C" w14:textId="0F42841C" w:rsidR="000B1A02" w:rsidRPr="000B1A02" w:rsidRDefault="000B1A02" w:rsidP="000B1A02">
      <w:pPr>
        <w:pStyle w:val="Bibliography"/>
      </w:pPr>
      <w:proofErr w:type="spellStart"/>
      <w:r w:rsidRPr="000B1A02">
        <w:t>Datakustik</w:t>
      </w:r>
      <w:proofErr w:type="spellEnd"/>
      <w:r w:rsidRPr="000B1A02">
        <w:t xml:space="preserve"> </w:t>
      </w:r>
      <w:proofErr w:type="spellStart"/>
      <w:r w:rsidRPr="000B1A02">
        <w:t>CadnaA</w:t>
      </w:r>
      <w:proofErr w:type="spellEnd"/>
      <w:r w:rsidRPr="000B1A02">
        <w:t xml:space="preserve"> 2017. (n.d.). https://www.datakustik.com/products/cadnaa/cadnaa/ (accessed 4 April 2020)</w:t>
      </w:r>
    </w:p>
    <w:p w14:paraId="10CED971" w14:textId="77777777" w:rsidR="000B1A02" w:rsidRPr="000B1A02" w:rsidRDefault="000B1A02" w:rsidP="000B1A02">
      <w:pPr>
        <w:pStyle w:val="Bibliography"/>
      </w:pPr>
      <w:r w:rsidRPr="000B1A02">
        <w:lastRenderedPageBreak/>
        <w:t xml:space="preserve">Davies, G., &amp; </w:t>
      </w:r>
      <w:proofErr w:type="spellStart"/>
      <w:r w:rsidRPr="000B1A02">
        <w:t>Whyatt</w:t>
      </w:r>
      <w:proofErr w:type="spellEnd"/>
      <w:r w:rsidRPr="000B1A02">
        <w:t>, D. (2009). A least-cost approach to personal exposure reduction. Transactions in GIS, 13(2), 229–246.</w:t>
      </w:r>
    </w:p>
    <w:p w14:paraId="6A78768D" w14:textId="77777777" w:rsidR="000B1A02" w:rsidRPr="000B1A02" w:rsidRDefault="000B1A02" w:rsidP="000B1A02">
      <w:pPr>
        <w:pStyle w:val="Bibliography"/>
      </w:pPr>
      <w:r w:rsidRPr="000B1A02">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p>
    <w:p w14:paraId="2A68E966" w14:textId="77777777" w:rsidR="000B1A02" w:rsidRPr="000B1A02" w:rsidRDefault="000B1A02" w:rsidP="000B1A02">
      <w:pPr>
        <w:pStyle w:val="Bibliography"/>
      </w:pPr>
      <w:r w:rsidRPr="000B1A02">
        <w:t xml:space="preserve">Farkas, G. (2019). Hardware-Accelerating 2D Web Maps: A Case Study. </w:t>
      </w:r>
      <w:proofErr w:type="spellStart"/>
      <w:r w:rsidRPr="000B1A02">
        <w:t>Cartographica</w:t>
      </w:r>
      <w:proofErr w:type="spellEnd"/>
      <w:r w:rsidRPr="000B1A02">
        <w:t xml:space="preserve">: The International Journal for Geographic Information and </w:t>
      </w:r>
      <w:proofErr w:type="spellStart"/>
      <w:r w:rsidRPr="000B1A02">
        <w:t>Geovisualization</w:t>
      </w:r>
      <w:proofErr w:type="spellEnd"/>
      <w:r w:rsidRPr="000B1A02">
        <w:t>, 54(4), 245–260.</w:t>
      </w:r>
    </w:p>
    <w:p w14:paraId="15CEB04B" w14:textId="77777777" w:rsidR="000B1A02" w:rsidRPr="000B1A02" w:rsidRDefault="000B1A02" w:rsidP="000B1A02">
      <w:pPr>
        <w:pStyle w:val="Bibliography"/>
      </w:pPr>
      <w:proofErr w:type="spellStart"/>
      <w:r w:rsidRPr="000B1A02">
        <w:t>Gaffuri</w:t>
      </w:r>
      <w:proofErr w:type="spellEnd"/>
      <w:r w:rsidRPr="000B1A02">
        <w:t>, J. (2012). Toward web mapping with vector data. International Conference on Geographic Information Science, 87–101.</w:t>
      </w:r>
    </w:p>
    <w:p w14:paraId="354DF69A" w14:textId="77777777" w:rsidR="000B1A02" w:rsidRPr="000B1A02" w:rsidRDefault="000B1A02" w:rsidP="000B1A02">
      <w:pPr>
        <w:pStyle w:val="Bibliography"/>
      </w:pPr>
      <w:proofErr w:type="spellStart"/>
      <w:r w:rsidRPr="000B1A02">
        <w:t>Genuit</w:t>
      </w:r>
      <w:proofErr w:type="spellEnd"/>
      <w:r w:rsidRPr="000B1A02">
        <w:t>, K. (1999). The use of psychoacoustic parameters combined with A-weighted SPL in noise description. INTER-NOISE and NOISE-CON Congress and Conference Proceedings, 1999, 1887–1892.</w:t>
      </w:r>
    </w:p>
    <w:p w14:paraId="0AFA451F" w14:textId="77777777" w:rsidR="000B1A02" w:rsidRPr="000B1A02" w:rsidRDefault="000B1A02" w:rsidP="000B1A02">
      <w:pPr>
        <w:pStyle w:val="Bibliography"/>
      </w:pPr>
      <w:r w:rsidRPr="000B1A02">
        <w:t>Goldberg, A. V., &amp; Harrelson, C. (2005). Computing the shortest path: A search meets graph theory. Proceedings of the Sixteenth Annual ACM-SIAM Symposium on Discrete Algorithms, 156–165.</w:t>
      </w:r>
    </w:p>
    <w:p w14:paraId="3E3A5B34" w14:textId="77777777" w:rsidR="000B1A02" w:rsidRPr="000B1A02" w:rsidRDefault="000B1A02" w:rsidP="000B1A02">
      <w:pPr>
        <w:pStyle w:val="Bibliography"/>
      </w:pPr>
      <w:r w:rsidRPr="000B1A02">
        <w:t>Gulliver, J., &amp; Briggs, D. J. (2005). Time–space modeling of journey-time exposure to traffic-related air pollution using GIS. Environmental Research, 97(1), 10–25. https://doi.org/10.1016/j.envres.2004.05.002</w:t>
      </w:r>
    </w:p>
    <w:p w14:paraId="5FC9A26B" w14:textId="77777777" w:rsidR="000B1A02" w:rsidRPr="000B1A02" w:rsidRDefault="000B1A02" w:rsidP="000B1A02">
      <w:pPr>
        <w:pStyle w:val="Bibliography"/>
      </w:pPr>
      <w:proofErr w:type="spellStart"/>
      <w:r w:rsidRPr="000B1A02">
        <w:t>Guski</w:t>
      </w:r>
      <w:proofErr w:type="spellEnd"/>
      <w:r w:rsidRPr="000B1A02">
        <w:t xml:space="preserve">, R., </w:t>
      </w:r>
      <w:proofErr w:type="spellStart"/>
      <w:r w:rsidRPr="000B1A02">
        <w:t>Schreckenberg</w:t>
      </w:r>
      <w:proofErr w:type="spellEnd"/>
      <w:r w:rsidRPr="000B1A02">
        <w:t xml:space="preserve">, D., &amp; </w:t>
      </w:r>
      <w:proofErr w:type="spellStart"/>
      <w:r w:rsidRPr="000B1A02">
        <w:t>Schuemer</w:t>
      </w:r>
      <w:proofErr w:type="spellEnd"/>
      <w:r w:rsidRPr="000B1A02">
        <w:t>, R. (2017). WHO environmental noise guidelines for the European region: A systematic review on environmental noise and annoyance. International Journal of Environmental Research and Public Health, 14(12), 1539.</w:t>
      </w:r>
    </w:p>
    <w:p w14:paraId="5568DC7B" w14:textId="77777777" w:rsidR="000B1A02" w:rsidRPr="000B1A02" w:rsidRDefault="000B1A02" w:rsidP="000B1A02">
      <w:pPr>
        <w:pStyle w:val="Bibliography"/>
      </w:pPr>
      <w:proofErr w:type="spellStart"/>
      <w:r w:rsidRPr="000B1A02">
        <w:t>Hasenfratz</w:t>
      </w:r>
      <w:proofErr w:type="spellEnd"/>
      <w:r w:rsidRPr="000B1A02">
        <w:t xml:space="preserve">, D., </w:t>
      </w:r>
      <w:proofErr w:type="spellStart"/>
      <w:r w:rsidRPr="000B1A02">
        <w:t>Arn</w:t>
      </w:r>
      <w:proofErr w:type="spellEnd"/>
      <w:r w:rsidRPr="000B1A02">
        <w:t xml:space="preserve">, T., de </w:t>
      </w:r>
      <w:proofErr w:type="spellStart"/>
      <w:r w:rsidRPr="000B1A02">
        <w:t>Concini</w:t>
      </w:r>
      <w:proofErr w:type="spellEnd"/>
      <w:r w:rsidRPr="000B1A02">
        <w:t xml:space="preserve">, I., </w:t>
      </w:r>
      <w:proofErr w:type="spellStart"/>
      <w:r w:rsidRPr="000B1A02">
        <w:t>Saukh</w:t>
      </w:r>
      <w:proofErr w:type="spellEnd"/>
      <w:r w:rsidRPr="000B1A02">
        <w:t>, O., &amp; Thiele, L. (2015). Health-optimal routing in urban areas. Proceedings of the 14th International Conference on Information Processing in Sensor Networks, 398–399.</w:t>
      </w:r>
    </w:p>
    <w:p w14:paraId="32DF2CF5" w14:textId="77777777" w:rsidR="000B1A02" w:rsidRPr="000B1A02" w:rsidRDefault="000B1A02" w:rsidP="000B1A02">
      <w:pPr>
        <w:pStyle w:val="Bibliography"/>
      </w:pPr>
      <w:proofErr w:type="spellStart"/>
      <w:r w:rsidRPr="000B1A02">
        <w:t>Hatzopoulou</w:t>
      </w:r>
      <w:proofErr w:type="spellEnd"/>
      <w:r w:rsidRPr="000B1A02">
        <w:t xml:space="preserve">, M., </w:t>
      </w:r>
      <w:proofErr w:type="spellStart"/>
      <w:r w:rsidRPr="000B1A02">
        <w:t>Weichenthal</w:t>
      </w:r>
      <w:proofErr w:type="spellEnd"/>
      <w:r w:rsidRPr="000B1A02">
        <w:t xml:space="preserve">, S., </w:t>
      </w:r>
      <w:proofErr w:type="spellStart"/>
      <w:r w:rsidRPr="000B1A02">
        <w:t>Barreau</w:t>
      </w:r>
      <w:proofErr w:type="spellEnd"/>
      <w:r w:rsidRPr="000B1A02">
        <w:t>, G., Goldberg, M., Farrell, W., Crouse, D., &amp; Ross, N. (2013). A web-based route planning tool to reduce cyclists’ exposures to traffic pollution: A case study in Montreal, Canada. Environmental Research, 123, 58–61.</w:t>
      </w:r>
    </w:p>
    <w:p w14:paraId="36CC776A" w14:textId="5122E2F5" w:rsidR="000B1A02" w:rsidRPr="000B1A02" w:rsidRDefault="000B1A02" w:rsidP="000B1A02">
      <w:pPr>
        <w:pStyle w:val="Bibliography"/>
      </w:pPr>
      <w:proofErr w:type="spellStart"/>
      <w:r w:rsidRPr="000B1A02">
        <w:t>Helsingin</w:t>
      </w:r>
      <w:proofErr w:type="spellEnd"/>
      <w:r w:rsidRPr="000B1A02">
        <w:t xml:space="preserve"> </w:t>
      </w:r>
      <w:proofErr w:type="spellStart"/>
      <w:r w:rsidRPr="000B1A02">
        <w:t>kaupungin</w:t>
      </w:r>
      <w:proofErr w:type="spellEnd"/>
      <w:r w:rsidRPr="000B1A02">
        <w:t xml:space="preserve"> </w:t>
      </w:r>
      <w:proofErr w:type="spellStart"/>
      <w:r w:rsidRPr="000B1A02">
        <w:t>meluselvitys</w:t>
      </w:r>
      <w:proofErr w:type="spellEnd"/>
      <w:r w:rsidRPr="000B1A02">
        <w:t xml:space="preserve"> 2017. (2017). https://www.hel.fi/helsinki/fi/asuminen-ja-ymparisto/ymparistonsuojelu/ilmanlaatu-ja-melu/selvitys/</w:t>
      </w:r>
      <w:r w:rsidR="0013501E">
        <w:t xml:space="preserve"> (</w:t>
      </w:r>
      <w:r w:rsidR="007D5EA4" w:rsidRPr="000B1A02">
        <w:t xml:space="preserve">accessed </w:t>
      </w:r>
      <w:r w:rsidR="0013501E">
        <w:t>30 April 2019)</w:t>
      </w:r>
    </w:p>
    <w:p w14:paraId="5D0DF120" w14:textId="77777777" w:rsidR="000B1A02" w:rsidRPr="000B1A02" w:rsidRDefault="000B1A02" w:rsidP="000B1A02">
      <w:pPr>
        <w:pStyle w:val="Bibliography"/>
      </w:pPr>
      <w:r w:rsidRPr="000B1A02">
        <w:t xml:space="preserve">Hertel, O., </w:t>
      </w:r>
      <w:proofErr w:type="spellStart"/>
      <w:r w:rsidRPr="000B1A02">
        <w:t>Hvidberg</w:t>
      </w:r>
      <w:proofErr w:type="spellEnd"/>
      <w:r w:rsidRPr="000B1A02">
        <w:t xml:space="preserve">, M., </w:t>
      </w:r>
      <w:proofErr w:type="spellStart"/>
      <w:r w:rsidRPr="000B1A02">
        <w:t>Ketzel</w:t>
      </w:r>
      <w:proofErr w:type="spellEnd"/>
      <w:r w:rsidRPr="000B1A02">
        <w:t xml:space="preserve">, M., Storm, L., &amp; </w:t>
      </w:r>
      <w:proofErr w:type="spellStart"/>
      <w:r w:rsidRPr="000B1A02">
        <w:t>Stausgaard</w:t>
      </w:r>
      <w:proofErr w:type="spellEnd"/>
      <w:r w:rsidRPr="000B1A02">
        <w:t>, L. (2008). A proper choice of route significantly reduces air pollution exposure—A study on bicycle and bus trips in urban streets. Science of The Total Environment, 389(1), 58–70. https://doi.org/10.1016/j.scitotenv.2007.08.058</w:t>
      </w:r>
    </w:p>
    <w:p w14:paraId="7AE84DBC" w14:textId="77777777" w:rsidR="000B1A02" w:rsidRPr="000B1A02" w:rsidRDefault="000B1A02" w:rsidP="000B1A02">
      <w:pPr>
        <w:pStyle w:val="Bibliography"/>
      </w:pPr>
      <w:r w:rsidRPr="000B1A02">
        <w:t>Hess, D. B. (2012). Walking to the bus: Perceived versus actual walking distance to bus stops for older adults. Transportation, 39(2), 247–266.</w:t>
      </w:r>
    </w:p>
    <w:p w14:paraId="3CFB21D4" w14:textId="77777777" w:rsidR="000B1A02" w:rsidRPr="000B1A02" w:rsidRDefault="000B1A02" w:rsidP="000B1A02">
      <w:pPr>
        <w:pStyle w:val="Bibliography"/>
      </w:pPr>
      <w:proofErr w:type="spellStart"/>
      <w:r w:rsidRPr="000B1A02">
        <w:t>Hoogendoorn</w:t>
      </w:r>
      <w:proofErr w:type="spellEnd"/>
      <w:r w:rsidRPr="000B1A02">
        <w:t xml:space="preserve">, S. P., &amp; </w:t>
      </w:r>
      <w:proofErr w:type="spellStart"/>
      <w:r w:rsidRPr="000B1A02">
        <w:t>Bovy</w:t>
      </w:r>
      <w:proofErr w:type="spellEnd"/>
      <w:r w:rsidRPr="000B1A02">
        <w:t>, P. H. (2004). Pedestrian route-choice and activity scheduling theory and models. Transportation Research Part B: Methodological, 38(2), 169–190.</w:t>
      </w:r>
    </w:p>
    <w:p w14:paraId="3C33A3E4" w14:textId="2FEE63D0" w:rsidR="0013501E" w:rsidRDefault="0013501E" w:rsidP="000B1A02">
      <w:pPr>
        <w:pStyle w:val="Bibliography"/>
      </w:pPr>
      <w:r>
        <w:lastRenderedPageBreak/>
        <w:t xml:space="preserve">HOPE - </w:t>
      </w:r>
      <w:r w:rsidRPr="0013501E">
        <w:t>Urban Innovative Action – Healthy Outdoor Premises for Everyone HOPE</w:t>
      </w:r>
      <w:r>
        <w:t xml:space="preserve"> (2020). </w:t>
      </w:r>
      <w:r w:rsidRPr="0013501E">
        <w:t>https://ilmanlaatu.eu/hanke-ja-kumppanit/</w:t>
      </w:r>
      <w:r>
        <w:t xml:space="preserve"> (</w:t>
      </w:r>
      <w:r w:rsidR="003A3E75" w:rsidRPr="000B1A02">
        <w:t xml:space="preserve">accessed </w:t>
      </w:r>
      <w:r>
        <w:t>25 April 2020)</w:t>
      </w:r>
    </w:p>
    <w:p w14:paraId="094D97AA" w14:textId="4D471D16" w:rsidR="000B1A02" w:rsidRPr="000B1A02" w:rsidRDefault="000B1A02" w:rsidP="000B1A02">
      <w:pPr>
        <w:pStyle w:val="Bibliography"/>
      </w:pPr>
      <w:r w:rsidRPr="000B1A02">
        <w:t>International Standard ISO 226: 1987. (n.d.). International Organization for Standardization, Geneva, Switzerland.</w:t>
      </w:r>
    </w:p>
    <w:p w14:paraId="00BFF97A" w14:textId="77777777" w:rsidR="000B1A02" w:rsidRPr="000B1A02" w:rsidRDefault="000B1A02" w:rsidP="000B1A02">
      <w:pPr>
        <w:pStyle w:val="Bibliography"/>
      </w:pPr>
      <w:proofErr w:type="spellStart"/>
      <w:r w:rsidRPr="000B1A02">
        <w:t>Ising</w:t>
      </w:r>
      <w:proofErr w:type="spellEnd"/>
      <w:r w:rsidRPr="000B1A02">
        <w:t xml:space="preserve">, H., </w:t>
      </w:r>
      <w:proofErr w:type="spellStart"/>
      <w:r w:rsidRPr="000B1A02">
        <w:t>Dienel</w:t>
      </w:r>
      <w:proofErr w:type="spellEnd"/>
      <w:r w:rsidRPr="000B1A02">
        <w:t xml:space="preserve">, D., Günther, T., &amp; </w:t>
      </w:r>
      <w:proofErr w:type="spellStart"/>
      <w:r w:rsidRPr="000B1A02">
        <w:t>Markert</w:t>
      </w:r>
      <w:proofErr w:type="spellEnd"/>
      <w:r w:rsidRPr="000B1A02">
        <w:t>, B. (1980). Health effects of traffic noise. International Archives of Occupational and Environmental Health, 47(2), 179–190.</w:t>
      </w:r>
    </w:p>
    <w:p w14:paraId="5FD270F2" w14:textId="581A2E7C" w:rsidR="000B1A02" w:rsidRPr="000B1A02" w:rsidRDefault="009B1C35" w:rsidP="000B1A02">
      <w:pPr>
        <w:pStyle w:val="Bibliography"/>
      </w:pPr>
      <w:r w:rsidRPr="009B1C35">
        <w:t xml:space="preserve">Jacobsen, P. L., </w:t>
      </w:r>
      <w:proofErr w:type="spellStart"/>
      <w:r w:rsidRPr="009B1C35">
        <w:t>Racioppi</w:t>
      </w:r>
      <w:proofErr w:type="spellEnd"/>
      <w:r w:rsidRPr="009B1C35">
        <w:t xml:space="preserve">, F., &amp; Rutter, H. (2009). Who owns the roads? How </w:t>
      </w:r>
      <w:proofErr w:type="spellStart"/>
      <w:r w:rsidRPr="009B1C35">
        <w:t>motorised</w:t>
      </w:r>
      <w:proofErr w:type="spellEnd"/>
      <w:r w:rsidRPr="009B1C35">
        <w:t xml:space="preserve"> traffic discourages walking and bicycling. Injury Prevention, 15(6), 369–373.</w:t>
      </w:r>
    </w:p>
    <w:p w14:paraId="2743D387" w14:textId="77777777" w:rsidR="000B1A02" w:rsidRPr="000B1A02" w:rsidRDefault="000B1A02" w:rsidP="000B1A02">
      <w:pPr>
        <w:pStyle w:val="Bibliography"/>
      </w:pPr>
      <w:proofErr w:type="spellStart"/>
      <w:r w:rsidRPr="000B1A02">
        <w:t>Jarno</w:t>
      </w:r>
      <w:proofErr w:type="spellEnd"/>
      <w:r w:rsidRPr="000B1A02">
        <w:t xml:space="preserve"> </w:t>
      </w:r>
      <w:proofErr w:type="spellStart"/>
      <w:r w:rsidRPr="000B1A02">
        <w:t>Kokkonen</w:t>
      </w:r>
      <w:proofErr w:type="spellEnd"/>
      <w:r w:rsidRPr="000B1A02">
        <w:t xml:space="preserve">, </w:t>
      </w:r>
      <w:proofErr w:type="spellStart"/>
      <w:r w:rsidRPr="000B1A02">
        <w:t>Kontkanen</w:t>
      </w:r>
      <w:proofErr w:type="spellEnd"/>
      <w:r w:rsidRPr="000B1A02">
        <w:t xml:space="preserve">, O., &amp; </w:t>
      </w:r>
      <w:proofErr w:type="spellStart"/>
      <w:r w:rsidRPr="000B1A02">
        <w:t>Maijala</w:t>
      </w:r>
      <w:proofErr w:type="spellEnd"/>
      <w:r w:rsidRPr="000B1A02">
        <w:t>, P. (2016). CNOSSOS-EU Noise Model Implementation in Finland. ResearchGate, 38. https://www.researchgate.net/publication/307907554_CNOSSOS-EU_Noise_Model_Implementation_in_Finland</w:t>
      </w:r>
    </w:p>
    <w:p w14:paraId="7016984A" w14:textId="77777777" w:rsidR="000B1A02" w:rsidRPr="000B1A02" w:rsidRDefault="000B1A02" w:rsidP="000B1A02">
      <w:pPr>
        <w:pStyle w:val="Bibliography"/>
      </w:pPr>
      <w:proofErr w:type="spellStart"/>
      <w:r w:rsidRPr="000B1A02">
        <w:t>Jasika</w:t>
      </w:r>
      <w:proofErr w:type="spellEnd"/>
      <w:r w:rsidRPr="000B1A02">
        <w:t xml:space="preserve">, N., </w:t>
      </w:r>
      <w:proofErr w:type="spellStart"/>
      <w:r w:rsidRPr="000B1A02">
        <w:t>Alispahic</w:t>
      </w:r>
      <w:proofErr w:type="spellEnd"/>
      <w:r w:rsidRPr="000B1A02">
        <w:t xml:space="preserve">, N., Elma, A., </w:t>
      </w:r>
      <w:proofErr w:type="spellStart"/>
      <w:r w:rsidRPr="000B1A02">
        <w:t>Ilvana</w:t>
      </w:r>
      <w:proofErr w:type="spellEnd"/>
      <w:r w:rsidRPr="000B1A02">
        <w:t xml:space="preserve">, K., Elma, L., &amp; </w:t>
      </w:r>
      <w:proofErr w:type="spellStart"/>
      <w:r w:rsidRPr="000B1A02">
        <w:t>Nosovic</w:t>
      </w:r>
      <w:proofErr w:type="spellEnd"/>
      <w:r w:rsidRPr="000B1A02">
        <w:t>, N. (2012). Dijkstra’s shortest path algorithm serial and parallel execution performance analysis. 2012 Proceedings of the 35th International Convention MIPRO, 1811–1815.</w:t>
      </w:r>
    </w:p>
    <w:p w14:paraId="3DA95281" w14:textId="77777777" w:rsidR="0074072B" w:rsidRDefault="000B1A02" w:rsidP="000B1A02">
      <w:pPr>
        <w:pStyle w:val="Bibliography"/>
      </w:pPr>
      <w:proofErr w:type="spellStart"/>
      <w:r w:rsidRPr="000B1A02">
        <w:t>Jonasson</w:t>
      </w:r>
      <w:proofErr w:type="spellEnd"/>
      <w:r w:rsidRPr="000B1A02">
        <w:t xml:space="preserve">, H. G., &amp; </w:t>
      </w:r>
      <w:proofErr w:type="spellStart"/>
      <w:r w:rsidRPr="000B1A02">
        <w:t>Storeheier</w:t>
      </w:r>
      <w:proofErr w:type="spellEnd"/>
      <w:r w:rsidRPr="000B1A02">
        <w:t>, S. (2001). Nord 2000. New Nordic prediction method for road traffic noise.</w:t>
      </w:r>
      <w:r w:rsidR="0074072B">
        <w:t xml:space="preserve"> </w:t>
      </w:r>
    </w:p>
    <w:p w14:paraId="2DDD3C34" w14:textId="2139B389" w:rsidR="000B1A02" w:rsidRPr="000B1A02" w:rsidRDefault="0074072B" w:rsidP="000B1A02">
      <w:pPr>
        <w:pStyle w:val="Bibliography"/>
      </w:pPr>
      <w:proofErr w:type="spellStart"/>
      <w:r w:rsidRPr="0074072B">
        <w:t>Jäppinen</w:t>
      </w:r>
      <w:proofErr w:type="spellEnd"/>
      <w:r w:rsidRPr="0074072B">
        <w:t>, S., Toivonen, T., &amp; Salonen, M. (2013). Modelling the potential effect of shared bicycles on public transport travel times in Greater Helsinki: An open data approach. Applied Geography, 43, 13–24. https://doi.org/10.1016/j.apgeog.2013.05.010</w:t>
      </w:r>
    </w:p>
    <w:p w14:paraId="1B5B7155" w14:textId="77777777" w:rsidR="000B1A02" w:rsidRPr="000B1A02" w:rsidRDefault="000B1A02" w:rsidP="000B1A02">
      <w:pPr>
        <w:pStyle w:val="Bibliography"/>
      </w:pPr>
      <w:proofErr w:type="spellStart"/>
      <w:r w:rsidRPr="000B1A02">
        <w:t>Kephalopoulos</w:t>
      </w:r>
      <w:proofErr w:type="spellEnd"/>
      <w:r w:rsidRPr="000B1A02">
        <w:t xml:space="preserve">, S., </w:t>
      </w:r>
      <w:proofErr w:type="spellStart"/>
      <w:r w:rsidRPr="000B1A02">
        <w:t>Paviotti</w:t>
      </w:r>
      <w:proofErr w:type="spellEnd"/>
      <w:r w:rsidRPr="000B1A02">
        <w:t xml:space="preserve">, M., &amp; </w:t>
      </w:r>
      <w:proofErr w:type="spellStart"/>
      <w:r w:rsidRPr="000B1A02">
        <w:t>Anfosso-Lédée</w:t>
      </w:r>
      <w:proofErr w:type="spellEnd"/>
      <w:r w:rsidRPr="000B1A02">
        <w:t>, F. (2012). Common noise assessment methods in Europe (CNOSSOS-EU).</w:t>
      </w:r>
    </w:p>
    <w:p w14:paraId="1E178693" w14:textId="77777777" w:rsidR="000B1A02" w:rsidRPr="000B1A02" w:rsidRDefault="000B1A02" w:rsidP="000B1A02">
      <w:pPr>
        <w:pStyle w:val="Bibliography"/>
      </w:pPr>
      <w:r w:rsidRPr="000B1A02">
        <w:t>Leaflet. (n.d.). https://leafletjs.com/ (accessed on 23 February 2020)</w:t>
      </w:r>
    </w:p>
    <w:p w14:paraId="5408335C" w14:textId="77777777" w:rsidR="00DD0D6F" w:rsidRDefault="000B1A02" w:rsidP="000B1A02">
      <w:pPr>
        <w:pStyle w:val="Bibliography"/>
      </w:pPr>
      <w:proofErr w:type="spellStart"/>
      <w:r w:rsidRPr="000B1A02">
        <w:t>Lienert</w:t>
      </w:r>
      <w:proofErr w:type="spellEnd"/>
      <w:r w:rsidRPr="000B1A02">
        <w:t xml:space="preserve">, C., Jenny, B., Schnabel, O., &amp; </w:t>
      </w:r>
      <w:proofErr w:type="spellStart"/>
      <w:r w:rsidRPr="000B1A02">
        <w:t>Hurni</w:t>
      </w:r>
      <w:proofErr w:type="spellEnd"/>
      <w:r w:rsidRPr="000B1A02">
        <w:t xml:space="preserve">, L. (2012). Current trends in vector-based Internet mapping: A technical review. In Online maps with APIs and </w:t>
      </w:r>
      <w:proofErr w:type="spellStart"/>
      <w:r w:rsidRPr="000B1A02">
        <w:t>WebServices</w:t>
      </w:r>
      <w:proofErr w:type="spellEnd"/>
      <w:r w:rsidRPr="000B1A02">
        <w:t xml:space="preserve"> (pp. 23–36). Springer.</w:t>
      </w:r>
      <w:r w:rsidR="00DD0D6F">
        <w:t xml:space="preserve"> </w:t>
      </w:r>
    </w:p>
    <w:p w14:paraId="07926DD4" w14:textId="4A95130A" w:rsidR="000B1A02" w:rsidRPr="000B1A02" w:rsidRDefault="00DD0D6F" w:rsidP="000B1A02">
      <w:pPr>
        <w:pStyle w:val="Bibliography"/>
      </w:pPr>
      <w:proofErr w:type="spellStart"/>
      <w:r w:rsidRPr="00DD0D6F">
        <w:t>Litman</w:t>
      </w:r>
      <w:proofErr w:type="spellEnd"/>
      <w:r w:rsidRPr="00DD0D6F">
        <w:t>, T. (2010). Quantifying the benefits of nonmotorized transportation for achieving mobility management objectives. Victoria Transport Policy Institute, 28.</w:t>
      </w:r>
    </w:p>
    <w:p w14:paraId="178C08E1" w14:textId="77777777" w:rsidR="000B1A02" w:rsidRPr="000B1A02" w:rsidRDefault="000B1A02" w:rsidP="000B1A02">
      <w:pPr>
        <w:pStyle w:val="Bibliography"/>
      </w:pPr>
      <w:r w:rsidRPr="000B1A02">
        <w:t xml:space="preserve">Lu, X. (2005). An investigation on service-oriented architecture for constructing distributed web </w:t>
      </w:r>
      <w:proofErr w:type="spellStart"/>
      <w:r w:rsidRPr="000B1A02">
        <w:t>gis</w:t>
      </w:r>
      <w:proofErr w:type="spellEnd"/>
      <w:r w:rsidRPr="000B1A02">
        <w:t xml:space="preserve"> application. 2005 IEEE International Conference on Services Computing (SCC’05) Vol-1, 1, 191–197.</w:t>
      </w:r>
    </w:p>
    <w:p w14:paraId="723D4F51" w14:textId="77777777" w:rsidR="000B1A02" w:rsidRPr="000B1A02" w:rsidRDefault="000B1A02" w:rsidP="000B1A02">
      <w:pPr>
        <w:pStyle w:val="Bibliography"/>
      </w:pPr>
      <w:r w:rsidRPr="000B1A02">
        <w:t>Lwin, K. K., &amp; Murayama, Y. (2011). Modelling of urban green space walkability: Eco-friendly walk score calculator. Computers, Environment and Urban Systems, 35(5), 408–420. https://doi.org/10.1016/j.compenvurbsys.2011.05.002</w:t>
      </w:r>
    </w:p>
    <w:p w14:paraId="3518BD61" w14:textId="77777777" w:rsidR="000B1A02" w:rsidRPr="000B1A02" w:rsidRDefault="000B1A02" w:rsidP="000B1A02">
      <w:pPr>
        <w:pStyle w:val="Bibliography"/>
      </w:pPr>
      <w:r w:rsidRPr="000B1A02">
        <w:t>Lwin, K. K., &amp; Murayama, Y. (2013). Smart eco-path finder for mobile GIS users. URISA Journal, 25(2), 5–14.</w:t>
      </w:r>
    </w:p>
    <w:p w14:paraId="1125FBE5" w14:textId="77777777" w:rsidR="000B1A02" w:rsidRPr="000B1A02" w:rsidRDefault="000B1A02" w:rsidP="000B1A02">
      <w:pPr>
        <w:pStyle w:val="Bibliography"/>
      </w:pPr>
      <w:proofErr w:type="spellStart"/>
      <w:r w:rsidRPr="000B1A02">
        <w:t>Maghelal</w:t>
      </w:r>
      <w:proofErr w:type="spellEnd"/>
      <w:r w:rsidRPr="000B1A02">
        <w:t>, P. K., &amp; Capp, C. J. (2011). Walkability: A Review of Existing Pedestrian Indices. Journal of the Urban &amp; Regional Information Systems Association, 23(2).</w:t>
      </w:r>
    </w:p>
    <w:p w14:paraId="793D48DE" w14:textId="77777777" w:rsidR="000B1A02" w:rsidRPr="000B1A02" w:rsidRDefault="000B1A02" w:rsidP="000B1A02">
      <w:pPr>
        <w:pStyle w:val="Bibliography"/>
      </w:pPr>
      <w:r w:rsidRPr="000B1A02">
        <w:lastRenderedPageBreak/>
        <w:t>Mapbox GL JS. (n.d.). https://docs.mapbox.com/mapbox-gl-js/ (accessed on 4 April 2020)</w:t>
      </w:r>
    </w:p>
    <w:p w14:paraId="3F217432" w14:textId="77777777" w:rsidR="000B1A02" w:rsidRPr="000B1A02" w:rsidRDefault="000B1A02" w:rsidP="000B1A02">
      <w:pPr>
        <w:pStyle w:val="Bibliography"/>
      </w:pPr>
      <w:r w:rsidRPr="000B1A02">
        <w:t>Meeker, M., &amp; Wu, L. (2013). Internet trends. Proc D11 Conference. Rancho Palos Verdes.</w:t>
      </w:r>
    </w:p>
    <w:p w14:paraId="01736C46" w14:textId="77777777" w:rsidR="000B1A02" w:rsidRPr="000B1A02" w:rsidRDefault="000B1A02" w:rsidP="000B1A02">
      <w:pPr>
        <w:pStyle w:val="Bibliography"/>
      </w:pPr>
      <w:r w:rsidRPr="000B1A02">
        <w:t>Meeker, M., &amp; Wu, L. (2018). Internet trends 2018. Kleiner Perkins.</w:t>
      </w:r>
    </w:p>
    <w:p w14:paraId="440D5F32" w14:textId="77777777" w:rsidR="000B1A02" w:rsidRPr="000B1A02" w:rsidRDefault="000B1A02" w:rsidP="000B1A02">
      <w:pPr>
        <w:pStyle w:val="Bibliography"/>
      </w:pPr>
      <w:proofErr w:type="spellStart"/>
      <w:r w:rsidRPr="000B1A02">
        <w:t>Miedema</w:t>
      </w:r>
      <w:proofErr w:type="spellEnd"/>
      <w:r w:rsidRPr="000B1A02">
        <w:t xml:space="preserve">, H. M., &amp; </w:t>
      </w:r>
      <w:proofErr w:type="spellStart"/>
      <w:r w:rsidRPr="000B1A02">
        <w:t>Oudshoorn</w:t>
      </w:r>
      <w:proofErr w:type="spellEnd"/>
      <w:r w:rsidRPr="000B1A02">
        <w:t>, C. G. (2001). Annoyance from transportation noise: Relationships with exposure metrics DNL and DENL and their confidence intervals. Environmental Health Perspectives, 109(4), 409–416.</w:t>
      </w:r>
    </w:p>
    <w:p w14:paraId="5009C99F" w14:textId="77777777" w:rsidR="000B1A02" w:rsidRPr="000B1A02" w:rsidRDefault="000B1A02" w:rsidP="000B1A02">
      <w:pPr>
        <w:pStyle w:val="Bibliography"/>
      </w:pPr>
      <w:proofErr w:type="spellStart"/>
      <w:r w:rsidRPr="000B1A02">
        <w:t>Naharudin</w:t>
      </w:r>
      <w:proofErr w:type="spellEnd"/>
      <w:r w:rsidRPr="000B1A02">
        <w:t xml:space="preserve">, N., </w:t>
      </w:r>
      <w:proofErr w:type="spellStart"/>
      <w:r w:rsidRPr="000B1A02">
        <w:t>Ahamad</w:t>
      </w:r>
      <w:proofErr w:type="spellEnd"/>
      <w:r w:rsidRPr="000B1A02">
        <w:t xml:space="preserve">, M., Sanusi, S., &amp; </w:t>
      </w:r>
      <w:proofErr w:type="spellStart"/>
      <w:r w:rsidRPr="000B1A02">
        <w:t>Sadullah</w:t>
      </w:r>
      <w:proofErr w:type="spellEnd"/>
      <w:r w:rsidRPr="000B1A02">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0B1A02" w:rsidRDefault="000B1A02" w:rsidP="000B1A02">
      <w:pPr>
        <w:pStyle w:val="Bibliography"/>
      </w:pPr>
      <w:proofErr w:type="spellStart"/>
      <w:r w:rsidRPr="000B1A02">
        <w:t>Neis</w:t>
      </w:r>
      <w:proofErr w:type="spellEnd"/>
      <w:r w:rsidRPr="000B1A02">
        <w:t xml:space="preserve">, P., &amp; </w:t>
      </w:r>
      <w:proofErr w:type="spellStart"/>
      <w:r w:rsidRPr="000B1A02">
        <w:t>Zipf</w:t>
      </w:r>
      <w:proofErr w:type="spellEnd"/>
      <w:r w:rsidRPr="000B1A02">
        <w:t xml:space="preserve">, A. (2017). </w:t>
      </w:r>
      <w:proofErr w:type="spellStart"/>
      <w:r w:rsidRPr="000B1A02">
        <w:t>OpenRouteService</w:t>
      </w:r>
      <w:proofErr w:type="spellEnd"/>
      <w:r w:rsidRPr="000B1A02">
        <w:t xml:space="preserve">. </w:t>
      </w:r>
      <w:proofErr w:type="spellStart"/>
      <w:r w:rsidRPr="000B1A02">
        <w:t>Dostupné</w:t>
      </w:r>
      <w:proofErr w:type="spellEnd"/>
      <w:r w:rsidRPr="000B1A02">
        <w:t xml:space="preserve"> z: Http://Www. </w:t>
      </w:r>
      <w:proofErr w:type="spellStart"/>
      <w:r w:rsidRPr="000B1A02">
        <w:t>Openrouteservice</w:t>
      </w:r>
      <w:proofErr w:type="spellEnd"/>
      <w:r w:rsidRPr="000B1A02">
        <w:t>. Org.</w:t>
      </w:r>
    </w:p>
    <w:p w14:paraId="70E8133C" w14:textId="77777777" w:rsidR="000B1A02" w:rsidRPr="000B1A02" w:rsidRDefault="000B1A02" w:rsidP="000B1A02">
      <w:pPr>
        <w:pStyle w:val="Bibliography"/>
      </w:pPr>
      <w:r w:rsidRPr="000B1A02">
        <w:t>Nielsen, H. L. (1997). Road traffic noise: Nordic prediction method. Nordic Council of Ministers.</w:t>
      </w:r>
    </w:p>
    <w:p w14:paraId="1236E4DA" w14:textId="13483DC0" w:rsidR="000B1A02" w:rsidRPr="000B1A02" w:rsidRDefault="000B1A02" w:rsidP="000B1A02">
      <w:pPr>
        <w:pStyle w:val="Bibliography"/>
      </w:pPr>
      <w:r w:rsidRPr="000B1A02">
        <w:t xml:space="preserve">Noto, M., &amp; Sato, H. (2000). A method for the shortest path search by extended Dijkstra algorithm. </w:t>
      </w:r>
      <w:proofErr w:type="spellStart"/>
      <w:r w:rsidRPr="000B1A02">
        <w:t>Smc</w:t>
      </w:r>
      <w:proofErr w:type="spellEnd"/>
      <w:r w:rsidRPr="000B1A02">
        <w:t xml:space="preserve"> 2000 Conference Proceedings. 2000 </w:t>
      </w:r>
      <w:proofErr w:type="spellStart"/>
      <w:r w:rsidRPr="000B1A02">
        <w:t>Ieee</w:t>
      </w:r>
      <w:proofErr w:type="spellEnd"/>
      <w:r w:rsidRPr="000B1A02">
        <w:t xml:space="preserve"> International Conference on Systems, Man and Cybernetics. “cybernetics Evolving to Systems, Humans, Organizations, and Their Complex Interactions” (Cat. No.0, 3, 2316–2320 vol.3. https://doi.org/10.1109/ICSMC.2000.886462</w:t>
      </w:r>
      <w:r>
        <w:t>)</w:t>
      </w:r>
    </w:p>
    <w:p w14:paraId="5EF64301" w14:textId="77777777" w:rsidR="000B1A02" w:rsidRPr="000B1A02" w:rsidRDefault="000B1A02" w:rsidP="000B1A02">
      <w:pPr>
        <w:pStyle w:val="Bibliography"/>
      </w:pPr>
      <w:r w:rsidRPr="000B1A02">
        <w:t xml:space="preserve">Novack, T., Wang, Z., &amp; </w:t>
      </w:r>
      <w:proofErr w:type="spellStart"/>
      <w:r w:rsidRPr="000B1A02">
        <w:t>Zipf</w:t>
      </w:r>
      <w:proofErr w:type="spellEnd"/>
      <w:r w:rsidRPr="000B1A02">
        <w:t>, A. (2018). A system for generating customized pleasant pedestrian routes based on OpenStreetMap data. Sensors, 18(11), 3794.</w:t>
      </w:r>
    </w:p>
    <w:p w14:paraId="287565F7" w14:textId="77777777" w:rsidR="000B1A02" w:rsidRPr="000B1A02" w:rsidRDefault="000B1A02" w:rsidP="000B1A02">
      <w:pPr>
        <w:pStyle w:val="Bibliography"/>
      </w:pPr>
      <w:proofErr w:type="spellStart"/>
      <w:r w:rsidRPr="000B1A02">
        <w:t>OpenLayers</w:t>
      </w:r>
      <w:proofErr w:type="spellEnd"/>
      <w:r w:rsidRPr="000B1A02">
        <w:t>. (n.d.). https://openlayers.org/ (accessed on 23 February 2020)</w:t>
      </w:r>
    </w:p>
    <w:p w14:paraId="3AD57E16" w14:textId="77777777" w:rsidR="000B1A02" w:rsidRPr="000B1A02" w:rsidRDefault="000B1A02" w:rsidP="000B1A02">
      <w:pPr>
        <w:pStyle w:val="Bibliography"/>
      </w:pPr>
      <w:proofErr w:type="spellStart"/>
      <w:r w:rsidRPr="000B1A02">
        <w:t>Ouis</w:t>
      </w:r>
      <w:proofErr w:type="spellEnd"/>
      <w:r w:rsidRPr="000B1A02">
        <w:t>, D. (2001). ANNOYANCE FROM ROAD TRAFFIC NOISE: A REVIEW. Journal of Environmental Psychology, 21(1), 101–120. https://doi.org/10.1006/jevp.2000.0187</w:t>
      </w:r>
    </w:p>
    <w:p w14:paraId="2B52E52A" w14:textId="77777777" w:rsidR="000B1A02" w:rsidRPr="000B1A02" w:rsidRDefault="000B1A02" w:rsidP="000B1A02">
      <w:pPr>
        <w:pStyle w:val="Bibliography"/>
      </w:pPr>
      <w:r w:rsidRPr="000B1A02">
        <w:t>Overpass API. (2019). https://wiki.openstreetmap.org/wiki/Overpass_API (accessed on 10 April 2019)</w:t>
      </w:r>
    </w:p>
    <w:p w14:paraId="262E4790" w14:textId="77777777" w:rsidR="000B1A02" w:rsidRPr="000B1A02" w:rsidRDefault="000B1A02" w:rsidP="000B1A02">
      <w:pPr>
        <w:pStyle w:val="Bibliography"/>
      </w:pPr>
      <w:proofErr w:type="spellStart"/>
      <w:r w:rsidRPr="000B1A02">
        <w:t>Parmanen</w:t>
      </w:r>
      <w:proofErr w:type="spellEnd"/>
      <w:r w:rsidRPr="000B1A02">
        <w:t>, J. (2007). A-weighted sound pressure level as a loudness/annoyance indicator for environmental sounds – Could it be improved? Applied Acoustics, 68(1), 58–70. https://doi.org/10.1016/j.apacoust.2006.02.004</w:t>
      </w:r>
    </w:p>
    <w:p w14:paraId="587C27D8" w14:textId="77777777" w:rsidR="000B1A02" w:rsidRPr="000B1A02" w:rsidRDefault="000B1A02" w:rsidP="000B1A02">
      <w:pPr>
        <w:pStyle w:val="Bibliography"/>
      </w:pPr>
      <w:proofErr w:type="spellStart"/>
      <w:r w:rsidRPr="000B1A02">
        <w:t>Passchier</w:t>
      </w:r>
      <w:proofErr w:type="spellEnd"/>
      <w:r w:rsidRPr="000B1A02">
        <w:t xml:space="preserve">-Vermeer W, &amp; </w:t>
      </w:r>
      <w:proofErr w:type="spellStart"/>
      <w:r w:rsidRPr="000B1A02">
        <w:t>Passchier</w:t>
      </w:r>
      <w:proofErr w:type="spellEnd"/>
      <w:r w:rsidRPr="000B1A02">
        <w:t xml:space="preserve"> W F. (2000). Noise exposure and public health. Environmental Health Perspectives, 108(suppl 1), 123–131. https://doi.org/10.1289/ehp.00108s1123</w:t>
      </w:r>
    </w:p>
    <w:p w14:paraId="2E115CB7" w14:textId="77777777" w:rsidR="000B1A02" w:rsidRPr="000B1A02" w:rsidRDefault="000B1A02" w:rsidP="000B1A02">
      <w:pPr>
        <w:pStyle w:val="Bibliography"/>
      </w:pPr>
      <w:proofErr w:type="spellStart"/>
      <w:r w:rsidRPr="000B1A02">
        <w:t>Plaia</w:t>
      </w:r>
      <w:proofErr w:type="spellEnd"/>
      <w:r w:rsidRPr="000B1A02">
        <w:t>, A., &amp; Ruggieri, M. (2011). Air quality indices: A review. Reviews in Environmental Science and Bio/Technology, 10(2), 165–179. https://doi.org/10.1007/s11157-010-9227-2</w:t>
      </w:r>
    </w:p>
    <w:p w14:paraId="6B1EAAC0" w14:textId="77777777" w:rsidR="000B1A02" w:rsidRPr="000B1A02" w:rsidRDefault="000B1A02" w:rsidP="000B1A02">
      <w:pPr>
        <w:pStyle w:val="Bibliography"/>
      </w:pPr>
      <w:proofErr w:type="spellStart"/>
      <w:r w:rsidRPr="000B1A02">
        <w:t>PostGIS</w:t>
      </w:r>
      <w:proofErr w:type="spellEnd"/>
      <w:r w:rsidRPr="000B1A02">
        <w:t>. (n.d.). https://postgis.net/ (accessed on 23 February 2020)</w:t>
      </w:r>
    </w:p>
    <w:p w14:paraId="25DC04AF" w14:textId="77777777" w:rsidR="006377ED" w:rsidRDefault="000B1A02" w:rsidP="000B1A02">
      <w:pPr>
        <w:pStyle w:val="Bibliography"/>
      </w:pPr>
      <w:proofErr w:type="spellStart"/>
      <w:r w:rsidRPr="000B1A02">
        <w:t>Pucher</w:t>
      </w:r>
      <w:proofErr w:type="spellEnd"/>
      <w:r w:rsidRPr="000B1A02">
        <w:t>, J., &amp; Buehler, R. (2010). Walking and cycling for healthy cities. Built Environment, 36(4), 391–414.</w:t>
      </w:r>
      <w:r w:rsidR="006377ED">
        <w:t xml:space="preserve"> </w:t>
      </w:r>
    </w:p>
    <w:p w14:paraId="12897287" w14:textId="49ADA692" w:rsidR="000B1A02" w:rsidRPr="000B1A02" w:rsidRDefault="006377ED" w:rsidP="000B1A02">
      <w:pPr>
        <w:pStyle w:val="Bibliography"/>
      </w:pPr>
      <w:proofErr w:type="spellStart"/>
      <w:r w:rsidRPr="006377ED">
        <w:t>Pucher</w:t>
      </w:r>
      <w:proofErr w:type="spellEnd"/>
      <w:r w:rsidRPr="006377ED">
        <w:t>, J., &amp; Dijkstra, L. (2003). Promoting safe walking and cycling to improve public health: Lessons from the Netherlands and Germany. American Journal of Public Health, 93(9), 1509–1516.</w:t>
      </w:r>
    </w:p>
    <w:p w14:paraId="3DFB5260" w14:textId="77777777" w:rsidR="000B1A02" w:rsidRPr="000B1A02" w:rsidRDefault="000B1A02" w:rsidP="000B1A02">
      <w:pPr>
        <w:pStyle w:val="Bibliography"/>
      </w:pPr>
      <w:proofErr w:type="spellStart"/>
      <w:r w:rsidRPr="000B1A02">
        <w:lastRenderedPageBreak/>
        <w:t>Qiu</w:t>
      </w:r>
      <w:proofErr w:type="spellEnd"/>
      <w:r w:rsidRPr="000B1A02">
        <w:t>, G., &amp; Chen, J. (2018). Web-based 3D map visualization using WebGL. 2018 13th IEEE Conference on Industrial Electronics and Applications (ICIEA), 759–763.</w:t>
      </w:r>
    </w:p>
    <w:p w14:paraId="6D940297" w14:textId="77777777" w:rsidR="000B1A02" w:rsidRPr="000B1A02" w:rsidRDefault="000B1A02" w:rsidP="000B1A02">
      <w:pPr>
        <w:pStyle w:val="Bibliography"/>
      </w:pPr>
      <w:proofErr w:type="spellStart"/>
      <w:r w:rsidRPr="000B1A02">
        <w:t>Quercia</w:t>
      </w:r>
      <w:proofErr w:type="spellEnd"/>
      <w:r w:rsidRPr="000B1A02">
        <w:t>, D. (2015). Chatty, Happy, and Smelly Maps. Proceedings of the 24th International Conference on World Wide Web, 741–741.</w:t>
      </w:r>
    </w:p>
    <w:p w14:paraId="62345343" w14:textId="77777777" w:rsidR="000B1A02" w:rsidRPr="000B1A02" w:rsidRDefault="000B1A02" w:rsidP="000B1A02">
      <w:pPr>
        <w:pStyle w:val="Bibliography"/>
      </w:pPr>
      <w:proofErr w:type="spellStart"/>
      <w:r w:rsidRPr="000B1A02">
        <w:t>Quercia</w:t>
      </w:r>
      <w:proofErr w:type="spellEnd"/>
      <w:r w:rsidRPr="000B1A02">
        <w:t xml:space="preserve">, D., </w:t>
      </w:r>
      <w:proofErr w:type="spellStart"/>
      <w:r w:rsidRPr="000B1A02">
        <w:t>Schifanella</w:t>
      </w:r>
      <w:proofErr w:type="spellEnd"/>
      <w:r w:rsidRPr="000B1A02">
        <w:t>, R., &amp; Aiello, L. M. (2014). The shortest path to happiness: Recommending beautiful, quiet, and happy routes in the city. Proceedings of the 25th ACM Conference on Hypertext and Social Media, 116–125.</w:t>
      </w:r>
    </w:p>
    <w:p w14:paraId="0C6B2DA6" w14:textId="77777777" w:rsidR="000B1A02" w:rsidRPr="000B1A02" w:rsidRDefault="000B1A02" w:rsidP="000B1A02">
      <w:pPr>
        <w:pStyle w:val="Bibliography"/>
      </w:pPr>
      <w:proofErr w:type="spellStart"/>
      <w:r w:rsidRPr="000B1A02">
        <w:t>Rabl</w:t>
      </w:r>
      <w:proofErr w:type="spellEnd"/>
      <w:r w:rsidRPr="000B1A02">
        <w:t xml:space="preserve">, A., &amp; de </w:t>
      </w:r>
      <w:proofErr w:type="spellStart"/>
      <w:r w:rsidRPr="000B1A02">
        <w:t>Nazelle</w:t>
      </w:r>
      <w:proofErr w:type="spellEnd"/>
      <w:r w:rsidRPr="000B1A02">
        <w:t>, A. (2012). Benefits of shift from car to active transport. Transport Policy, 19(1), 121–131. https://doi.org/10.1016/j.tranpol.2011.09.008</w:t>
      </w:r>
    </w:p>
    <w:p w14:paraId="06C2F9E6" w14:textId="77777777" w:rsidR="000B1A02" w:rsidRPr="000B1A02" w:rsidRDefault="000B1A02" w:rsidP="000B1A02">
      <w:pPr>
        <w:pStyle w:val="Bibliography"/>
      </w:pPr>
      <w:proofErr w:type="spellStart"/>
      <w:r w:rsidRPr="000B1A02">
        <w:t>Recio</w:t>
      </w:r>
      <w:proofErr w:type="spellEnd"/>
      <w:r w:rsidRPr="000B1A02">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0B1A02" w:rsidRDefault="000B1A02" w:rsidP="000B1A02">
      <w:pPr>
        <w:pStyle w:val="Bibliography"/>
      </w:pPr>
      <w:r w:rsidRPr="000B1A02">
        <w:t xml:space="preserve">Reynolds, C., Winters, M., </w:t>
      </w:r>
      <w:proofErr w:type="spellStart"/>
      <w:r w:rsidRPr="000B1A02">
        <w:t>Ries</w:t>
      </w:r>
      <w:proofErr w:type="spellEnd"/>
      <w:r w:rsidRPr="000B1A02">
        <w:t>, F., &amp; Gouge, B. (2010). Active transportation in urban areas: Exploring health benefits and risks. National Collaboration Centre for Environmental Health, 2.</w:t>
      </w:r>
    </w:p>
    <w:p w14:paraId="010A80C6" w14:textId="77777777" w:rsidR="000B1A02" w:rsidRPr="000B1A02" w:rsidRDefault="000B1A02" w:rsidP="000B1A02">
      <w:pPr>
        <w:pStyle w:val="Bibliography"/>
      </w:pPr>
      <w:r w:rsidRPr="000B1A02">
        <w:t>Ribeiro, P., &amp; Mendes, J. F. (2011). Route planning for soft modes of transport: Healthy routes. WIT Transactions on The Built Environment, 116, 677–688.</w:t>
      </w:r>
    </w:p>
    <w:p w14:paraId="0AFAEEFF" w14:textId="77777777" w:rsidR="000B1A02" w:rsidRPr="000B1A02" w:rsidRDefault="000B1A02" w:rsidP="000B1A02">
      <w:pPr>
        <w:pStyle w:val="Bibliography"/>
      </w:pPr>
      <w:r w:rsidRPr="000B1A02">
        <w:t>Ribeiro, P., &amp; Mendes, J. F. (2013). Healthy routes for active modes in school journeys. International Journal of Sustainable Development and Planning, 8(4), 591–602.</w:t>
      </w:r>
    </w:p>
    <w:p w14:paraId="57AF5B0D" w14:textId="77777777" w:rsidR="000B1A02" w:rsidRPr="000B1A02" w:rsidRDefault="000B1A02" w:rsidP="000B1A02">
      <w:pPr>
        <w:pStyle w:val="Bibliography"/>
      </w:pPr>
      <w:proofErr w:type="spellStart"/>
      <w:r w:rsidRPr="000B1A02">
        <w:t>Sharker</w:t>
      </w:r>
      <w:proofErr w:type="spellEnd"/>
      <w:r w:rsidRPr="000B1A02">
        <w:t xml:space="preserve">, M. H., Karimi, H. A., &amp; </w:t>
      </w:r>
      <w:proofErr w:type="spellStart"/>
      <w:r w:rsidRPr="000B1A02">
        <w:t>Zgibor</w:t>
      </w:r>
      <w:proofErr w:type="spellEnd"/>
      <w:r w:rsidRPr="000B1A02">
        <w:t>, J. C. (2012). Health-optimal routing in pedestrian navigation services. Proceedings of the First ACM SIGSPATIAL International Workshop on Use of GIS in Public Health, 1–10.</w:t>
      </w:r>
    </w:p>
    <w:p w14:paraId="7D44EBF1" w14:textId="77777777" w:rsidR="000B1A02" w:rsidRPr="000B1A02" w:rsidRDefault="000B1A02" w:rsidP="000B1A02">
      <w:pPr>
        <w:pStyle w:val="Bibliography"/>
      </w:pPr>
      <w:r w:rsidRPr="000B1A02">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0B1A02" w:rsidRDefault="000B1A02" w:rsidP="000B1A02">
      <w:pPr>
        <w:pStyle w:val="Bibliography"/>
      </w:pPr>
      <w:r w:rsidRPr="000B1A02">
        <w:t xml:space="preserve">Statistics Finland. (2020). </w:t>
      </w:r>
      <w:proofErr w:type="spellStart"/>
      <w:r w:rsidRPr="000B1A02">
        <w:t>Kuntien</w:t>
      </w:r>
      <w:proofErr w:type="spellEnd"/>
      <w:r w:rsidRPr="000B1A02">
        <w:t xml:space="preserve"> </w:t>
      </w:r>
      <w:proofErr w:type="spellStart"/>
      <w:r w:rsidRPr="000B1A02">
        <w:t>Avainluvut</w:t>
      </w:r>
      <w:proofErr w:type="spellEnd"/>
      <w:r w:rsidRPr="000B1A02">
        <w:t>. https://www.stat.fi/tup/alue/kuntienavainluvut.html (accessed on 4 April 2020)</w:t>
      </w:r>
    </w:p>
    <w:p w14:paraId="54501373" w14:textId="77777777" w:rsidR="000B1A02" w:rsidRPr="000B1A02" w:rsidRDefault="000B1A02" w:rsidP="000B1A02">
      <w:pPr>
        <w:pStyle w:val="Bibliography"/>
      </w:pPr>
      <w:r w:rsidRPr="000B1A02">
        <w:t>Stevens, S. S. (1960). The psychophysics of sensory function. American Scientist, 48(2), 226–253.</w:t>
      </w:r>
    </w:p>
    <w:p w14:paraId="1F06F640" w14:textId="77777777" w:rsidR="000B1A02" w:rsidRPr="000B1A02" w:rsidRDefault="000B1A02" w:rsidP="000B1A02">
      <w:pPr>
        <w:pStyle w:val="Bibliography"/>
      </w:pPr>
      <w:proofErr w:type="spellStart"/>
      <w:r w:rsidRPr="000B1A02">
        <w:t>Su</w:t>
      </w:r>
      <w:proofErr w:type="spellEnd"/>
      <w:r w:rsidRPr="000B1A02">
        <w:t xml:space="preserve">, J. G., Winters, M., Nunes, M., &amp; </w:t>
      </w:r>
      <w:proofErr w:type="spellStart"/>
      <w:r w:rsidRPr="000B1A02">
        <w:t>Brauer</w:t>
      </w:r>
      <w:proofErr w:type="spellEnd"/>
      <w:r w:rsidRPr="000B1A02">
        <w:t>, M. (2010). Designing a route planner to facilitate and promote cycling in Metro Vancouver, Canada. Transportation Research Part A: Policy and Practice, 44(7), 495–505. https://doi.org/10.1016/j.tra.2010.03.015</w:t>
      </w:r>
    </w:p>
    <w:p w14:paraId="6921B610" w14:textId="77777777" w:rsidR="000B1A02" w:rsidRPr="000B1A02" w:rsidRDefault="000B1A02" w:rsidP="000B1A02">
      <w:pPr>
        <w:pStyle w:val="Bibliography"/>
      </w:pPr>
      <w:proofErr w:type="spellStart"/>
      <w:r w:rsidRPr="000B1A02">
        <w:t>Tainio</w:t>
      </w:r>
      <w:proofErr w:type="spellEnd"/>
      <w:r w:rsidRPr="000B1A02">
        <w:t xml:space="preserve">, M., de </w:t>
      </w:r>
      <w:proofErr w:type="spellStart"/>
      <w:r w:rsidRPr="000B1A02">
        <w:t>Nazelle</w:t>
      </w:r>
      <w:proofErr w:type="spellEnd"/>
      <w:r w:rsidRPr="000B1A02">
        <w:t xml:space="preserve">, A. J., </w:t>
      </w:r>
      <w:proofErr w:type="spellStart"/>
      <w:r w:rsidRPr="000B1A02">
        <w:t>Götschi</w:t>
      </w:r>
      <w:proofErr w:type="spellEnd"/>
      <w:r w:rsidRPr="000B1A02">
        <w:t xml:space="preserve">, T., </w:t>
      </w:r>
      <w:proofErr w:type="spellStart"/>
      <w:r w:rsidRPr="000B1A02">
        <w:t>Kahlmeier</w:t>
      </w:r>
      <w:proofErr w:type="spellEnd"/>
      <w:r w:rsidRPr="000B1A02">
        <w:t xml:space="preserve">, S., Rojas-Rueda, D., </w:t>
      </w:r>
      <w:proofErr w:type="spellStart"/>
      <w:r w:rsidRPr="000B1A02">
        <w:t>Nieuwenhuijsen</w:t>
      </w:r>
      <w:proofErr w:type="spellEnd"/>
      <w:r w:rsidRPr="000B1A02">
        <w:t>, M. J., de Sá, T. H., Kelly, P., &amp; Woodcock, J. (2016). Can air pollution negate the health benefits of cycling and walking? Preventive Medicine, 87, 233–236. https://doi.org/10.1016/j.ypmed.2016.02.002</w:t>
      </w:r>
    </w:p>
    <w:p w14:paraId="4D526239" w14:textId="77777777" w:rsidR="000B1A02" w:rsidRPr="000B1A02" w:rsidRDefault="000B1A02" w:rsidP="000B1A02">
      <w:pPr>
        <w:pStyle w:val="Bibliography"/>
      </w:pPr>
      <w:proofErr w:type="spellStart"/>
      <w:r w:rsidRPr="000B1A02">
        <w:t>Taleai</w:t>
      </w:r>
      <w:proofErr w:type="spellEnd"/>
      <w:r w:rsidRPr="000B1A02">
        <w:t xml:space="preserve">, M., &amp; </w:t>
      </w:r>
      <w:proofErr w:type="spellStart"/>
      <w:r w:rsidRPr="000B1A02">
        <w:t>Yameqani</w:t>
      </w:r>
      <w:proofErr w:type="spellEnd"/>
      <w:r w:rsidRPr="000B1A02">
        <w:t>, A. S. (2018). Integration of GIS, remote sensing and Multi-Criteria Evaluation tools in the search for healthy walking paths. KSCE Journal of Civil Engineering, 22(1), 279–291.</w:t>
      </w:r>
    </w:p>
    <w:p w14:paraId="6C8EF973" w14:textId="77777777" w:rsidR="000B1A02" w:rsidRPr="000B1A02" w:rsidRDefault="000B1A02" w:rsidP="000B1A02">
      <w:pPr>
        <w:pStyle w:val="Bibliography"/>
      </w:pPr>
      <w:r w:rsidRPr="000B1A02">
        <w:lastRenderedPageBreak/>
        <w:t xml:space="preserve">Toivonen, T., Salonen, M., Tenkanen, H., </w:t>
      </w:r>
      <w:proofErr w:type="spellStart"/>
      <w:r w:rsidRPr="000B1A02">
        <w:t>Saarsalmi</w:t>
      </w:r>
      <w:proofErr w:type="spellEnd"/>
      <w:r w:rsidRPr="000B1A02">
        <w:t xml:space="preserve">, P., </w:t>
      </w:r>
      <w:proofErr w:type="spellStart"/>
      <w:r w:rsidRPr="000B1A02">
        <w:t>Jaakkola</w:t>
      </w:r>
      <w:proofErr w:type="spellEnd"/>
      <w:r w:rsidRPr="000B1A02">
        <w:t xml:space="preserve">, T., &amp; </w:t>
      </w:r>
      <w:proofErr w:type="spellStart"/>
      <w:r w:rsidRPr="000B1A02">
        <w:t>Järvi</w:t>
      </w:r>
      <w:proofErr w:type="spellEnd"/>
      <w:r w:rsidRPr="000B1A02">
        <w:t xml:space="preserve">, J. (2014). </w:t>
      </w:r>
      <w:proofErr w:type="spellStart"/>
      <w:r w:rsidRPr="000B1A02">
        <w:t>Joukkoliikenteellä</w:t>
      </w:r>
      <w:proofErr w:type="spellEnd"/>
      <w:r w:rsidRPr="000B1A02">
        <w:t xml:space="preserve">, </w:t>
      </w:r>
      <w:proofErr w:type="spellStart"/>
      <w:r w:rsidRPr="000B1A02">
        <w:t>autolla</w:t>
      </w:r>
      <w:proofErr w:type="spellEnd"/>
      <w:r w:rsidRPr="000B1A02">
        <w:t xml:space="preserve"> ja </w:t>
      </w:r>
      <w:proofErr w:type="spellStart"/>
      <w:r w:rsidRPr="000B1A02">
        <w:t>kävellen</w:t>
      </w:r>
      <w:proofErr w:type="spellEnd"/>
      <w:r w:rsidRPr="000B1A02">
        <w:t xml:space="preserve">: </w:t>
      </w:r>
      <w:proofErr w:type="spellStart"/>
      <w:r w:rsidRPr="000B1A02">
        <w:t>Avoin</w:t>
      </w:r>
      <w:proofErr w:type="spellEnd"/>
      <w:r w:rsidRPr="000B1A02">
        <w:t xml:space="preserve"> </w:t>
      </w:r>
      <w:proofErr w:type="spellStart"/>
      <w:r w:rsidRPr="000B1A02">
        <w:t>saavutettavuusaineisto</w:t>
      </w:r>
      <w:proofErr w:type="spellEnd"/>
      <w:r w:rsidRPr="000B1A02">
        <w:t xml:space="preserve"> </w:t>
      </w:r>
      <w:proofErr w:type="spellStart"/>
      <w:r w:rsidRPr="000B1A02">
        <w:t>pääkaupunkiseudulta</w:t>
      </w:r>
      <w:proofErr w:type="spellEnd"/>
      <w:r w:rsidRPr="000B1A02">
        <w:t>. Terra 126 (2014): 3.</w:t>
      </w:r>
    </w:p>
    <w:p w14:paraId="44049B53" w14:textId="77777777" w:rsidR="000B1A02" w:rsidRPr="000B1A02" w:rsidRDefault="000B1A02" w:rsidP="000B1A02">
      <w:pPr>
        <w:pStyle w:val="Bibliography"/>
      </w:pPr>
      <w:proofErr w:type="spellStart"/>
      <w:r w:rsidRPr="000B1A02">
        <w:t>Torija</w:t>
      </w:r>
      <w:proofErr w:type="spellEnd"/>
      <w:r w:rsidRPr="000B1A02">
        <w:t xml:space="preserve">, A. J., &amp; </w:t>
      </w:r>
      <w:proofErr w:type="spellStart"/>
      <w:r w:rsidRPr="000B1A02">
        <w:t>Flindell</w:t>
      </w:r>
      <w:proofErr w:type="spellEnd"/>
      <w:r w:rsidRPr="000B1A02">
        <w:t>, I. H. (2015). The subjective effect of low frequency content in road traffic noise. The Journal of the Acoustical Society of America, 137(1), 189–198. https://doi.org/10.1121/1.4904542</w:t>
      </w:r>
    </w:p>
    <w:p w14:paraId="7FC7A460" w14:textId="77777777" w:rsidR="000B1A02" w:rsidRPr="000B1A02" w:rsidRDefault="000B1A02" w:rsidP="000B1A02">
      <w:pPr>
        <w:pStyle w:val="Bibliography"/>
      </w:pPr>
      <w:proofErr w:type="spellStart"/>
      <w:r w:rsidRPr="000B1A02">
        <w:t>Ueberham</w:t>
      </w:r>
      <w:proofErr w:type="spellEnd"/>
      <w:r w:rsidRPr="000B1A02">
        <w:t xml:space="preserve">, M., </w:t>
      </w:r>
      <w:proofErr w:type="spellStart"/>
      <w:r w:rsidRPr="000B1A02">
        <w:t>Schlink</w:t>
      </w:r>
      <w:proofErr w:type="spellEnd"/>
      <w:r w:rsidRPr="000B1A02">
        <w:t xml:space="preserve">, U., </w:t>
      </w:r>
      <w:proofErr w:type="spellStart"/>
      <w:r w:rsidRPr="000B1A02">
        <w:t>Dijst</w:t>
      </w:r>
      <w:proofErr w:type="spellEnd"/>
      <w:r w:rsidRPr="000B1A02">
        <w:t>, M., &amp; Weiland, U. (2019). Cyclists’ Multiple Environmental Urban Exposures—Comparing Subjective and Objective Measurements. Sustainability, 11(5), 1412. https://doi.org/10.3390/su11051412</w:t>
      </w:r>
    </w:p>
    <w:p w14:paraId="28FA064A" w14:textId="77777777" w:rsidR="000B1A02" w:rsidRPr="000B1A02" w:rsidRDefault="000B1A02" w:rsidP="000B1A02">
      <w:pPr>
        <w:pStyle w:val="Bibliography"/>
      </w:pPr>
      <w:r w:rsidRPr="000B1A02">
        <w:t xml:space="preserve">Van </w:t>
      </w:r>
      <w:proofErr w:type="spellStart"/>
      <w:r w:rsidRPr="000B1A02">
        <w:t>Kempen</w:t>
      </w:r>
      <w:proofErr w:type="spellEnd"/>
      <w:r w:rsidRPr="000B1A02">
        <w:t xml:space="preserve">, E., Casas, M., </w:t>
      </w:r>
      <w:proofErr w:type="spellStart"/>
      <w:r w:rsidRPr="000B1A02">
        <w:t>Pershagen</w:t>
      </w:r>
      <w:proofErr w:type="spellEnd"/>
      <w:r w:rsidRPr="000B1A02">
        <w:t xml:space="preserve">, G., &amp; </w:t>
      </w:r>
      <w:proofErr w:type="spellStart"/>
      <w:r w:rsidRPr="000B1A02">
        <w:t>Foraster</w:t>
      </w:r>
      <w:proofErr w:type="spellEnd"/>
      <w:r w:rsidRPr="000B1A02">
        <w:t>, M. (2018). WHO environmental noise guidelines for the European region: A systematic review on environmental noise and cardiovascular and metabolic effects: a summary. International Journal of Environmental Research and Public Health, 15(2), 379.</w:t>
      </w:r>
    </w:p>
    <w:p w14:paraId="1AD011D6" w14:textId="77777777" w:rsidR="000B1A02" w:rsidRPr="000B1A02" w:rsidRDefault="000B1A02" w:rsidP="000B1A02">
      <w:pPr>
        <w:pStyle w:val="Bibliography"/>
      </w:pPr>
      <w:proofErr w:type="spellStart"/>
      <w:r w:rsidRPr="000B1A02">
        <w:t>Veenendaal</w:t>
      </w:r>
      <w:proofErr w:type="spellEnd"/>
      <w:r w:rsidRPr="000B1A02">
        <w:t xml:space="preserve">, B., </w:t>
      </w:r>
      <w:proofErr w:type="spellStart"/>
      <w:r w:rsidRPr="000B1A02">
        <w:t>Brovelli</w:t>
      </w:r>
      <w:proofErr w:type="spellEnd"/>
      <w:r w:rsidRPr="000B1A02">
        <w:t>, M. A., &amp; Li, S. (2017). Review of web mapping: Eras, trends and directions. ISPRS International Journal of Geo-Information, 6(10), 317.</w:t>
      </w:r>
    </w:p>
    <w:p w14:paraId="144BFD62" w14:textId="77777777" w:rsidR="00A278F5" w:rsidRDefault="000B1A02" w:rsidP="00A278F5">
      <w:pPr>
        <w:pStyle w:val="Bibliography"/>
      </w:pPr>
      <w:r w:rsidRPr="000B1A02">
        <w:t xml:space="preserve">Verlander, N. Q., &amp; </w:t>
      </w:r>
      <w:proofErr w:type="spellStart"/>
      <w:r w:rsidRPr="000B1A02">
        <w:t>Heydecker</w:t>
      </w:r>
      <w:proofErr w:type="spellEnd"/>
      <w:r w:rsidRPr="000B1A02">
        <w:t>, B. G. (1997). Pedestrian route choice: An empirical study.</w:t>
      </w:r>
      <w:r w:rsidR="00A278F5" w:rsidRPr="00A278F5">
        <w:t xml:space="preserve"> </w:t>
      </w:r>
    </w:p>
    <w:p w14:paraId="0C4D0F78" w14:textId="2A38C7E2" w:rsidR="00A278F5" w:rsidRPr="00A278F5" w:rsidRDefault="00A278F5" w:rsidP="00A278F5">
      <w:pPr>
        <w:pStyle w:val="Bibliography"/>
      </w:pPr>
      <w:r w:rsidRPr="00A278F5">
        <w:t>WHO Regional Office for Europe</w:t>
      </w:r>
      <w:r>
        <w:t xml:space="preserve"> (2011). </w:t>
      </w:r>
      <w:r w:rsidRPr="00A278F5">
        <w:t>Burden of disease from environmental noise: Quantification of healthy life years lost in Europe. https://www.who.int/quantifying_ehimpacts/publications/e94888/en/ (</w:t>
      </w:r>
      <w:r w:rsidR="007D5EA4" w:rsidRPr="000B1A02">
        <w:t>accessed</w:t>
      </w:r>
      <w:r w:rsidR="007D5EA4">
        <w:t xml:space="preserve"> </w:t>
      </w:r>
      <w:r w:rsidRPr="00A278F5">
        <w:t>22 April 2020)</w:t>
      </w:r>
    </w:p>
    <w:p w14:paraId="6CEFFBEA" w14:textId="3B614355" w:rsidR="00AA1067" w:rsidRPr="000B1A02" w:rsidRDefault="00AA1067" w:rsidP="00AA1067">
      <w:pPr>
        <w:pStyle w:val="Bibliography"/>
      </w:pPr>
      <w:r w:rsidRPr="000B1A02">
        <w:t xml:space="preserve">WHO </w:t>
      </w:r>
      <w:r w:rsidRPr="00A278F5">
        <w:t>Regional Office for Europe</w:t>
      </w:r>
      <w:r w:rsidRPr="000B1A02">
        <w:t xml:space="preserve"> </w:t>
      </w:r>
      <w:proofErr w:type="gramStart"/>
      <w:r w:rsidRPr="000B1A02">
        <w:t>(2018</w:t>
      </w:r>
      <w:r>
        <w:t>a</w:t>
      </w:r>
      <w:r w:rsidRPr="000B1A02">
        <w:t>)</w:t>
      </w:r>
      <w:r>
        <w:t>.</w:t>
      </w:r>
      <w:proofErr w:type="gramEnd"/>
      <w:r>
        <w:t xml:space="preserve"> </w:t>
      </w:r>
      <w:r w:rsidRPr="00AA1067">
        <w:t>Fact sheet on the SDGs: Air quality and health (2018). http://www.euro.who.int/en/health-topics/health-policy/sustainable-development-goals/publications/2017/fact-sheets-on-sustainable-development-goals-health-targets/fact-sheet-on-the-sdgs-air-quality-and-health-2018</w:t>
      </w:r>
      <w:r>
        <w:t xml:space="preserve"> </w:t>
      </w:r>
      <w:r w:rsidRPr="00A278F5">
        <w:t>(</w:t>
      </w:r>
      <w:r w:rsidR="007D5EA4" w:rsidRPr="000B1A02">
        <w:t xml:space="preserve">accessed </w:t>
      </w:r>
      <w:r w:rsidRPr="00A278F5">
        <w:t>2</w:t>
      </w:r>
      <w:r>
        <w:t>3</w:t>
      </w:r>
      <w:r w:rsidRPr="00A278F5">
        <w:t xml:space="preserve"> April 2020)</w:t>
      </w:r>
    </w:p>
    <w:p w14:paraId="3F4C3B97" w14:textId="6BC32704" w:rsidR="00AA1067" w:rsidRDefault="000B1A02" w:rsidP="000B1A02">
      <w:pPr>
        <w:pStyle w:val="Bibliography"/>
      </w:pPr>
      <w:r w:rsidRPr="000B1A02">
        <w:t xml:space="preserve">WHO </w:t>
      </w:r>
      <w:r w:rsidR="00434BB0" w:rsidRPr="00A278F5">
        <w:t>Regional Office for Europe</w:t>
      </w:r>
      <w:r w:rsidRPr="000B1A02">
        <w:t xml:space="preserve"> </w:t>
      </w:r>
      <w:proofErr w:type="gramStart"/>
      <w:r w:rsidRPr="000B1A02">
        <w:t>(2018</w:t>
      </w:r>
      <w:r w:rsidR="00AA1067">
        <w:t>b</w:t>
      </w:r>
      <w:r w:rsidRPr="000B1A02">
        <w:t>).</w:t>
      </w:r>
      <w:proofErr w:type="gramEnd"/>
      <w:r w:rsidRPr="000B1A02">
        <w:t xml:space="preserve"> Environmental noise guidelines for the European Region. </w:t>
      </w:r>
      <w:r w:rsidR="00AA1067" w:rsidRPr="003F3B68">
        <w:t>http://www.euro.who.int/__data/assets/pdf_file/0008/383921/noise-guidelines-eng.pdf?ua=1</w:t>
      </w:r>
      <w:r w:rsidR="00AA1067">
        <w:t xml:space="preserve"> </w:t>
      </w:r>
      <w:r w:rsidR="003F3B68" w:rsidRPr="00A278F5">
        <w:t>(</w:t>
      </w:r>
      <w:r w:rsidR="007D5EA4" w:rsidRPr="000B1A02">
        <w:t xml:space="preserve">accessed </w:t>
      </w:r>
      <w:r w:rsidR="009E2FD9">
        <w:t>5</w:t>
      </w:r>
      <w:r w:rsidR="003F3B68" w:rsidRPr="00A278F5">
        <w:t xml:space="preserve"> </w:t>
      </w:r>
      <w:r w:rsidR="009E2FD9">
        <w:t xml:space="preserve">March </w:t>
      </w:r>
      <w:r w:rsidR="003F3B68" w:rsidRPr="00A278F5">
        <w:t>2020)</w:t>
      </w:r>
    </w:p>
    <w:p w14:paraId="3B737A57" w14:textId="77777777" w:rsidR="000B1A02" w:rsidRPr="000B1A02" w:rsidRDefault="000B1A02" w:rsidP="000B1A02">
      <w:pPr>
        <w:pStyle w:val="Bibliography"/>
      </w:pPr>
      <w:proofErr w:type="spellStart"/>
      <w:r w:rsidRPr="000B1A02">
        <w:t>Whyatt</w:t>
      </w:r>
      <w:proofErr w:type="spellEnd"/>
      <w:r w:rsidRPr="000B1A02">
        <w:t xml:space="preserve">, J. D., Pooley, C., </w:t>
      </w:r>
      <w:proofErr w:type="spellStart"/>
      <w:r w:rsidRPr="000B1A02">
        <w:t>Coulton</w:t>
      </w:r>
      <w:proofErr w:type="spellEnd"/>
      <w:r w:rsidRPr="000B1A02">
        <w:t xml:space="preserve">, P., Moser, M., Bamford, W., &amp; Davies, G. (2007). Estimating personal exposure to air pollution on the journey to and from school using GPS, GIS and mobile phone technology. 11th International Conference on </w:t>
      </w:r>
      <w:proofErr w:type="spellStart"/>
      <w:r w:rsidRPr="000B1A02">
        <w:t>Harmonisation</w:t>
      </w:r>
      <w:proofErr w:type="spellEnd"/>
      <w:r w:rsidRPr="000B1A02">
        <w:t xml:space="preserve"> within Atmospheric Dispersion Modelling for Regulatory Purposes, 1, 2–5.</w:t>
      </w:r>
    </w:p>
    <w:p w14:paraId="58291F44" w14:textId="77777777" w:rsidR="000B1A02" w:rsidRPr="000B1A02" w:rsidRDefault="000B1A02" w:rsidP="000B1A02">
      <w:pPr>
        <w:pStyle w:val="Bibliography"/>
      </w:pPr>
      <w:proofErr w:type="spellStart"/>
      <w:r w:rsidRPr="000B1A02">
        <w:t>Zielstra</w:t>
      </w:r>
      <w:proofErr w:type="spellEnd"/>
      <w:r w:rsidRPr="000B1A02">
        <w:t xml:space="preserve">, D., &amp; </w:t>
      </w:r>
      <w:proofErr w:type="spellStart"/>
      <w:r w:rsidRPr="000B1A02">
        <w:t>Hochmair</w:t>
      </w:r>
      <w:proofErr w:type="spellEnd"/>
      <w:r w:rsidRPr="000B1A02">
        <w:t>, H. H. (2011). Comparative study of pedestrian accessibility to transit stations using free and proprietary network data. Transportation Research Record, 2217(1), 145–152.</w:t>
      </w:r>
    </w:p>
    <w:p w14:paraId="0219B267" w14:textId="3CA14E5E" w:rsidR="00EB05F0" w:rsidRPr="00D545F0" w:rsidRDefault="000B1A02" w:rsidP="000B1A02">
      <w:pPr>
        <w:pStyle w:val="Bibliography"/>
        <w:rPr>
          <w:color w:val="FFFFFF" w:themeColor="background1"/>
        </w:rPr>
      </w:pPr>
      <w:proofErr w:type="spellStart"/>
      <w:r w:rsidRPr="000B1A02">
        <w:t>Zielstra</w:t>
      </w:r>
      <w:proofErr w:type="spellEnd"/>
      <w:r w:rsidRPr="000B1A02">
        <w:t xml:space="preserve">, D., &amp; </w:t>
      </w:r>
      <w:proofErr w:type="spellStart"/>
      <w:r w:rsidRPr="000B1A02">
        <w:t>Hochmair</w:t>
      </w:r>
      <w:proofErr w:type="spellEnd"/>
      <w:r w:rsidRPr="000B1A02">
        <w:t>, H. H. (2012). Using free and proprietary data to compare shortest-path lengths for effective pedestrian routing in street networks. Transportation Research Record, 2299(1), 41–47.</w:t>
      </w:r>
      <w:r w:rsidR="00EB05F0" w:rsidRPr="00CC2F87">
        <w:br w:type="page"/>
      </w:r>
    </w:p>
    <w:p w14:paraId="75EF5A63" w14:textId="4951E797" w:rsidR="00923788" w:rsidRDefault="00923788" w:rsidP="00BD3F3C">
      <w:pPr>
        <w:pStyle w:val="Heading1"/>
        <w:numPr>
          <w:ilvl w:val="0"/>
          <w:numId w:val="0"/>
        </w:numPr>
        <w:ind w:left="432" w:hanging="432"/>
      </w:pPr>
      <w:bookmarkStart w:id="184" w:name="_Toc38811361"/>
      <w:r>
        <w:lastRenderedPageBreak/>
        <w:t>ACKNOWLEDGEMENTS</w:t>
      </w:r>
      <w:bookmarkEnd w:id="184"/>
    </w:p>
    <w:p w14:paraId="19857559" w14:textId="60BB7FFC" w:rsidR="002C657F" w:rsidRPr="002C657F" w:rsidRDefault="00923788" w:rsidP="002C657F">
      <w:r>
        <w:t xml:space="preserve">I </w:t>
      </w:r>
      <w:r w:rsidR="00D545F0">
        <w:t xml:space="preserve">want </w:t>
      </w:r>
      <w:r>
        <w:t xml:space="preserve">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644532">
        <w:t xml:space="preserve"> I want to thank Age Poom for all the help and </w:t>
      </w:r>
      <w:r w:rsidR="00313668">
        <w:t>contribution</w:t>
      </w:r>
      <w:r w:rsidR="00644532">
        <w:t xml:space="preserve"> in planning </w:t>
      </w:r>
      <w:r w:rsidR="00313668">
        <w:t xml:space="preserve">a green path </w:t>
      </w:r>
      <w:r w:rsidR="00644532">
        <w:t>routing application</w:t>
      </w:r>
      <w:r w:rsidR="00313668">
        <w:t xml:space="preserve"> based on the quiet path routing tool</w:t>
      </w:r>
      <w:r w:rsidR="00644532">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227B32">
        <w:t>also</w:t>
      </w:r>
      <w:r w:rsidR="00B92F73">
        <w:t xml:space="preserve"> </w:t>
      </w:r>
      <w:r w:rsidR="009A1B59">
        <w:t>during the time of the corona</w:t>
      </w:r>
      <w:r w:rsidR="008C4802">
        <w:t>virus</w:t>
      </w:r>
      <w:r w:rsidR="009A1B59">
        <w:t xml:space="preserve"> crisis</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w:t>
      </w:r>
      <w:r w:rsidR="00F61F59">
        <w:t>apparently</w:t>
      </w:r>
      <w:r w:rsidR="000526F0">
        <w:t xml:space="preserve">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 xml:space="preserve">course when I </w:t>
      </w:r>
      <w:r w:rsidR="00571D93">
        <w:t xml:space="preserve">understood how great possibilities Python </w:t>
      </w:r>
      <w:r w:rsidR="003F00B6">
        <w:t>GIS</w:t>
      </w:r>
      <w:r w:rsidR="00571D93">
        <w:t xml:space="preserve"> </w:t>
      </w:r>
      <w:r w:rsidR="00095CE2">
        <w:t>enables</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5" w:name="_Toc38811362"/>
      <w:r w:rsidRPr="00CC2F87">
        <w:lastRenderedPageBreak/>
        <w:t>APPENDICES</w:t>
      </w:r>
      <w:bookmarkEnd w:id="185"/>
    </w:p>
    <w:p w14:paraId="7034E3B5" w14:textId="1B36D020" w:rsidR="00944FA8" w:rsidRPr="00A951E6" w:rsidRDefault="00FE49CF" w:rsidP="00FF2B44">
      <w:pPr>
        <w:pStyle w:val="Caption"/>
      </w:pPr>
      <w:bookmarkStart w:id="18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1</w:t>
      </w:r>
      <w:r w:rsidRPr="00FE49CF">
        <w:rPr>
          <w:b/>
          <w:bCs/>
        </w:rPr>
        <w:fldChar w:fldCharType="end"/>
      </w:r>
      <w:bookmarkEnd w:id="186"/>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9B0B23" w:rsidRDefault="009B0B23" w:rsidP="00944FA8">
                            <w:pPr>
                              <w:pStyle w:val="Code"/>
                            </w:pPr>
                            <w:r>
                              <w:t>name: gis-flask</w:t>
                            </w:r>
                          </w:p>
                          <w:p w14:paraId="4310EDC2" w14:textId="77777777" w:rsidR="009B0B23" w:rsidRDefault="009B0B23" w:rsidP="00944FA8">
                            <w:pPr>
                              <w:pStyle w:val="Code"/>
                            </w:pPr>
                            <w:r>
                              <w:t>channels:</w:t>
                            </w:r>
                          </w:p>
                          <w:p w14:paraId="7B7E0C6E" w14:textId="77777777" w:rsidR="009B0B23" w:rsidRDefault="009B0B23" w:rsidP="00944FA8">
                            <w:pPr>
                              <w:pStyle w:val="Code"/>
                            </w:pPr>
                            <w:r>
                              <w:t xml:space="preserve">  - conda-forge</w:t>
                            </w:r>
                          </w:p>
                          <w:p w14:paraId="2DAFD9D0" w14:textId="77777777" w:rsidR="009B0B23" w:rsidRDefault="009B0B23" w:rsidP="00944FA8">
                            <w:pPr>
                              <w:pStyle w:val="Code"/>
                            </w:pPr>
                            <w:r>
                              <w:t xml:space="preserve">  - defaults</w:t>
                            </w:r>
                          </w:p>
                          <w:p w14:paraId="4E43D229" w14:textId="77777777" w:rsidR="009B0B23" w:rsidRDefault="009B0B23" w:rsidP="00944FA8">
                            <w:pPr>
                              <w:pStyle w:val="Code"/>
                            </w:pPr>
                            <w:r>
                              <w:t>dependencies:</w:t>
                            </w:r>
                          </w:p>
                          <w:p w14:paraId="1AE24151" w14:textId="77777777" w:rsidR="009B0B23" w:rsidRDefault="009B0B23" w:rsidP="00944FA8">
                            <w:pPr>
                              <w:pStyle w:val="Code"/>
                            </w:pPr>
                            <w:r>
                              <w:t xml:space="preserve">  - python=3.6</w:t>
                            </w:r>
                          </w:p>
                          <w:p w14:paraId="74F092C5" w14:textId="77777777" w:rsidR="009B0B23" w:rsidRDefault="009B0B23" w:rsidP="00944FA8">
                            <w:pPr>
                              <w:pStyle w:val="Code"/>
                            </w:pPr>
                            <w:r>
                              <w:t xml:space="preserve">  - jupyterlab</w:t>
                            </w:r>
                          </w:p>
                          <w:p w14:paraId="4C3B814F" w14:textId="77777777" w:rsidR="009B0B23" w:rsidRDefault="009B0B23" w:rsidP="00944FA8">
                            <w:pPr>
                              <w:pStyle w:val="Code"/>
                            </w:pPr>
                            <w:r>
                              <w:t xml:space="preserve">  - pylint</w:t>
                            </w:r>
                          </w:p>
                          <w:p w14:paraId="21DC835A" w14:textId="77777777" w:rsidR="009B0B23" w:rsidRDefault="009B0B23" w:rsidP="00944FA8">
                            <w:pPr>
                              <w:pStyle w:val="Code"/>
                            </w:pPr>
                            <w:r>
                              <w:t xml:space="preserve">  - pytest</w:t>
                            </w:r>
                          </w:p>
                          <w:p w14:paraId="23A7CA65" w14:textId="77777777" w:rsidR="009B0B23" w:rsidRDefault="009B0B23" w:rsidP="00944FA8">
                            <w:pPr>
                              <w:pStyle w:val="Code"/>
                            </w:pPr>
                            <w:r>
                              <w:t xml:space="preserve">  - geopandas</w:t>
                            </w:r>
                          </w:p>
                          <w:p w14:paraId="770C4F18" w14:textId="77777777" w:rsidR="009B0B23" w:rsidRDefault="009B0B23" w:rsidP="00944FA8">
                            <w:pPr>
                              <w:pStyle w:val="Code"/>
                            </w:pPr>
                            <w:r>
                              <w:t xml:space="preserve">  - osmnx</w:t>
                            </w:r>
                          </w:p>
                          <w:p w14:paraId="2E4333B8" w14:textId="77777777" w:rsidR="009B0B23" w:rsidRDefault="009B0B23" w:rsidP="00944FA8">
                            <w:pPr>
                              <w:pStyle w:val="Code"/>
                            </w:pPr>
                            <w:r>
                              <w:t xml:space="preserve">  - gdal</w:t>
                            </w:r>
                          </w:p>
                          <w:p w14:paraId="6323F82D" w14:textId="77777777" w:rsidR="009B0B23" w:rsidRDefault="009B0B23" w:rsidP="00944FA8">
                            <w:pPr>
                              <w:pStyle w:val="Code"/>
                            </w:pPr>
                            <w:r>
                              <w:t xml:space="preserve">  - geoplot</w:t>
                            </w:r>
                          </w:p>
                          <w:p w14:paraId="75F4CA7C" w14:textId="77777777" w:rsidR="009B0B23" w:rsidRDefault="009B0B23" w:rsidP="00944FA8">
                            <w:pPr>
                              <w:pStyle w:val="Code"/>
                            </w:pPr>
                            <w:r>
                              <w:t xml:space="preserve">  - pysal</w:t>
                            </w:r>
                          </w:p>
                          <w:p w14:paraId="4B08E5B7" w14:textId="77777777" w:rsidR="009B0B23" w:rsidRDefault="009B0B23" w:rsidP="00944FA8">
                            <w:pPr>
                              <w:pStyle w:val="Code"/>
                            </w:pPr>
                            <w:r>
                              <w:t xml:space="preserve">  - flask</w:t>
                            </w:r>
                          </w:p>
                          <w:p w14:paraId="2F618243" w14:textId="77777777" w:rsidR="009B0B23" w:rsidRDefault="009B0B23" w:rsidP="00944FA8">
                            <w:pPr>
                              <w:pStyle w:val="Code"/>
                            </w:pPr>
                            <w:r>
                              <w:t xml:space="preserve">  - flask-cors</w:t>
                            </w:r>
                          </w:p>
                          <w:p w14:paraId="4ACF0394" w14:textId="77777777" w:rsidR="009B0B23" w:rsidRDefault="009B0B23" w:rsidP="00944FA8">
                            <w:pPr>
                              <w:pStyle w:val="Code"/>
                            </w:pPr>
                            <w:r>
                              <w:t xml:space="preserve">  - flask-testing</w:t>
                            </w:r>
                          </w:p>
                          <w:p w14:paraId="02C92A4C" w14:textId="77777777" w:rsidR="009B0B23" w:rsidRDefault="009B0B23" w:rsidP="00944FA8">
                            <w:pPr>
                              <w:pStyle w:val="Code"/>
                            </w:pPr>
                            <w:r>
                              <w:t xml:space="preserve">  - gunicorn</w:t>
                            </w:r>
                          </w:p>
                          <w:p w14:paraId="7A685DCD" w14:textId="77777777" w:rsidR="009B0B23" w:rsidRDefault="009B0B23" w:rsidP="00944FA8">
                            <w:pPr>
                              <w:pStyle w:val="Code"/>
                            </w:pPr>
                            <w:r>
                              <w:t xml:space="preserve">  - requests</w:t>
                            </w:r>
                          </w:p>
                          <w:p w14:paraId="10E38A86" w14:textId="77777777" w:rsidR="009B0B23" w:rsidRDefault="009B0B23" w:rsidP="00944FA8">
                            <w:pPr>
                              <w:pStyle w:val="Code"/>
                            </w:pPr>
                            <w:r>
                              <w:t xml:space="preserve">  - pip</w:t>
                            </w:r>
                          </w:p>
                          <w:p w14:paraId="0445E344" w14:textId="77777777" w:rsidR="009B0B23" w:rsidRDefault="009B0B23" w:rsidP="00944FA8">
                            <w:pPr>
                              <w:pStyle w:val="Code"/>
                            </w:pPr>
                            <w:r>
                              <w:t xml:space="preserve">  - pip:</w:t>
                            </w:r>
                          </w:p>
                          <w:p w14:paraId="082C5E1B" w14:textId="77777777" w:rsidR="009B0B23" w:rsidRDefault="009B0B23" w:rsidP="00944FA8">
                            <w:pPr>
                              <w:pStyle w:val="Code"/>
                            </w:pPr>
                            <w:r>
                              <w:t xml:space="preserve">    - pycrs</w:t>
                            </w:r>
                          </w:p>
                          <w:p w14:paraId="2922E057" w14:textId="77777777" w:rsidR="009B0B23" w:rsidRPr="00E06F0C" w:rsidRDefault="009B0B23"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9B0B23" w:rsidRDefault="009B0B23" w:rsidP="00944FA8">
                      <w:pPr>
                        <w:pStyle w:val="Code"/>
                      </w:pPr>
                      <w:r>
                        <w:t>name: gis-flask</w:t>
                      </w:r>
                    </w:p>
                    <w:p w14:paraId="4310EDC2" w14:textId="77777777" w:rsidR="009B0B23" w:rsidRDefault="009B0B23" w:rsidP="00944FA8">
                      <w:pPr>
                        <w:pStyle w:val="Code"/>
                      </w:pPr>
                      <w:r>
                        <w:t>channels:</w:t>
                      </w:r>
                    </w:p>
                    <w:p w14:paraId="7B7E0C6E" w14:textId="77777777" w:rsidR="009B0B23" w:rsidRDefault="009B0B23" w:rsidP="00944FA8">
                      <w:pPr>
                        <w:pStyle w:val="Code"/>
                      </w:pPr>
                      <w:r>
                        <w:t xml:space="preserve">  - conda-forge</w:t>
                      </w:r>
                    </w:p>
                    <w:p w14:paraId="2DAFD9D0" w14:textId="77777777" w:rsidR="009B0B23" w:rsidRDefault="009B0B23" w:rsidP="00944FA8">
                      <w:pPr>
                        <w:pStyle w:val="Code"/>
                      </w:pPr>
                      <w:r>
                        <w:t xml:space="preserve">  - defaults</w:t>
                      </w:r>
                    </w:p>
                    <w:p w14:paraId="4E43D229" w14:textId="77777777" w:rsidR="009B0B23" w:rsidRDefault="009B0B23" w:rsidP="00944FA8">
                      <w:pPr>
                        <w:pStyle w:val="Code"/>
                      </w:pPr>
                      <w:r>
                        <w:t>dependencies:</w:t>
                      </w:r>
                    </w:p>
                    <w:p w14:paraId="1AE24151" w14:textId="77777777" w:rsidR="009B0B23" w:rsidRDefault="009B0B23" w:rsidP="00944FA8">
                      <w:pPr>
                        <w:pStyle w:val="Code"/>
                      </w:pPr>
                      <w:r>
                        <w:t xml:space="preserve">  - python=3.6</w:t>
                      </w:r>
                    </w:p>
                    <w:p w14:paraId="74F092C5" w14:textId="77777777" w:rsidR="009B0B23" w:rsidRDefault="009B0B23" w:rsidP="00944FA8">
                      <w:pPr>
                        <w:pStyle w:val="Code"/>
                      </w:pPr>
                      <w:r>
                        <w:t xml:space="preserve">  - jupyterlab</w:t>
                      </w:r>
                    </w:p>
                    <w:p w14:paraId="4C3B814F" w14:textId="77777777" w:rsidR="009B0B23" w:rsidRDefault="009B0B23" w:rsidP="00944FA8">
                      <w:pPr>
                        <w:pStyle w:val="Code"/>
                      </w:pPr>
                      <w:r>
                        <w:t xml:space="preserve">  - pylint</w:t>
                      </w:r>
                    </w:p>
                    <w:p w14:paraId="21DC835A" w14:textId="77777777" w:rsidR="009B0B23" w:rsidRDefault="009B0B23" w:rsidP="00944FA8">
                      <w:pPr>
                        <w:pStyle w:val="Code"/>
                      </w:pPr>
                      <w:r>
                        <w:t xml:space="preserve">  - pytest</w:t>
                      </w:r>
                    </w:p>
                    <w:p w14:paraId="23A7CA65" w14:textId="77777777" w:rsidR="009B0B23" w:rsidRDefault="009B0B23" w:rsidP="00944FA8">
                      <w:pPr>
                        <w:pStyle w:val="Code"/>
                      </w:pPr>
                      <w:r>
                        <w:t xml:space="preserve">  - geopandas</w:t>
                      </w:r>
                    </w:p>
                    <w:p w14:paraId="770C4F18" w14:textId="77777777" w:rsidR="009B0B23" w:rsidRDefault="009B0B23" w:rsidP="00944FA8">
                      <w:pPr>
                        <w:pStyle w:val="Code"/>
                      </w:pPr>
                      <w:r>
                        <w:t xml:space="preserve">  - osmnx</w:t>
                      </w:r>
                    </w:p>
                    <w:p w14:paraId="2E4333B8" w14:textId="77777777" w:rsidR="009B0B23" w:rsidRDefault="009B0B23" w:rsidP="00944FA8">
                      <w:pPr>
                        <w:pStyle w:val="Code"/>
                      </w:pPr>
                      <w:r>
                        <w:t xml:space="preserve">  - gdal</w:t>
                      </w:r>
                    </w:p>
                    <w:p w14:paraId="6323F82D" w14:textId="77777777" w:rsidR="009B0B23" w:rsidRDefault="009B0B23" w:rsidP="00944FA8">
                      <w:pPr>
                        <w:pStyle w:val="Code"/>
                      </w:pPr>
                      <w:r>
                        <w:t xml:space="preserve">  - geoplot</w:t>
                      </w:r>
                    </w:p>
                    <w:p w14:paraId="75F4CA7C" w14:textId="77777777" w:rsidR="009B0B23" w:rsidRDefault="009B0B23" w:rsidP="00944FA8">
                      <w:pPr>
                        <w:pStyle w:val="Code"/>
                      </w:pPr>
                      <w:r>
                        <w:t xml:space="preserve">  - pysal</w:t>
                      </w:r>
                    </w:p>
                    <w:p w14:paraId="4B08E5B7" w14:textId="77777777" w:rsidR="009B0B23" w:rsidRDefault="009B0B23" w:rsidP="00944FA8">
                      <w:pPr>
                        <w:pStyle w:val="Code"/>
                      </w:pPr>
                      <w:r>
                        <w:t xml:space="preserve">  - flask</w:t>
                      </w:r>
                    </w:p>
                    <w:p w14:paraId="2F618243" w14:textId="77777777" w:rsidR="009B0B23" w:rsidRDefault="009B0B23" w:rsidP="00944FA8">
                      <w:pPr>
                        <w:pStyle w:val="Code"/>
                      </w:pPr>
                      <w:r>
                        <w:t xml:space="preserve">  - flask-cors</w:t>
                      </w:r>
                    </w:p>
                    <w:p w14:paraId="4ACF0394" w14:textId="77777777" w:rsidR="009B0B23" w:rsidRDefault="009B0B23" w:rsidP="00944FA8">
                      <w:pPr>
                        <w:pStyle w:val="Code"/>
                      </w:pPr>
                      <w:r>
                        <w:t xml:space="preserve">  - flask-testing</w:t>
                      </w:r>
                    </w:p>
                    <w:p w14:paraId="02C92A4C" w14:textId="77777777" w:rsidR="009B0B23" w:rsidRDefault="009B0B23" w:rsidP="00944FA8">
                      <w:pPr>
                        <w:pStyle w:val="Code"/>
                      </w:pPr>
                      <w:r>
                        <w:t xml:space="preserve">  - gunicorn</w:t>
                      </w:r>
                    </w:p>
                    <w:p w14:paraId="7A685DCD" w14:textId="77777777" w:rsidR="009B0B23" w:rsidRDefault="009B0B23" w:rsidP="00944FA8">
                      <w:pPr>
                        <w:pStyle w:val="Code"/>
                      </w:pPr>
                      <w:r>
                        <w:t xml:space="preserve">  - requests</w:t>
                      </w:r>
                    </w:p>
                    <w:p w14:paraId="10E38A86" w14:textId="77777777" w:rsidR="009B0B23" w:rsidRDefault="009B0B23" w:rsidP="00944FA8">
                      <w:pPr>
                        <w:pStyle w:val="Code"/>
                      </w:pPr>
                      <w:r>
                        <w:t xml:space="preserve">  - pip</w:t>
                      </w:r>
                    </w:p>
                    <w:p w14:paraId="0445E344" w14:textId="77777777" w:rsidR="009B0B23" w:rsidRDefault="009B0B23" w:rsidP="00944FA8">
                      <w:pPr>
                        <w:pStyle w:val="Code"/>
                      </w:pPr>
                      <w:r>
                        <w:t xml:space="preserve">  - pip:</w:t>
                      </w:r>
                    </w:p>
                    <w:p w14:paraId="082C5E1B" w14:textId="77777777" w:rsidR="009B0B23" w:rsidRDefault="009B0B23" w:rsidP="00944FA8">
                      <w:pPr>
                        <w:pStyle w:val="Code"/>
                      </w:pPr>
                      <w:r>
                        <w:t xml:space="preserve">    - pycrs</w:t>
                      </w:r>
                    </w:p>
                    <w:p w14:paraId="2922E057" w14:textId="77777777" w:rsidR="009B0B23" w:rsidRPr="00E06F0C" w:rsidRDefault="009B0B23" w:rsidP="007047F4">
                      <w:pPr>
                        <w:pStyle w:val="Code"/>
                      </w:pPr>
                      <w:r>
                        <w:t xml:space="preserve">    - polyline</w:t>
                      </w:r>
                    </w:p>
                  </w:txbxContent>
                </v:textbox>
                <w10:wrap type="square"/>
              </v:shape>
            </w:pict>
          </mc:Fallback>
        </mc:AlternateContent>
      </w:r>
      <w:r w:rsidR="00FF2B44">
        <w:br w:type="page"/>
      </w:r>
    </w:p>
    <w:p w14:paraId="42DCD08D" w14:textId="750A744C" w:rsidR="00FF2B44" w:rsidRDefault="00FF2B44" w:rsidP="00FF2B44">
      <w:pPr>
        <w:pStyle w:val="Caption"/>
        <w:rPr>
          <w:b/>
          <w:bCs/>
        </w:rPr>
      </w:pPr>
      <w:bookmarkStart w:id="187"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2</w:t>
      </w:r>
      <w:r w:rsidRPr="00FE49CF">
        <w:rPr>
          <w:b/>
          <w:bCs/>
        </w:rPr>
        <w:fldChar w:fldCharType="end"/>
      </w:r>
      <w:bookmarkEnd w:id="187"/>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4BD3BBEC" w:rsidR="00FF2B44" w:rsidRDefault="00FF2B44" w:rsidP="00FF2B44">
      <w:pPr>
        <w:pStyle w:val="Caption"/>
        <w:rPr>
          <w:b/>
          <w:bCs/>
        </w:rPr>
      </w:pPr>
      <w:bookmarkStart w:id="188"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3</w:t>
      </w:r>
      <w:r w:rsidRPr="00FE49CF">
        <w:rPr>
          <w:b/>
          <w:bCs/>
        </w:rPr>
        <w:fldChar w:fldCharType="end"/>
      </w:r>
      <w:bookmarkEnd w:id="188"/>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430E67F1" w:rsidR="00FF2B44" w:rsidRDefault="00682DAF" w:rsidP="00682DAF">
      <w:pPr>
        <w:pStyle w:val="Caption"/>
        <w:rPr>
          <w:b/>
          <w:bCs/>
        </w:rPr>
      </w:pPr>
      <w:bookmarkStart w:id="189"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4</w:t>
      </w:r>
      <w:r w:rsidRPr="00FE49CF">
        <w:rPr>
          <w:b/>
          <w:bCs/>
        </w:rPr>
        <w:fldChar w:fldCharType="end"/>
      </w:r>
      <w:bookmarkEnd w:id="189"/>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5B11E3F2" w:rsidR="00501944" w:rsidRDefault="00501944" w:rsidP="00501944">
      <w:pPr>
        <w:pStyle w:val="Caption"/>
        <w:rPr>
          <w:b/>
          <w:bCs/>
        </w:rPr>
      </w:pPr>
      <w:bookmarkStart w:id="190" w:name="_Ref38707780"/>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4A4362">
        <w:rPr>
          <w:b/>
          <w:bCs/>
          <w:noProof/>
        </w:rPr>
        <w:t>5</w:t>
      </w:r>
      <w:r w:rsidRPr="00FE49CF">
        <w:rPr>
          <w:b/>
          <w:bCs/>
        </w:rPr>
        <w:fldChar w:fldCharType="end"/>
      </w:r>
      <w:bookmarkEnd w:id="190"/>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Helle, Joose I" w:date="2019-08-21T11:05:00Z" w:initials="HJI">
    <w:p w14:paraId="756AFC7D" w14:textId="478BC33E" w:rsidR="009B0B23" w:rsidRDefault="009B0B23">
      <w:pPr>
        <w:pStyle w:val="CommentText"/>
      </w:pPr>
      <w:r>
        <w:rPr>
          <w:rStyle w:val="CommentReference"/>
        </w:rPr>
        <w:annotationRef/>
      </w:r>
      <w:r>
        <w:t xml:space="preserve">Paths: </w:t>
      </w:r>
      <w:r w:rsidRPr="006B1FB7">
        <w:t>run_</w:t>
      </w:r>
      <w:r>
        <w:t>6</w:t>
      </w:r>
      <w:r w:rsidRPr="006B1FB7">
        <w:t>_set_1</w:t>
      </w:r>
      <w:r>
        <w:t xml:space="preserve"> (13.3.2020)</w:t>
      </w:r>
    </w:p>
  </w:comment>
  <w:comment w:id="130" w:author="Helle, Joose I" w:date="2019-09-08T17:32:00Z" w:initials="HJI">
    <w:p w14:paraId="47C94C5B" w14:textId="77777777" w:rsidR="009B0B23" w:rsidRDefault="009B0B23"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9B0B23" w:rsidRDefault="009B0B23" w:rsidP="00B17DC1">
      <w:pPr>
        <w:pStyle w:val="CommentText"/>
      </w:pPr>
    </w:p>
  </w:comment>
  <w:comment w:id="133" w:author="Helle, Joose I" w:date="2019-09-08T17:32:00Z" w:initials="HJI">
    <w:p w14:paraId="0AB1266F" w14:textId="77777777" w:rsidR="009B0B23" w:rsidRDefault="009B0B23"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9B0B23" w:rsidRDefault="009B0B23" w:rsidP="00B17DC1">
      <w:pPr>
        <w:pStyle w:val="CommentText"/>
      </w:pPr>
    </w:p>
  </w:comment>
  <w:comment w:id="137" w:author="Helle, Joose I" w:date="2019-10-06T18:01:00Z" w:initials="HJI">
    <w:p w14:paraId="153591B8" w14:textId="656551FC" w:rsidR="009B0B23" w:rsidRDefault="009B0B23">
      <w:pPr>
        <w:pStyle w:val="CommentText"/>
      </w:pPr>
      <w:r>
        <w:rPr>
          <w:rStyle w:val="CommentReference"/>
        </w:rPr>
        <w:annotationRef/>
      </w:r>
      <w:r>
        <w:rPr>
          <w:rStyle w:val="CommentReference"/>
        </w:rPr>
        <w:annotationRef/>
      </w:r>
      <w:r w:rsidRPr="000E01A0">
        <w:t>axyind_stats_v4</w:t>
      </w:r>
    </w:p>
  </w:comment>
  <w:comment w:id="156" w:author="Helle, Joose I" w:date="2020-03-14T10:05:00Z" w:initials="HJI">
    <w:p w14:paraId="2C6CBE7D" w14:textId="3E15BCFB" w:rsidR="009B0B23" w:rsidRDefault="009B0B23">
      <w:pPr>
        <w:pStyle w:val="CommentText"/>
      </w:pPr>
      <w:r>
        <w:rPr>
          <w:rStyle w:val="CommentReference"/>
        </w:rPr>
        <w:annotationRef/>
      </w:r>
      <w:r>
        <w:t>Run 6</w:t>
      </w:r>
      <w:r>
        <w:br/>
        <w:t>14.3.2020</w:t>
      </w:r>
    </w:p>
  </w:comment>
  <w:comment w:id="159" w:author="Helle, Joose I" w:date="2020-03-14T10:22:00Z" w:initials="HJI">
    <w:p w14:paraId="09F46F7D" w14:textId="1E58EC9C" w:rsidR="009B0B23" w:rsidRDefault="009B0B23">
      <w:pPr>
        <w:pStyle w:val="CommentText"/>
      </w:pPr>
      <w:r>
        <w:rPr>
          <w:rStyle w:val="CommentReference"/>
        </w:rPr>
        <w:annotationRef/>
      </w:r>
      <w:r>
        <w:t>Run 6</w:t>
      </w:r>
      <w:r>
        <w:br/>
        <w:t>14.3.2020</w:t>
      </w:r>
    </w:p>
  </w:comment>
  <w:comment w:id="170" w:author="Helle, Joose I" w:date="2019-08-21T13:06:00Z" w:initials="HJI">
    <w:p w14:paraId="422E118C" w14:textId="1BB9E183" w:rsidR="009B0B23" w:rsidRDefault="009B0B23">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73" w:author="Helle, Joose I" w:date="2020-03-07T16:45:00Z" w:initials="HJI">
    <w:p w14:paraId="097B81A2" w14:textId="064A2EA7" w:rsidR="009B0B23" w:rsidRDefault="009B0B23"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9B0B23" w:rsidRDefault="009B0B2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AFE1B" w14:textId="77777777" w:rsidR="006C5147" w:rsidRDefault="006C5147" w:rsidP="00F939A9">
      <w:pPr>
        <w:spacing w:after="0" w:line="240" w:lineRule="auto"/>
      </w:pPr>
      <w:r>
        <w:separator/>
      </w:r>
    </w:p>
  </w:endnote>
  <w:endnote w:type="continuationSeparator" w:id="0">
    <w:p w14:paraId="70BAE612" w14:textId="77777777" w:rsidR="006C5147" w:rsidRDefault="006C5147"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9B0B23" w:rsidRDefault="009B0B23"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9B0B23" w:rsidRDefault="009B0B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9B0B23" w:rsidRDefault="009B0B23"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720C6E0" w:rsidR="009B0B23" w:rsidRDefault="009B0B23"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F853EB" w14:textId="77777777" w:rsidR="009B0B23" w:rsidRDefault="009B0B23"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6FEA66" w14:textId="77777777" w:rsidR="006C5147" w:rsidRDefault="006C5147" w:rsidP="00F939A9">
      <w:pPr>
        <w:spacing w:after="0" w:line="240" w:lineRule="auto"/>
      </w:pPr>
      <w:r>
        <w:separator/>
      </w:r>
    </w:p>
  </w:footnote>
  <w:footnote w:type="continuationSeparator" w:id="0">
    <w:p w14:paraId="3430F592" w14:textId="77777777" w:rsidR="006C5147" w:rsidRDefault="006C5147"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20"/>
  </w:num>
  <w:num w:numId="3">
    <w:abstractNumId w:val="28"/>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3"/>
  </w:num>
  <w:num w:numId="11">
    <w:abstractNumId w:val="24"/>
  </w:num>
  <w:num w:numId="12">
    <w:abstractNumId w:val="18"/>
  </w:num>
  <w:num w:numId="13">
    <w:abstractNumId w:val="31"/>
  </w:num>
  <w:num w:numId="14">
    <w:abstractNumId w:val="34"/>
  </w:num>
  <w:num w:numId="15">
    <w:abstractNumId w:val="10"/>
  </w:num>
  <w:num w:numId="16">
    <w:abstractNumId w:val="16"/>
  </w:num>
  <w:num w:numId="17">
    <w:abstractNumId w:val="30"/>
  </w:num>
  <w:num w:numId="18">
    <w:abstractNumId w:val="29"/>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5"/>
  </w:num>
  <w:num w:numId="33">
    <w:abstractNumId w:val="36"/>
  </w:num>
  <w:num w:numId="34">
    <w:abstractNumId w:val="21"/>
  </w:num>
  <w:num w:numId="35">
    <w:abstractNumId w:val="13"/>
  </w:num>
  <w:num w:numId="36">
    <w:abstractNumId w:val="23"/>
  </w:num>
  <w:num w:numId="37">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2C7"/>
    <w:rsid w:val="00006324"/>
    <w:rsid w:val="00006636"/>
    <w:rsid w:val="00006771"/>
    <w:rsid w:val="00006A94"/>
    <w:rsid w:val="00006E9C"/>
    <w:rsid w:val="00007187"/>
    <w:rsid w:val="00007598"/>
    <w:rsid w:val="00007A07"/>
    <w:rsid w:val="00007C74"/>
    <w:rsid w:val="00007F9B"/>
    <w:rsid w:val="00010399"/>
    <w:rsid w:val="0001040B"/>
    <w:rsid w:val="00010A07"/>
    <w:rsid w:val="00010A77"/>
    <w:rsid w:val="00010ADF"/>
    <w:rsid w:val="00010BCC"/>
    <w:rsid w:val="00010F94"/>
    <w:rsid w:val="00010FC0"/>
    <w:rsid w:val="0001121B"/>
    <w:rsid w:val="000115DA"/>
    <w:rsid w:val="00011608"/>
    <w:rsid w:val="000116C2"/>
    <w:rsid w:val="00011926"/>
    <w:rsid w:val="00011A6A"/>
    <w:rsid w:val="00011E2C"/>
    <w:rsid w:val="00011FD6"/>
    <w:rsid w:val="00011FEE"/>
    <w:rsid w:val="0001214D"/>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E58"/>
    <w:rsid w:val="00016FA1"/>
    <w:rsid w:val="000172A8"/>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0A0"/>
    <w:rsid w:val="00044260"/>
    <w:rsid w:val="000442A5"/>
    <w:rsid w:val="000442BE"/>
    <w:rsid w:val="00044930"/>
    <w:rsid w:val="00044E9B"/>
    <w:rsid w:val="00044F72"/>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F0C"/>
    <w:rsid w:val="00067345"/>
    <w:rsid w:val="000675A3"/>
    <w:rsid w:val="000675D9"/>
    <w:rsid w:val="0006761F"/>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CCB"/>
    <w:rsid w:val="00095CE2"/>
    <w:rsid w:val="00096080"/>
    <w:rsid w:val="000961F8"/>
    <w:rsid w:val="0009624B"/>
    <w:rsid w:val="000963BF"/>
    <w:rsid w:val="000964A9"/>
    <w:rsid w:val="000968A1"/>
    <w:rsid w:val="00096D20"/>
    <w:rsid w:val="00096EF3"/>
    <w:rsid w:val="00097337"/>
    <w:rsid w:val="000973BF"/>
    <w:rsid w:val="000974D7"/>
    <w:rsid w:val="0009760F"/>
    <w:rsid w:val="0009771C"/>
    <w:rsid w:val="00097A49"/>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34F"/>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156"/>
    <w:rsid w:val="00104183"/>
    <w:rsid w:val="001043C9"/>
    <w:rsid w:val="00104479"/>
    <w:rsid w:val="00104770"/>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3D2D"/>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8F"/>
    <w:rsid w:val="00116CDF"/>
    <w:rsid w:val="00116CE0"/>
    <w:rsid w:val="001171D9"/>
    <w:rsid w:val="0011741B"/>
    <w:rsid w:val="001177EF"/>
    <w:rsid w:val="00117880"/>
    <w:rsid w:val="00117987"/>
    <w:rsid w:val="00117D72"/>
    <w:rsid w:val="00117EEE"/>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852"/>
    <w:rsid w:val="00136DF7"/>
    <w:rsid w:val="00136E1D"/>
    <w:rsid w:val="00136E63"/>
    <w:rsid w:val="00136ECA"/>
    <w:rsid w:val="0013730F"/>
    <w:rsid w:val="00137392"/>
    <w:rsid w:val="001374F3"/>
    <w:rsid w:val="0013775D"/>
    <w:rsid w:val="00137949"/>
    <w:rsid w:val="00137D50"/>
    <w:rsid w:val="00137E78"/>
    <w:rsid w:val="00137F21"/>
    <w:rsid w:val="001400F4"/>
    <w:rsid w:val="00140146"/>
    <w:rsid w:val="00140225"/>
    <w:rsid w:val="00140329"/>
    <w:rsid w:val="0014042E"/>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E4F"/>
    <w:rsid w:val="00153F30"/>
    <w:rsid w:val="00153FE8"/>
    <w:rsid w:val="001548ED"/>
    <w:rsid w:val="00154AC2"/>
    <w:rsid w:val="00154C71"/>
    <w:rsid w:val="00154E3A"/>
    <w:rsid w:val="001556BC"/>
    <w:rsid w:val="001556E5"/>
    <w:rsid w:val="001558F9"/>
    <w:rsid w:val="001559CD"/>
    <w:rsid w:val="00155E0C"/>
    <w:rsid w:val="001564B5"/>
    <w:rsid w:val="001565DD"/>
    <w:rsid w:val="00156842"/>
    <w:rsid w:val="001568A5"/>
    <w:rsid w:val="00156C84"/>
    <w:rsid w:val="00156D05"/>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0F0"/>
    <w:rsid w:val="0017123E"/>
    <w:rsid w:val="001712C8"/>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C7F"/>
    <w:rsid w:val="00185F3B"/>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FEE"/>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AA7"/>
    <w:rsid w:val="001C4E7C"/>
    <w:rsid w:val="001C4FC0"/>
    <w:rsid w:val="001C5363"/>
    <w:rsid w:val="001C55C5"/>
    <w:rsid w:val="001C5679"/>
    <w:rsid w:val="001C5BB2"/>
    <w:rsid w:val="001C5E39"/>
    <w:rsid w:val="001C5E3A"/>
    <w:rsid w:val="001C5E4E"/>
    <w:rsid w:val="001C5EED"/>
    <w:rsid w:val="001C614E"/>
    <w:rsid w:val="001C6435"/>
    <w:rsid w:val="001C648A"/>
    <w:rsid w:val="001C6645"/>
    <w:rsid w:val="001C680A"/>
    <w:rsid w:val="001C6BA3"/>
    <w:rsid w:val="001C6BCE"/>
    <w:rsid w:val="001C6BD1"/>
    <w:rsid w:val="001C750C"/>
    <w:rsid w:val="001C75B4"/>
    <w:rsid w:val="001C7639"/>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871"/>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6134"/>
    <w:rsid w:val="001D6153"/>
    <w:rsid w:val="001D626A"/>
    <w:rsid w:val="001D628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311"/>
    <w:rsid w:val="00212A49"/>
    <w:rsid w:val="00212DD7"/>
    <w:rsid w:val="00212F8D"/>
    <w:rsid w:val="00212F99"/>
    <w:rsid w:val="0021300C"/>
    <w:rsid w:val="002130C4"/>
    <w:rsid w:val="002131D4"/>
    <w:rsid w:val="002132F7"/>
    <w:rsid w:val="00213359"/>
    <w:rsid w:val="00213589"/>
    <w:rsid w:val="00213609"/>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7282"/>
    <w:rsid w:val="00227288"/>
    <w:rsid w:val="0022761D"/>
    <w:rsid w:val="00227A98"/>
    <w:rsid w:val="00227B32"/>
    <w:rsid w:val="00227C07"/>
    <w:rsid w:val="00227C16"/>
    <w:rsid w:val="00227C60"/>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6FE"/>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2E9"/>
    <w:rsid w:val="00282504"/>
    <w:rsid w:val="0028275C"/>
    <w:rsid w:val="00282A24"/>
    <w:rsid w:val="0028320C"/>
    <w:rsid w:val="0028343C"/>
    <w:rsid w:val="002835D6"/>
    <w:rsid w:val="00283730"/>
    <w:rsid w:val="002839C7"/>
    <w:rsid w:val="00283A89"/>
    <w:rsid w:val="00283C87"/>
    <w:rsid w:val="00283E4B"/>
    <w:rsid w:val="0028405F"/>
    <w:rsid w:val="0028409A"/>
    <w:rsid w:val="002840A0"/>
    <w:rsid w:val="00284145"/>
    <w:rsid w:val="002845A3"/>
    <w:rsid w:val="00284622"/>
    <w:rsid w:val="0028469A"/>
    <w:rsid w:val="002846DF"/>
    <w:rsid w:val="002846E8"/>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A6"/>
    <w:rsid w:val="002C6998"/>
    <w:rsid w:val="002C6B45"/>
    <w:rsid w:val="002C6D21"/>
    <w:rsid w:val="002C6D97"/>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3FA"/>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457"/>
    <w:rsid w:val="002D3545"/>
    <w:rsid w:val="002D389D"/>
    <w:rsid w:val="002D3BDA"/>
    <w:rsid w:val="002D3F4E"/>
    <w:rsid w:val="002D41B9"/>
    <w:rsid w:val="002D434B"/>
    <w:rsid w:val="002D4A50"/>
    <w:rsid w:val="002D4B33"/>
    <w:rsid w:val="002D4D3A"/>
    <w:rsid w:val="002D4E5D"/>
    <w:rsid w:val="002D4F1B"/>
    <w:rsid w:val="002D51B6"/>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420"/>
    <w:rsid w:val="00303603"/>
    <w:rsid w:val="0030388F"/>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849"/>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50D"/>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53C"/>
    <w:rsid w:val="003806A8"/>
    <w:rsid w:val="00380866"/>
    <w:rsid w:val="00380A8E"/>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98C"/>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58"/>
    <w:rsid w:val="003C58BA"/>
    <w:rsid w:val="003C58E0"/>
    <w:rsid w:val="003C5DB2"/>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618"/>
    <w:rsid w:val="003F6791"/>
    <w:rsid w:val="003F6DCA"/>
    <w:rsid w:val="003F6F58"/>
    <w:rsid w:val="003F774E"/>
    <w:rsid w:val="003F7A2D"/>
    <w:rsid w:val="003F7A7B"/>
    <w:rsid w:val="003F7C3B"/>
    <w:rsid w:val="003F7CB9"/>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5AD"/>
    <w:rsid w:val="004025C8"/>
    <w:rsid w:val="004026AD"/>
    <w:rsid w:val="00402B06"/>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B7"/>
    <w:rsid w:val="00463142"/>
    <w:rsid w:val="00463848"/>
    <w:rsid w:val="00463874"/>
    <w:rsid w:val="00463979"/>
    <w:rsid w:val="00463C90"/>
    <w:rsid w:val="0046402A"/>
    <w:rsid w:val="0046438A"/>
    <w:rsid w:val="00464661"/>
    <w:rsid w:val="00464E15"/>
    <w:rsid w:val="00465258"/>
    <w:rsid w:val="004655A3"/>
    <w:rsid w:val="00465721"/>
    <w:rsid w:val="004659A0"/>
    <w:rsid w:val="00465B2E"/>
    <w:rsid w:val="0046642A"/>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964"/>
    <w:rsid w:val="00474ADF"/>
    <w:rsid w:val="004753CE"/>
    <w:rsid w:val="00475440"/>
    <w:rsid w:val="00475858"/>
    <w:rsid w:val="0047586F"/>
    <w:rsid w:val="004758E5"/>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FCE"/>
    <w:rsid w:val="004B4036"/>
    <w:rsid w:val="004B4408"/>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EBE"/>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7215"/>
    <w:rsid w:val="004F723A"/>
    <w:rsid w:val="004F739D"/>
    <w:rsid w:val="004F76AC"/>
    <w:rsid w:val="004F786C"/>
    <w:rsid w:val="004F79BF"/>
    <w:rsid w:val="004F7D62"/>
    <w:rsid w:val="005000A6"/>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635"/>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E16"/>
    <w:rsid w:val="00585E53"/>
    <w:rsid w:val="00586119"/>
    <w:rsid w:val="00586374"/>
    <w:rsid w:val="00586592"/>
    <w:rsid w:val="00586593"/>
    <w:rsid w:val="0058677E"/>
    <w:rsid w:val="00586813"/>
    <w:rsid w:val="00586AD0"/>
    <w:rsid w:val="00587042"/>
    <w:rsid w:val="0058740D"/>
    <w:rsid w:val="0058770D"/>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469"/>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75B"/>
    <w:rsid w:val="005B0821"/>
    <w:rsid w:val="005B0968"/>
    <w:rsid w:val="005B09E7"/>
    <w:rsid w:val="005B0C2C"/>
    <w:rsid w:val="005B0CD6"/>
    <w:rsid w:val="005B0DC2"/>
    <w:rsid w:val="005B0DEA"/>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B08"/>
    <w:rsid w:val="005D5D34"/>
    <w:rsid w:val="005D5E61"/>
    <w:rsid w:val="005D5EE1"/>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61"/>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E58"/>
    <w:rsid w:val="00620FA5"/>
    <w:rsid w:val="00621002"/>
    <w:rsid w:val="00621098"/>
    <w:rsid w:val="006210A7"/>
    <w:rsid w:val="006211F0"/>
    <w:rsid w:val="006215A6"/>
    <w:rsid w:val="006217F8"/>
    <w:rsid w:val="00621C16"/>
    <w:rsid w:val="00621C90"/>
    <w:rsid w:val="006223BD"/>
    <w:rsid w:val="006225B1"/>
    <w:rsid w:val="006225CE"/>
    <w:rsid w:val="0062268F"/>
    <w:rsid w:val="006229C1"/>
    <w:rsid w:val="00622D65"/>
    <w:rsid w:val="00623523"/>
    <w:rsid w:val="006235B3"/>
    <w:rsid w:val="0062398B"/>
    <w:rsid w:val="006239CE"/>
    <w:rsid w:val="00623ABB"/>
    <w:rsid w:val="00623EC1"/>
    <w:rsid w:val="006241A2"/>
    <w:rsid w:val="006247CF"/>
    <w:rsid w:val="00624855"/>
    <w:rsid w:val="00624872"/>
    <w:rsid w:val="00624955"/>
    <w:rsid w:val="006249A9"/>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F65"/>
    <w:rsid w:val="006271A0"/>
    <w:rsid w:val="00627C66"/>
    <w:rsid w:val="00627CBA"/>
    <w:rsid w:val="00627D16"/>
    <w:rsid w:val="00627F08"/>
    <w:rsid w:val="00630CFE"/>
    <w:rsid w:val="00631432"/>
    <w:rsid w:val="00631435"/>
    <w:rsid w:val="0063166D"/>
    <w:rsid w:val="0063192C"/>
    <w:rsid w:val="006319D4"/>
    <w:rsid w:val="00631AE2"/>
    <w:rsid w:val="006321F5"/>
    <w:rsid w:val="00632215"/>
    <w:rsid w:val="006322BB"/>
    <w:rsid w:val="00632375"/>
    <w:rsid w:val="006328A9"/>
    <w:rsid w:val="00632908"/>
    <w:rsid w:val="00632EA1"/>
    <w:rsid w:val="00632ED6"/>
    <w:rsid w:val="0063317D"/>
    <w:rsid w:val="00633C4E"/>
    <w:rsid w:val="00633D3C"/>
    <w:rsid w:val="00633EFE"/>
    <w:rsid w:val="00634610"/>
    <w:rsid w:val="00634656"/>
    <w:rsid w:val="0063466B"/>
    <w:rsid w:val="0063472E"/>
    <w:rsid w:val="00634800"/>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7FE"/>
    <w:rsid w:val="006A38D4"/>
    <w:rsid w:val="006A39C2"/>
    <w:rsid w:val="006A3DF4"/>
    <w:rsid w:val="006A3E2D"/>
    <w:rsid w:val="006A3FD7"/>
    <w:rsid w:val="006A43B3"/>
    <w:rsid w:val="006A4608"/>
    <w:rsid w:val="006A4B42"/>
    <w:rsid w:val="006A4CBE"/>
    <w:rsid w:val="006A4F67"/>
    <w:rsid w:val="006A505B"/>
    <w:rsid w:val="006A512D"/>
    <w:rsid w:val="006A516E"/>
    <w:rsid w:val="006A5C9B"/>
    <w:rsid w:val="006A5F9E"/>
    <w:rsid w:val="006A6046"/>
    <w:rsid w:val="006A606A"/>
    <w:rsid w:val="006A6300"/>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47"/>
    <w:rsid w:val="006C51EE"/>
    <w:rsid w:val="006C5483"/>
    <w:rsid w:val="006C57E6"/>
    <w:rsid w:val="006C5808"/>
    <w:rsid w:val="006C583C"/>
    <w:rsid w:val="006C584F"/>
    <w:rsid w:val="006C594B"/>
    <w:rsid w:val="006C5BAD"/>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9EA"/>
    <w:rsid w:val="00755314"/>
    <w:rsid w:val="0075575F"/>
    <w:rsid w:val="007560D6"/>
    <w:rsid w:val="007562B1"/>
    <w:rsid w:val="0075650A"/>
    <w:rsid w:val="007565A4"/>
    <w:rsid w:val="00756745"/>
    <w:rsid w:val="00756813"/>
    <w:rsid w:val="00756C83"/>
    <w:rsid w:val="00756DDA"/>
    <w:rsid w:val="00756E1D"/>
    <w:rsid w:val="00756F65"/>
    <w:rsid w:val="00756FFD"/>
    <w:rsid w:val="007571A0"/>
    <w:rsid w:val="0075754C"/>
    <w:rsid w:val="00757845"/>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5D2"/>
    <w:rsid w:val="007826C0"/>
    <w:rsid w:val="00782922"/>
    <w:rsid w:val="00782A7B"/>
    <w:rsid w:val="00782C86"/>
    <w:rsid w:val="00782F4B"/>
    <w:rsid w:val="00782F4C"/>
    <w:rsid w:val="00783749"/>
    <w:rsid w:val="007837B1"/>
    <w:rsid w:val="00783CE6"/>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5282"/>
    <w:rsid w:val="007A5340"/>
    <w:rsid w:val="007A53CA"/>
    <w:rsid w:val="007A547E"/>
    <w:rsid w:val="007A59A9"/>
    <w:rsid w:val="007A5A44"/>
    <w:rsid w:val="007A5B93"/>
    <w:rsid w:val="007A5C47"/>
    <w:rsid w:val="007A5F1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75C"/>
    <w:rsid w:val="007B687F"/>
    <w:rsid w:val="007B6A2D"/>
    <w:rsid w:val="007B6BD6"/>
    <w:rsid w:val="007B6C71"/>
    <w:rsid w:val="007B6ED8"/>
    <w:rsid w:val="007B70A7"/>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F7"/>
    <w:rsid w:val="007C7BE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E9B"/>
    <w:rsid w:val="00800F50"/>
    <w:rsid w:val="00801150"/>
    <w:rsid w:val="008011B5"/>
    <w:rsid w:val="00801274"/>
    <w:rsid w:val="00801422"/>
    <w:rsid w:val="0080154C"/>
    <w:rsid w:val="008016D4"/>
    <w:rsid w:val="00801B17"/>
    <w:rsid w:val="00801B89"/>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09F"/>
    <w:rsid w:val="00805388"/>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57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932"/>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27"/>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0F"/>
    <w:rsid w:val="00845A10"/>
    <w:rsid w:val="00845AD5"/>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A35"/>
    <w:rsid w:val="00873C27"/>
    <w:rsid w:val="00873F06"/>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821"/>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236"/>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05C4"/>
    <w:rsid w:val="008A14BA"/>
    <w:rsid w:val="008A1647"/>
    <w:rsid w:val="008A17AC"/>
    <w:rsid w:val="008A1823"/>
    <w:rsid w:val="008A1948"/>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9B9"/>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3027"/>
    <w:rsid w:val="008E3493"/>
    <w:rsid w:val="008E3537"/>
    <w:rsid w:val="008E3A25"/>
    <w:rsid w:val="008E3EE8"/>
    <w:rsid w:val="008E3F6A"/>
    <w:rsid w:val="008E4092"/>
    <w:rsid w:val="008E4293"/>
    <w:rsid w:val="008E4669"/>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935"/>
    <w:rsid w:val="00906A6C"/>
    <w:rsid w:val="00906F69"/>
    <w:rsid w:val="009070C6"/>
    <w:rsid w:val="00907107"/>
    <w:rsid w:val="0090713A"/>
    <w:rsid w:val="00907609"/>
    <w:rsid w:val="00907A65"/>
    <w:rsid w:val="0091059C"/>
    <w:rsid w:val="009105D1"/>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002"/>
    <w:rsid w:val="00913335"/>
    <w:rsid w:val="00913760"/>
    <w:rsid w:val="00913AEB"/>
    <w:rsid w:val="00913B97"/>
    <w:rsid w:val="00913D17"/>
    <w:rsid w:val="0091446B"/>
    <w:rsid w:val="009148FA"/>
    <w:rsid w:val="00914AC1"/>
    <w:rsid w:val="00914C50"/>
    <w:rsid w:val="00914DB6"/>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426"/>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513"/>
    <w:rsid w:val="0095793C"/>
    <w:rsid w:val="00957D7E"/>
    <w:rsid w:val="00957F6F"/>
    <w:rsid w:val="0096000F"/>
    <w:rsid w:val="009601BA"/>
    <w:rsid w:val="00960315"/>
    <w:rsid w:val="00960442"/>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626"/>
    <w:rsid w:val="00962725"/>
    <w:rsid w:val="009629A1"/>
    <w:rsid w:val="009629C7"/>
    <w:rsid w:val="009629FE"/>
    <w:rsid w:val="00962C8B"/>
    <w:rsid w:val="00962C97"/>
    <w:rsid w:val="00962FE6"/>
    <w:rsid w:val="0096330C"/>
    <w:rsid w:val="009634D8"/>
    <w:rsid w:val="00963529"/>
    <w:rsid w:val="0096352C"/>
    <w:rsid w:val="00963568"/>
    <w:rsid w:val="009635EC"/>
    <w:rsid w:val="00963738"/>
    <w:rsid w:val="00964433"/>
    <w:rsid w:val="0096444B"/>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5DC3"/>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4BF"/>
    <w:rsid w:val="00987881"/>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756"/>
    <w:rsid w:val="009A086E"/>
    <w:rsid w:val="009A0BD8"/>
    <w:rsid w:val="009A1046"/>
    <w:rsid w:val="009A11A8"/>
    <w:rsid w:val="009A129C"/>
    <w:rsid w:val="009A1362"/>
    <w:rsid w:val="009A1389"/>
    <w:rsid w:val="009A13FC"/>
    <w:rsid w:val="009A1465"/>
    <w:rsid w:val="009A1B59"/>
    <w:rsid w:val="009A1D1C"/>
    <w:rsid w:val="009A1EB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F9"/>
    <w:rsid w:val="009C372F"/>
    <w:rsid w:val="009C3C37"/>
    <w:rsid w:val="009C3CB4"/>
    <w:rsid w:val="009C3CDE"/>
    <w:rsid w:val="009C407D"/>
    <w:rsid w:val="009C416A"/>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7CB"/>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354"/>
    <w:rsid w:val="00A1152C"/>
    <w:rsid w:val="00A1157B"/>
    <w:rsid w:val="00A118B0"/>
    <w:rsid w:val="00A12170"/>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6"/>
    <w:rsid w:val="00A21434"/>
    <w:rsid w:val="00A21674"/>
    <w:rsid w:val="00A219B6"/>
    <w:rsid w:val="00A21B50"/>
    <w:rsid w:val="00A21BB2"/>
    <w:rsid w:val="00A21BFE"/>
    <w:rsid w:val="00A22004"/>
    <w:rsid w:val="00A2238B"/>
    <w:rsid w:val="00A22680"/>
    <w:rsid w:val="00A22DA1"/>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EA6"/>
    <w:rsid w:val="00A35F37"/>
    <w:rsid w:val="00A360EA"/>
    <w:rsid w:val="00A361BA"/>
    <w:rsid w:val="00A36421"/>
    <w:rsid w:val="00A365B1"/>
    <w:rsid w:val="00A368BC"/>
    <w:rsid w:val="00A369AA"/>
    <w:rsid w:val="00A36A2A"/>
    <w:rsid w:val="00A36BAF"/>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2DF"/>
    <w:rsid w:val="00A50500"/>
    <w:rsid w:val="00A507BC"/>
    <w:rsid w:val="00A50A7C"/>
    <w:rsid w:val="00A51634"/>
    <w:rsid w:val="00A51709"/>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7EB"/>
    <w:rsid w:val="00A67932"/>
    <w:rsid w:val="00A67C5E"/>
    <w:rsid w:val="00A67E38"/>
    <w:rsid w:val="00A67F99"/>
    <w:rsid w:val="00A67FDD"/>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65D"/>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A94"/>
    <w:rsid w:val="00AB0CF2"/>
    <w:rsid w:val="00AB1177"/>
    <w:rsid w:val="00AB11BF"/>
    <w:rsid w:val="00AB1337"/>
    <w:rsid w:val="00AB13AF"/>
    <w:rsid w:val="00AB1552"/>
    <w:rsid w:val="00AB15B8"/>
    <w:rsid w:val="00AB169F"/>
    <w:rsid w:val="00AB180E"/>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C2"/>
    <w:rsid w:val="00AD7AFF"/>
    <w:rsid w:val="00AD7B01"/>
    <w:rsid w:val="00AD7F20"/>
    <w:rsid w:val="00AD7F36"/>
    <w:rsid w:val="00AE004A"/>
    <w:rsid w:val="00AE0240"/>
    <w:rsid w:val="00AE02DE"/>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83E"/>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2F02"/>
    <w:rsid w:val="00B535EA"/>
    <w:rsid w:val="00B5372B"/>
    <w:rsid w:val="00B53BE5"/>
    <w:rsid w:val="00B53CC9"/>
    <w:rsid w:val="00B53E67"/>
    <w:rsid w:val="00B5462D"/>
    <w:rsid w:val="00B54837"/>
    <w:rsid w:val="00B548F6"/>
    <w:rsid w:val="00B5491E"/>
    <w:rsid w:val="00B549D0"/>
    <w:rsid w:val="00B54AA6"/>
    <w:rsid w:val="00B552FA"/>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67D5A"/>
    <w:rsid w:val="00B67DAE"/>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53A"/>
    <w:rsid w:val="00BA0A4E"/>
    <w:rsid w:val="00BA0A63"/>
    <w:rsid w:val="00BA0BC1"/>
    <w:rsid w:val="00BA0C30"/>
    <w:rsid w:val="00BA0DD0"/>
    <w:rsid w:val="00BA0E9B"/>
    <w:rsid w:val="00BA118A"/>
    <w:rsid w:val="00BA1427"/>
    <w:rsid w:val="00BA1801"/>
    <w:rsid w:val="00BA1EA4"/>
    <w:rsid w:val="00BA1FE1"/>
    <w:rsid w:val="00BA23CE"/>
    <w:rsid w:val="00BA25B3"/>
    <w:rsid w:val="00BA25D8"/>
    <w:rsid w:val="00BA2785"/>
    <w:rsid w:val="00BA2A6A"/>
    <w:rsid w:val="00BA2BEE"/>
    <w:rsid w:val="00BA2DC2"/>
    <w:rsid w:val="00BA3035"/>
    <w:rsid w:val="00BA336D"/>
    <w:rsid w:val="00BA3377"/>
    <w:rsid w:val="00BA33C2"/>
    <w:rsid w:val="00BA3492"/>
    <w:rsid w:val="00BA37E5"/>
    <w:rsid w:val="00BA3893"/>
    <w:rsid w:val="00BA3959"/>
    <w:rsid w:val="00BA395F"/>
    <w:rsid w:val="00BA3AC4"/>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3FB"/>
    <w:rsid w:val="00BB1494"/>
    <w:rsid w:val="00BB1519"/>
    <w:rsid w:val="00BB17C0"/>
    <w:rsid w:val="00BB18F2"/>
    <w:rsid w:val="00BB19E0"/>
    <w:rsid w:val="00BB1C06"/>
    <w:rsid w:val="00BB1DF2"/>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8E4"/>
    <w:rsid w:val="00BC6B01"/>
    <w:rsid w:val="00BC6B65"/>
    <w:rsid w:val="00BC6B9C"/>
    <w:rsid w:val="00BC7000"/>
    <w:rsid w:val="00BC709F"/>
    <w:rsid w:val="00BC7468"/>
    <w:rsid w:val="00BC75DB"/>
    <w:rsid w:val="00BC7930"/>
    <w:rsid w:val="00BC7B4E"/>
    <w:rsid w:val="00BC7C3B"/>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08"/>
    <w:rsid w:val="00BD2A78"/>
    <w:rsid w:val="00BD2C88"/>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CB6"/>
    <w:rsid w:val="00BE3F33"/>
    <w:rsid w:val="00BE4026"/>
    <w:rsid w:val="00BE42CC"/>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711"/>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86F"/>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6A7"/>
    <w:rsid w:val="00C14760"/>
    <w:rsid w:val="00C147F6"/>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41DF"/>
    <w:rsid w:val="00C24450"/>
    <w:rsid w:val="00C245CC"/>
    <w:rsid w:val="00C247E7"/>
    <w:rsid w:val="00C2491F"/>
    <w:rsid w:val="00C24957"/>
    <w:rsid w:val="00C24BE4"/>
    <w:rsid w:val="00C2506D"/>
    <w:rsid w:val="00C251E3"/>
    <w:rsid w:val="00C25388"/>
    <w:rsid w:val="00C25687"/>
    <w:rsid w:val="00C25D2A"/>
    <w:rsid w:val="00C26016"/>
    <w:rsid w:val="00C26207"/>
    <w:rsid w:val="00C262D7"/>
    <w:rsid w:val="00C2667D"/>
    <w:rsid w:val="00C26D4C"/>
    <w:rsid w:val="00C27241"/>
    <w:rsid w:val="00C273CB"/>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5EE"/>
    <w:rsid w:val="00C34A7D"/>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0C7"/>
    <w:rsid w:val="00C37144"/>
    <w:rsid w:val="00C372A6"/>
    <w:rsid w:val="00C376FE"/>
    <w:rsid w:val="00C37AED"/>
    <w:rsid w:val="00C37B27"/>
    <w:rsid w:val="00C37B87"/>
    <w:rsid w:val="00C37FF9"/>
    <w:rsid w:val="00C4054E"/>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7A"/>
    <w:rsid w:val="00C51F3B"/>
    <w:rsid w:val="00C52001"/>
    <w:rsid w:val="00C52143"/>
    <w:rsid w:val="00C525DE"/>
    <w:rsid w:val="00C526F8"/>
    <w:rsid w:val="00C52730"/>
    <w:rsid w:val="00C527B1"/>
    <w:rsid w:val="00C528A2"/>
    <w:rsid w:val="00C52F7A"/>
    <w:rsid w:val="00C530DF"/>
    <w:rsid w:val="00C5312A"/>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1CB9"/>
    <w:rsid w:val="00C81E46"/>
    <w:rsid w:val="00C821D5"/>
    <w:rsid w:val="00C823CC"/>
    <w:rsid w:val="00C8261A"/>
    <w:rsid w:val="00C8263B"/>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FAC"/>
    <w:rsid w:val="00C95FB3"/>
    <w:rsid w:val="00C961ED"/>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688"/>
    <w:rsid w:val="00CC092F"/>
    <w:rsid w:val="00CC0999"/>
    <w:rsid w:val="00CC0D0A"/>
    <w:rsid w:val="00CC0DCA"/>
    <w:rsid w:val="00CC0F69"/>
    <w:rsid w:val="00CC1056"/>
    <w:rsid w:val="00CC10B2"/>
    <w:rsid w:val="00CC10F8"/>
    <w:rsid w:val="00CC12CD"/>
    <w:rsid w:val="00CC1303"/>
    <w:rsid w:val="00CC1428"/>
    <w:rsid w:val="00CC1539"/>
    <w:rsid w:val="00CC18AB"/>
    <w:rsid w:val="00CC18D2"/>
    <w:rsid w:val="00CC1ECD"/>
    <w:rsid w:val="00CC1FD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6A4"/>
    <w:rsid w:val="00CC7BE4"/>
    <w:rsid w:val="00CC7C6C"/>
    <w:rsid w:val="00CC7E2D"/>
    <w:rsid w:val="00CC7FEE"/>
    <w:rsid w:val="00CD011E"/>
    <w:rsid w:val="00CD025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3E47"/>
    <w:rsid w:val="00CD41E4"/>
    <w:rsid w:val="00CD491B"/>
    <w:rsid w:val="00CD4A5F"/>
    <w:rsid w:val="00CD4CEC"/>
    <w:rsid w:val="00CD5183"/>
    <w:rsid w:val="00CD52F0"/>
    <w:rsid w:val="00CD5495"/>
    <w:rsid w:val="00CD58B0"/>
    <w:rsid w:val="00CD5AAF"/>
    <w:rsid w:val="00CD5D8D"/>
    <w:rsid w:val="00CD5FD3"/>
    <w:rsid w:val="00CD6088"/>
    <w:rsid w:val="00CD66BF"/>
    <w:rsid w:val="00CD6ADA"/>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762"/>
    <w:rsid w:val="00CE099A"/>
    <w:rsid w:val="00CE0EAA"/>
    <w:rsid w:val="00CE1564"/>
    <w:rsid w:val="00CE15E9"/>
    <w:rsid w:val="00CE1648"/>
    <w:rsid w:val="00CE197F"/>
    <w:rsid w:val="00CE1E7C"/>
    <w:rsid w:val="00CE1F7A"/>
    <w:rsid w:val="00CE233D"/>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3DE"/>
    <w:rsid w:val="00CF33EC"/>
    <w:rsid w:val="00CF342B"/>
    <w:rsid w:val="00CF3464"/>
    <w:rsid w:val="00CF38A0"/>
    <w:rsid w:val="00CF3986"/>
    <w:rsid w:val="00CF3F9B"/>
    <w:rsid w:val="00CF3FC0"/>
    <w:rsid w:val="00CF40FC"/>
    <w:rsid w:val="00CF4EE1"/>
    <w:rsid w:val="00CF514A"/>
    <w:rsid w:val="00CF533A"/>
    <w:rsid w:val="00CF5B53"/>
    <w:rsid w:val="00CF5CE5"/>
    <w:rsid w:val="00CF5FFC"/>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242"/>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B26"/>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250"/>
    <w:rsid w:val="00D72599"/>
    <w:rsid w:val="00D72656"/>
    <w:rsid w:val="00D7265A"/>
    <w:rsid w:val="00D72827"/>
    <w:rsid w:val="00D7285A"/>
    <w:rsid w:val="00D728A8"/>
    <w:rsid w:val="00D7290A"/>
    <w:rsid w:val="00D72A05"/>
    <w:rsid w:val="00D72C0D"/>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42"/>
    <w:rsid w:val="00D74BF9"/>
    <w:rsid w:val="00D74CE6"/>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6E"/>
    <w:rsid w:val="00D83FF5"/>
    <w:rsid w:val="00D841A3"/>
    <w:rsid w:val="00D841F7"/>
    <w:rsid w:val="00D8430B"/>
    <w:rsid w:val="00D84967"/>
    <w:rsid w:val="00D84A86"/>
    <w:rsid w:val="00D84B02"/>
    <w:rsid w:val="00D84B77"/>
    <w:rsid w:val="00D84FF5"/>
    <w:rsid w:val="00D85054"/>
    <w:rsid w:val="00D850B8"/>
    <w:rsid w:val="00D8513F"/>
    <w:rsid w:val="00D8528F"/>
    <w:rsid w:val="00D85466"/>
    <w:rsid w:val="00D8549A"/>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38"/>
    <w:rsid w:val="00D946E6"/>
    <w:rsid w:val="00D94A78"/>
    <w:rsid w:val="00D94E41"/>
    <w:rsid w:val="00D94E8C"/>
    <w:rsid w:val="00D95101"/>
    <w:rsid w:val="00D95224"/>
    <w:rsid w:val="00D95379"/>
    <w:rsid w:val="00D9566D"/>
    <w:rsid w:val="00D95857"/>
    <w:rsid w:val="00D95D2E"/>
    <w:rsid w:val="00D95D37"/>
    <w:rsid w:val="00D963F1"/>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C47"/>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34C9"/>
    <w:rsid w:val="00DC3878"/>
    <w:rsid w:val="00DC3C22"/>
    <w:rsid w:val="00DC3E7C"/>
    <w:rsid w:val="00DC4103"/>
    <w:rsid w:val="00DC4132"/>
    <w:rsid w:val="00DC4247"/>
    <w:rsid w:val="00DC456F"/>
    <w:rsid w:val="00DC45DC"/>
    <w:rsid w:val="00DC486A"/>
    <w:rsid w:val="00DC4885"/>
    <w:rsid w:val="00DC4B6F"/>
    <w:rsid w:val="00DC4D15"/>
    <w:rsid w:val="00DC4EB2"/>
    <w:rsid w:val="00DC4F67"/>
    <w:rsid w:val="00DC586A"/>
    <w:rsid w:val="00DC588E"/>
    <w:rsid w:val="00DC5953"/>
    <w:rsid w:val="00DC5A85"/>
    <w:rsid w:val="00DC69B4"/>
    <w:rsid w:val="00DC6B38"/>
    <w:rsid w:val="00DC7231"/>
    <w:rsid w:val="00DC727C"/>
    <w:rsid w:val="00DC7710"/>
    <w:rsid w:val="00DC779C"/>
    <w:rsid w:val="00DC7AAC"/>
    <w:rsid w:val="00DC7D62"/>
    <w:rsid w:val="00DD0387"/>
    <w:rsid w:val="00DD07BB"/>
    <w:rsid w:val="00DD0AAB"/>
    <w:rsid w:val="00DD0D6F"/>
    <w:rsid w:val="00DD1032"/>
    <w:rsid w:val="00DD1191"/>
    <w:rsid w:val="00DD11AF"/>
    <w:rsid w:val="00DD121E"/>
    <w:rsid w:val="00DD1267"/>
    <w:rsid w:val="00DD1383"/>
    <w:rsid w:val="00DD13BD"/>
    <w:rsid w:val="00DD1403"/>
    <w:rsid w:val="00DD16F0"/>
    <w:rsid w:val="00DD16F6"/>
    <w:rsid w:val="00DD1F48"/>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EEA"/>
    <w:rsid w:val="00DD4FF8"/>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F71"/>
    <w:rsid w:val="00DF0724"/>
    <w:rsid w:val="00DF0954"/>
    <w:rsid w:val="00DF0BDF"/>
    <w:rsid w:val="00DF0CE3"/>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41"/>
    <w:rsid w:val="00E02042"/>
    <w:rsid w:val="00E0210A"/>
    <w:rsid w:val="00E021E4"/>
    <w:rsid w:val="00E024D1"/>
    <w:rsid w:val="00E02705"/>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09"/>
    <w:rsid w:val="00E25E36"/>
    <w:rsid w:val="00E25F9C"/>
    <w:rsid w:val="00E263E2"/>
    <w:rsid w:val="00E26612"/>
    <w:rsid w:val="00E26964"/>
    <w:rsid w:val="00E2699A"/>
    <w:rsid w:val="00E26BAA"/>
    <w:rsid w:val="00E26D13"/>
    <w:rsid w:val="00E272C0"/>
    <w:rsid w:val="00E272D5"/>
    <w:rsid w:val="00E27696"/>
    <w:rsid w:val="00E27C07"/>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90A"/>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6E7B"/>
    <w:rsid w:val="00EA75FE"/>
    <w:rsid w:val="00EA791C"/>
    <w:rsid w:val="00EA7A8F"/>
    <w:rsid w:val="00EA7AAF"/>
    <w:rsid w:val="00EA7B62"/>
    <w:rsid w:val="00EA7BFD"/>
    <w:rsid w:val="00EA7D8C"/>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40B4"/>
    <w:rsid w:val="00ED4333"/>
    <w:rsid w:val="00ED43C6"/>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5999"/>
    <w:rsid w:val="00F05EF8"/>
    <w:rsid w:val="00F061A8"/>
    <w:rsid w:val="00F06263"/>
    <w:rsid w:val="00F0635B"/>
    <w:rsid w:val="00F064BB"/>
    <w:rsid w:val="00F0681C"/>
    <w:rsid w:val="00F06FAE"/>
    <w:rsid w:val="00F07092"/>
    <w:rsid w:val="00F07533"/>
    <w:rsid w:val="00F07A9F"/>
    <w:rsid w:val="00F07B5E"/>
    <w:rsid w:val="00F07C69"/>
    <w:rsid w:val="00F10876"/>
    <w:rsid w:val="00F10AFB"/>
    <w:rsid w:val="00F10B46"/>
    <w:rsid w:val="00F10BD7"/>
    <w:rsid w:val="00F113B4"/>
    <w:rsid w:val="00F11571"/>
    <w:rsid w:val="00F11633"/>
    <w:rsid w:val="00F11844"/>
    <w:rsid w:val="00F11E7F"/>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397"/>
    <w:rsid w:val="00F21582"/>
    <w:rsid w:val="00F21778"/>
    <w:rsid w:val="00F21A23"/>
    <w:rsid w:val="00F21AAF"/>
    <w:rsid w:val="00F21EC0"/>
    <w:rsid w:val="00F2204B"/>
    <w:rsid w:val="00F222B1"/>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C35"/>
    <w:rsid w:val="00F52D56"/>
    <w:rsid w:val="00F52F64"/>
    <w:rsid w:val="00F52F65"/>
    <w:rsid w:val="00F530F0"/>
    <w:rsid w:val="00F53144"/>
    <w:rsid w:val="00F532E3"/>
    <w:rsid w:val="00F53338"/>
    <w:rsid w:val="00F5354D"/>
    <w:rsid w:val="00F53789"/>
    <w:rsid w:val="00F53AC6"/>
    <w:rsid w:val="00F53B34"/>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F10"/>
    <w:rsid w:val="00F97F68"/>
    <w:rsid w:val="00FA0325"/>
    <w:rsid w:val="00FA04A2"/>
    <w:rsid w:val="00FA081A"/>
    <w:rsid w:val="00FA084E"/>
    <w:rsid w:val="00FA0CB6"/>
    <w:rsid w:val="00FA10C7"/>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01"/>
    <w:rsid w:val="00FC2967"/>
    <w:rsid w:val="00FC2BC3"/>
    <w:rsid w:val="00FC2C79"/>
    <w:rsid w:val="00FC2E87"/>
    <w:rsid w:val="00FC2FAD"/>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68"/>
    <w:rsid w:val="00FE7A5F"/>
    <w:rsid w:val="00FE7B52"/>
    <w:rsid w:val="00FE7BD1"/>
    <w:rsid w:val="00FE7C82"/>
    <w:rsid w:val="00FE7CA3"/>
    <w:rsid w:val="00FE7D51"/>
    <w:rsid w:val="00FE7D72"/>
    <w:rsid w:val="00FE7F48"/>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1B73B8"/>
    <w:pPr>
      <w:spacing w:before="120" w:after="4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1B73B8"/>
    <w:pPr>
      <w:spacing w:before="8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microsoft.com/office/2018/08/relationships/commentsExtensible" Target="commentsExtensible.xml"/><Relationship Id="rId68"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40" Type="http://schemas.openxmlformats.org/officeDocument/2006/relationships/hyperlink" Target="https://github.com/DigitalGeographyLab/hope-green-path-server/blob/develop/docs/green_paths_api.md"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file:////Users/joose/Documents/quiet-paths-msc/figures/maps/results/70dB_len_mean.png" TargetMode="External"/><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300_600.pn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file:////Users/joose/Documents/quiet-paths-msc/figures/maps/results/mean-dB_mean.png" TargetMode="External"/><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3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6/09/relationships/commentsIds" Target="commentsIds.xml"/><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file:////Users/joose/Documents/quiet-paths-msc/src/plots/quiet_path_plots/layout_p700_13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omments" Target="comments.xml"/><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5.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DDCCC-D82C-4541-9781-339B9455F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112</Pages>
  <Words>56610</Words>
  <Characters>322681</Characters>
  <Application>Microsoft Office Word</Application>
  <DocSecurity>0</DocSecurity>
  <Lines>2689</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976</cp:revision>
  <cp:lastPrinted>2020-04-18T12:11:00Z</cp:lastPrinted>
  <dcterms:created xsi:type="dcterms:W3CDTF">2020-04-18T12:11:00Z</dcterms:created>
  <dcterms:modified xsi:type="dcterms:W3CDTF">2020-04-2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